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822BA3" w14:textId="77777777" w:rsidR="0038407D" w:rsidRDefault="0038407D" w:rsidP="00584BD4">
      <w:pPr>
        <w:pStyle w:val="BodyText"/>
      </w:pPr>
    </w:p>
    <w:p w14:paraId="32D0D2B9" w14:textId="77777777" w:rsidR="0038407D" w:rsidRDefault="0038407D" w:rsidP="00584BD4">
      <w:pPr>
        <w:pStyle w:val="BodyText"/>
      </w:pPr>
    </w:p>
    <w:p w14:paraId="1030DA21" w14:textId="77777777" w:rsidR="00A65678" w:rsidRPr="008F64BD" w:rsidRDefault="003E09D4" w:rsidP="003E09D4">
      <w:pPr>
        <w:pStyle w:val="CoverTitle"/>
      </w:pPr>
      <w:r w:rsidRPr="003E09D4">
        <w:rPr>
          <w:noProof/>
        </w:rPr>
        <w:drawing>
          <wp:anchor distT="0" distB="360045" distL="114300" distR="114300" simplePos="0" relativeHeight="251658240" behindDoc="0" locked="1" layoutInCell="1" allowOverlap="1" wp14:anchorId="18195FAF" wp14:editId="20788063">
            <wp:simplePos x="0" y="0"/>
            <wp:positionH relativeFrom="page">
              <wp:posOffset>720090</wp:posOffset>
            </wp:positionH>
            <wp:positionV relativeFrom="margin">
              <wp:posOffset>0</wp:posOffset>
            </wp:positionV>
            <wp:extent cx="1728000" cy="813600"/>
            <wp:effectExtent l="0" t="0" r="0" b="0"/>
            <wp:wrapTopAndBottom/>
            <wp:docPr id="8" name="Picture 3" descr="CSIRO Data61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728000" cy="81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52D3">
        <w:t>Bushfire Evacuation Modelling Phase 2</w:t>
      </w:r>
    </w:p>
    <w:p w14:paraId="3D2CCC13" w14:textId="0A4B2ED9" w:rsidR="00A65678" w:rsidRPr="00716588" w:rsidRDefault="008352D3" w:rsidP="00A65678">
      <w:pPr>
        <w:pStyle w:val="CoverSubtitle"/>
      </w:pPr>
      <w:r>
        <w:t xml:space="preserve">Progress </w:t>
      </w:r>
      <w:r w:rsidRPr="00493036">
        <w:t xml:space="preserve">Report </w:t>
      </w:r>
      <w:r w:rsidR="0095771C" w:rsidRPr="0095771C">
        <w:rPr>
          <w:highlight w:val="yellow"/>
        </w:rPr>
        <w:t>May2020</w:t>
      </w:r>
      <w:r w:rsidR="00F90B5D" w:rsidRPr="0095771C">
        <w:rPr>
          <w:highlight w:val="yellow"/>
        </w:rPr>
        <w:t>-</w:t>
      </w:r>
      <w:r w:rsidR="0095771C" w:rsidRPr="0095771C">
        <w:rPr>
          <w:highlight w:val="yellow"/>
        </w:rPr>
        <w:t>March</w:t>
      </w:r>
      <w:r w:rsidRPr="0095771C">
        <w:rPr>
          <w:highlight w:val="yellow"/>
        </w:rPr>
        <w:t xml:space="preserve"> 20</w:t>
      </w:r>
      <w:r w:rsidR="00493036" w:rsidRPr="0095771C">
        <w:rPr>
          <w:highlight w:val="yellow"/>
        </w:rPr>
        <w:t>2</w:t>
      </w:r>
      <w:r w:rsidR="0095771C" w:rsidRPr="0095771C">
        <w:rPr>
          <w:highlight w:val="yellow"/>
        </w:rPr>
        <w:t>1</w:t>
      </w:r>
    </w:p>
    <w:p w14:paraId="7A9DD58E" w14:textId="77777777" w:rsidR="00A65678" w:rsidRPr="00716588" w:rsidRDefault="00A65678" w:rsidP="00584BD4">
      <w:pPr>
        <w:pStyle w:val="BodyText"/>
      </w:pPr>
    </w:p>
    <w:p w14:paraId="1416B4EE" w14:textId="23D48E2A" w:rsidR="0070071B" w:rsidRDefault="0070071B" w:rsidP="00584BD4">
      <w:pPr>
        <w:pStyle w:val="BodyText"/>
      </w:pPr>
      <w:r w:rsidRPr="004F28E4">
        <w:rPr>
          <w:highlight w:val="yellow"/>
        </w:rPr>
        <w:t xml:space="preserve">Vincent Lemiale, </w:t>
      </w:r>
      <w:r w:rsidR="00543EB5" w:rsidRPr="004F28E4">
        <w:rPr>
          <w:highlight w:val="yellow"/>
        </w:rPr>
        <w:t xml:space="preserve">Dhirendra Singh, </w:t>
      </w:r>
      <w:r w:rsidR="004F28E4" w:rsidRPr="004F28E4">
        <w:rPr>
          <w:highlight w:val="yellow"/>
        </w:rPr>
        <w:t>Pawan Deegoda Gamage</w:t>
      </w:r>
    </w:p>
    <w:p w14:paraId="4627CA2E" w14:textId="634A6D9E" w:rsidR="00543EB5" w:rsidRDefault="00A44BAC" w:rsidP="00584BD4">
      <w:pPr>
        <w:pStyle w:val="BodyText"/>
      </w:pPr>
      <w:r w:rsidRPr="0070071B">
        <w:t xml:space="preserve">Report Number </w:t>
      </w:r>
      <w:r w:rsidR="003232ED" w:rsidRPr="0095771C">
        <w:rPr>
          <w:highlight w:val="yellow"/>
        </w:rPr>
        <w:t>E</w:t>
      </w:r>
      <w:r w:rsidR="003232ED" w:rsidRPr="004F28E4">
        <w:rPr>
          <w:highlight w:val="yellow"/>
        </w:rPr>
        <w:t>P</w:t>
      </w:r>
      <w:r w:rsidR="004F28E4" w:rsidRPr="004F28E4">
        <w:rPr>
          <w:highlight w:val="yellow"/>
        </w:rPr>
        <w:t>XX</w:t>
      </w:r>
    </w:p>
    <w:p w14:paraId="0322A327" w14:textId="77777777" w:rsidR="0095771C" w:rsidRDefault="0095771C" w:rsidP="00584BD4">
      <w:pPr>
        <w:pStyle w:val="BodyText"/>
      </w:pPr>
    </w:p>
    <w:p w14:paraId="7F2FF736" w14:textId="77777777" w:rsidR="0095771C" w:rsidRDefault="0095771C" w:rsidP="00584BD4">
      <w:pPr>
        <w:pStyle w:val="BodyText"/>
      </w:pPr>
    </w:p>
    <w:p w14:paraId="7F8417A1" w14:textId="481DCE70" w:rsidR="00F1459A" w:rsidRPr="007D1633" w:rsidRDefault="0095771C" w:rsidP="00584BD4">
      <w:pPr>
        <w:pStyle w:val="BodyText"/>
      </w:pPr>
      <w:r>
        <w:t>March 2021</w:t>
      </w:r>
    </w:p>
    <w:p w14:paraId="098B824A" w14:textId="77777777" w:rsidR="00A65678" w:rsidRPr="007D1633" w:rsidRDefault="008352D3" w:rsidP="00584BD4">
      <w:pPr>
        <w:pStyle w:val="BodyText"/>
      </w:pPr>
      <w:r>
        <w:t>Prepared for the Victorian Department of Premier and Cabinet</w:t>
      </w:r>
    </w:p>
    <w:p w14:paraId="4811FBAB" w14:textId="77777777" w:rsidR="00543EB5" w:rsidRDefault="00543EB5" w:rsidP="00584BD4">
      <w:pPr>
        <w:pStyle w:val="BodyText"/>
      </w:pPr>
    </w:p>
    <w:p w14:paraId="74F09E18" w14:textId="77777777" w:rsidR="00A943B2" w:rsidRDefault="00A65678" w:rsidP="00584BD4">
      <w:pPr>
        <w:pStyle w:val="BodyText"/>
      </w:pPr>
      <w:r w:rsidRPr="00A44BAC">
        <w:t>Commercial-in-confidence</w:t>
      </w:r>
    </w:p>
    <w:p w14:paraId="4DEDE9CA" w14:textId="77777777" w:rsidR="00787338" w:rsidRDefault="00787338" w:rsidP="00584BD4">
      <w:pPr>
        <w:pStyle w:val="BodyText"/>
      </w:pPr>
    </w:p>
    <w:p w14:paraId="3B2ED9F4" w14:textId="77777777" w:rsidR="001052A7" w:rsidRDefault="00C53C00">
      <w:pPr>
        <w:spacing w:after="0"/>
        <w:rPr>
          <w:sz w:val="24"/>
        </w:rPr>
      </w:pPr>
      <w:r>
        <w:rPr>
          <w:noProof/>
        </w:rPr>
        <mc:AlternateContent>
          <mc:Choice Requires="wpg">
            <w:drawing>
              <wp:anchor distT="0" distB="0" distL="114300" distR="114300" simplePos="0" relativeHeight="251792384" behindDoc="1" locked="1" layoutInCell="1" allowOverlap="1" wp14:anchorId="49E21834" wp14:editId="01C74C40">
                <wp:simplePos x="0" y="0"/>
                <wp:positionH relativeFrom="page">
                  <wp:posOffset>215900</wp:posOffset>
                </wp:positionH>
                <wp:positionV relativeFrom="page">
                  <wp:posOffset>6192520</wp:posOffset>
                </wp:positionV>
                <wp:extent cx="7098665" cy="2989580"/>
                <wp:effectExtent l="6350" t="1270" r="635" b="0"/>
                <wp:wrapNone/>
                <wp:docPr id="52" name="Group 561" descr="backgroun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98665" cy="2989580"/>
                          <a:chOff x="284" y="8841"/>
                          <a:chExt cx="11179" cy="4708"/>
                        </a:xfrm>
                      </wpg:grpSpPr>
                      <wps:wsp>
                        <wps:cNvPr id="53" name="Freeform 31"/>
                        <wps:cNvSpPr>
                          <a:spLocks/>
                        </wps:cNvSpPr>
                        <wps:spPr bwMode="auto">
                          <a:xfrm>
                            <a:off x="443" y="8841"/>
                            <a:ext cx="722" cy="479"/>
                          </a:xfrm>
                          <a:custGeom>
                            <a:avLst/>
                            <a:gdLst>
                              <a:gd name="T0" fmla="*/ 25619 w 145"/>
                              <a:gd name="T1" fmla="*/ 2851 h 96"/>
                              <a:gd name="T2" fmla="*/ 25619 w 145"/>
                              <a:gd name="T3" fmla="*/ 2851 h 96"/>
                              <a:gd name="T4" fmla="*/ 25619 w 145"/>
                              <a:gd name="T5" fmla="*/ 2851 h 96"/>
                              <a:gd name="T6" fmla="*/ 11386 w 145"/>
                              <a:gd name="T7" fmla="*/ 11404 h 96"/>
                              <a:gd name="T8" fmla="*/ 2847 w 145"/>
                              <a:gd name="T9" fmla="*/ 14254 h 96"/>
                              <a:gd name="T10" fmla="*/ 0 w 145"/>
                              <a:gd name="T11" fmla="*/ 19956 h 96"/>
                              <a:gd name="T12" fmla="*/ 0 w 145"/>
                              <a:gd name="T13" fmla="*/ 22807 h 96"/>
                              <a:gd name="T14" fmla="*/ 0 w 145"/>
                              <a:gd name="T15" fmla="*/ 28509 h 96"/>
                              <a:gd name="T16" fmla="*/ 0 w 145"/>
                              <a:gd name="T17" fmla="*/ 48465 h 96"/>
                              <a:gd name="T18" fmla="*/ 0 w 145"/>
                              <a:gd name="T19" fmla="*/ 48465 h 96"/>
                              <a:gd name="T20" fmla="*/ 0 w 145"/>
                              <a:gd name="T21" fmla="*/ 48465 h 96"/>
                              <a:gd name="T22" fmla="*/ 0 w 145"/>
                              <a:gd name="T23" fmla="*/ 48465 h 96"/>
                              <a:gd name="T24" fmla="*/ 2847 w 145"/>
                              <a:gd name="T25" fmla="*/ 54167 h 96"/>
                              <a:gd name="T26" fmla="*/ 378591 w 145"/>
                              <a:gd name="T27" fmla="*/ 273685 h 96"/>
                              <a:gd name="T28" fmla="*/ 387131 w 145"/>
                              <a:gd name="T29" fmla="*/ 273685 h 96"/>
                              <a:gd name="T30" fmla="*/ 387131 w 145"/>
                              <a:gd name="T31" fmla="*/ 273685 h 96"/>
                              <a:gd name="T32" fmla="*/ 387131 w 145"/>
                              <a:gd name="T33" fmla="*/ 273685 h 96"/>
                              <a:gd name="T34" fmla="*/ 387131 w 145"/>
                              <a:gd name="T35" fmla="*/ 273685 h 96"/>
                              <a:gd name="T36" fmla="*/ 401364 w 145"/>
                              <a:gd name="T37" fmla="*/ 265132 h 96"/>
                              <a:gd name="T38" fmla="*/ 409903 w 145"/>
                              <a:gd name="T39" fmla="*/ 259431 h 96"/>
                              <a:gd name="T40" fmla="*/ 412750 w 145"/>
                              <a:gd name="T41" fmla="*/ 256580 h 96"/>
                              <a:gd name="T42" fmla="*/ 412750 w 145"/>
                              <a:gd name="T43" fmla="*/ 250878 h 96"/>
                              <a:gd name="T44" fmla="*/ 412750 w 145"/>
                              <a:gd name="T45" fmla="*/ 248027 h 96"/>
                              <a:gd name="T46" fmla="*/ 412750 w 145"/>
                              <a:gd name="T47" fmla="*/ 228071 h 96"/>
                              <a:gd name="T48" fmla="*/ 412750 w 145"/>
                              <a:gd name="T49" fmla="*/ 228071 h 96"/>
                              <a:gd name="T50" fmla="*/ 409903 w 145"/>
                              <a:gd name="T51" fmla="*/ 219518 h 96"/>
                              <a:gd name="T52" fmla="*/ 34159 w 145"/>
                              <a:gd name="T53" fmla="*/ 2851 h 96"/>
                              <a:gd name="T54" fmla="*/ 25619 w 145"/>
                              <a:gd name="T55" fmla="*/ 285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5" h="96">
                                <a:moveTo>
                                  <a:pt x="9" y="1"/>
                                </a:moveTo>
                                <a:cubicBezTo>
                                  <a:pt x="9" y="1"/>
                                  <a:pt x="9" y="1"/>
                                  <a:pt x="9" y="1"/>
                                </a:cubicBezTo>
                                <a:cubicBezTo>
                                  <a:pt x="9" y="1"/>
                                  <a:pt x="9" y="1"/>
                                  <a:pt x="9" y="1"/>
                                </a:cubicBezTo>
                                <a:cubicBezTo>
                                  <a:pt x="4" y="4"/>
                                  <a:pt x="4" y="4"/>
                                  <a:pt x="4" y="4"/>
                                </a:cubicBezTo>
                                <a:cubicBezTo>
                                  <a:pt x="1" y="5"/>
                                  <a:pt x="1" y="5"/>
                                  <a:pt x="1" y="5"/>
                                </a:cubicBezTo>
                                <a:cubicBezTo>
                                  <a:pt x="1" y="6"/>
                                  <a:pt x="0" y="6"/>
                                  <a:pt x="0" y="7"/>
                                </a:cubicBezTo>
                                <a:cubicBezTo>
                                  <a:pt x="0"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0" y="19"/>
                                  <a:pt x="1" y="19"/>
                                </a:cubicBezTo>
                                <a:cubicBezTo>
                                  <a:pt x="133" y="96"/>
                                  <a:pt x="133" y="96"/>
                                  <a:pt x="133" y="96"/>
                                </a:cubicBezTo>
                                <a:cubicBezTo>
                                  <a:pt x="134" y="96"/>
                                  <a:pt x="135" y="96"/>
                                  <a:pt x="136" y="96"/>
                                </a:cubicBezTo>
                                <a:cubicBezTo>
                                  <a:pt x="136" y="96"/>
                                  <a:pt x="136" y="96"/>
                                  <a:pt x="136" y="96"/>
                                </a:cubicBezTo>
                                <a:cubicBezTo>
                                  <a:pt x="136" y="96"/>
                                  <a:pt x="136" y="96"/>
                                  <a:pt x="136" y="96"/>
                                </a:cubicBezTo>
                                <a:cubicBezTo>
                                  <a:pt x="136" y="96"/>
                                  <a:pt x="136" y="96"/>
                                  <a:pt x="136" y="96"/>
                                </a:cubicBezTo>
                                <a:cubicBezTo>
                                  <a:pt x="141" y="93"/>
                                  <a:pt x="141" y="93"/>
                                  <a:pt x="141" y="93"/>
                                </a:cubicBezTo>
                                <a:cubicBezTo>
                                  <a:pt x="144" y="91"/>
                                  <a:pt x="144" y="91"/>
                                  <a:pt x="144" y="91"/>
                                </a:cubicBezTo>
                                <a:cubicBezTo>
                                  <a:pt x="144" y="91"/>
                                  <a:pt x="145" y="91"/>
                                  <a:pt x="145" y="90"/>
                                </a:cubicBezTo>
                                <a:cubicBezTo>
                                  <a:pt x="145" y="90"/>
                                  <a:pt x="145" y="89"/>
                                  <a:pt x="145" y="88"/>
                                </a:cubicBezTo>
                                <a:cubicBezTo>
                                  <a:pt x="145" y="87"/>
                                  <a:pt x="145" y="87"/>
                                  <a:pt x="145" y="87"/>
                                </a:cubicBezTo>
                                <a:cubicBezTo>
                                  <a:pt x="145" y="80"/>
                                  <a:pt x="145" y="80"/>
                                  <a:pt x="145" y="80"/>
                                </a:cubicBezTo>
                                <a:cubicBezTo>
                                  <a:pt x="145" y="80"/>
                                  <a:pt x="145" y="80"/>
                                  <a:pt x="145" y="80"/>
                                </a:cubicBezTo>
                                <a:cubicBezTo>
                                  <a:pt x="145" y="79"/>
                                  <a:pt x="145" y="78"/>
                                  <a:pt x="144" y="77"/>
                                </a:cubicBezTo>
                                <a:cubicBezTo>
                                  <a:pt x="129" y="69"/>
                                  <a:pt x="12" y="1"/>
                                  <a:pt x="12" y="1"/>
                                </a:cubicBezTo>
                                <a:cubicBezTo>
                                  <a:pt x="11" y="0"/>
                                  <a:pt x="10" y="1"/>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Freeform 39"/>
                        <wps:cNvSpPr>
                          <a:spLocks/>
                        </wps:cNvSpPr>
                        <wps:spPr bwMode="auto">
                          <a:xfrm>
                            <a:off x="1380" y="8841"/>
                            <a:ext cx="723" cy="479"/>
                          </a:xfrm>
                          <a:custGeom>
                            <a:avLst/>
                            <a:gdLst>
                              <a:gd name="T0" fmla="*/ 0 w 145"/>
                              <a:gd name="T1" fmla="*/ 228071 h 96"/>
                              <a:gd name="T2" fmla="*/ 0 w 145"/>
                              <a:gd name="T3" fmla="*/ 228071 h 96"/>
                              <a:gd name="T4" fmla="*/ 0 w 145"/>
                              <a:gd name="T5" fmla="*/ 228071 h 96"/>
                              <a:gd name="T6" fmla="*/ 0 w 145"/>
                              <a:gd name="T7" fmla="*/ 245176 h 96"/>
                              <a:gd name="T8" fmla="*/ 0 w 145"/>
                              <a:gd name="T9" fmla="*/ 250878 h 96"/>
                              <a:gd name="T10" fmla="*/ 0 w 145"/>
                              <a:gd name="T11" fmla="*/ 256580 h 96"/>
                              <a:gd name="T12" fmla="*/ 2847 w 145"/>
                              <a:gd name="T13" fmla="*/ 259431 h 96"/>
                              <a:gd name="T14" fmla="*/ 8540 w 145"/>
                              <a:gd name="T15" fmla="*/ 262281 h 96"/>
                              <a:gd name="T16" fmla="*/ 25619 w 145"/>
                              <a:gd name="T17" fmla="*/ 273685 h 96"/>
                              <a:gd name="T18" fmla="*/ 25619 w 145"/>
                              <a:gd name="T19" fmla="*/ 273685 h 96"/>
                              <a:gd name="T20" fmla="*/ 25619 w 145"/>
                              <a:gd name="T21" fmla="*/ 273685 h 96"/>
                              <a:gd name="T22" fmla="*/ 25619 w 145"/>
                              <a:gd name="T23" fmla="*/ 273685 h 96"/>
                              <a:gd name="T24" fmla="*/ 34159 w 145"/>
                              <a:gd name="T25" fmla="*/ 273685 h 96"/>
                              <a:gd name="T26" fmla="*/ 409903 w 145"/>
                              <a:gd name="T27" fmla="*/ 54167 h 96"/>
                              <a:gd name="T28" fmla="*/ 412750 w 145"/>
                              <a:gd name="T29" fmla="*/ 48465 h 96"/>
                              <a:gd name="T30" fmla="*/ 412750 w 145"/>
                              <a:gd name="T31" fmla="*/ 48465 h 96"/>
                              <a:gd name="T32" fmla="*/ 412750 w 145"/>
                              <a:gd name="T33" fmla="*/ 31360 h 96"/>
                              <a:gd name="T34" fmla="*/ 412750 w 145"/>
                              <a:gd name="T35" fmla="*/ 22807 h 96"/>
                              <a:gd name="T36" fmla="*/ 412750 w 145"/>
                              <a:gd name="T37" fmla="*/ 19956 h 96"/>
                              <a:gd name="T38" fmla="*/ 409903 w 145"/>
                              <a:gd name="T39" fmla="*/ 14254 h 96"/>
                              <a:gd name="T40" fmla="*/ 404210 w 145"/>
                              <a:gd name="T41" fmla="*/ 14254 h 96"/>
                              <a:gd name="T42" fmla="*/ 387131 w 145"/>
                              <a:gd name="T43" fmla="*/ 2851 h 96"/>
                              <a:gd name="T44" fmla="*/ 387131 w 145"/>
                              <a:gd name="T45" fmla="*/ 2851 h 96"/>
                              <a:gd name="T46" fmla="*/ 387131 w 145"/>
                              <a:gd name="T47" fmla="*/ 2851 h 96"/>
                              <a:gd name="T48" fmla="*/ 378591 w 145"/>
                              <a:gd name="T49" fmla="*/ 2851 h 96"/>
                              <a:gd name="T50" fmla="*/ 2847 w 145"/>
                              <a:gd name="T51" fmla="*/ 219518 h 96"/>
                              <a:gd name="T52" fmla="*/ 0 w 145"/>
                              <a:gd name="T53" fmla="*/ 22807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0" y="90"/>
                                </a:cubicBezTo>
                                <a:cubicBezTo>
                                  <a:pt x="0" y="91"/>
                                  <a:pt x="1" y="91"/>
                                  <a:pt x="1"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7"/>
                                </a:cubicBezTo>
                                <a:cubicBezTo>
                                  <a:pt x="144" y="6"/>
                                  <a:pt x="144" y="6"/>
                                  <a:pt x="144" y="5"/>
                                </a:cubicBezTo>
                                <a:cubicBezTo>
                                  <a:pt x="142" y="5"/>
                                  <a:pt x="142" y="5"/>
                                  <a:pt x="142" y="5"/>
                                </a:cubicBezTo>
                                <a:cubicBezTo>
                                  <a:pt x="136" y="1"/>
                                  <a:pt x="136" y="1"/>
                                  <a:pt x="136" y="1"/>
                                </a:cubicBezTo>
                                <a:cubicBezTo>
                                  <a:pt x="136" y="1"/>
                                  <a:pt x="136" y="1"/>
                                  <a:pt x="136" y="1"/>
                                </a:cubicBezTo>
                                <a:cubicBezTo>
                                  <a:pt x="136" y="1"/>
                                  <a:pt x="136" y="1"/>
                                  <a:pt x="136" y="1"/>
                                </a:cubicBezTo>
                                <a:cubicBezTo>
                                  <a:pt x="135" y="1"/>
                                  <a:pt x="134" y="0"/>
                                  <a:pt x="133" y="1"/>
                                </a:cubicBezTo>
                                <a:cubicBezTo>
                                  <a:pt x="118" y="10"/>
                                  <a:pt x="1" y="77"/>
                                  <a:pt x="1" y="77"/>
                                </a:cubicBezTo>
                                <a:cubicBezTo>
                                  <a:pt x="0"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41"/>
                        <wps:cNvSpPr>
                          <a:spLocks/>
                        </wps:cNvSpPr>
                        <wps:spPr bwMode="auto">
                          <a:xfrm>
                            <a:off x="2316" y="8841"/>
                            <a:ext cx="723" cy="479"/>
                          </a:xfrm>
                          <a:custGeom>
                            <a:avLst/>
                            <a:gdLst>
                              <a:gd name="T0" fmla="*/ 25619 w 145"/>
                              <a:gd name="T1" fmla="*/ 2851 h 96"/>
                              <a:gd name="T2" fmla="*/ 25619 w 145"/>
                              <a:gd name="T3" fmla="*/ 2851 h 96"/>
                              <a:gd name="T4" fmla="*/ 25619 w 145"/>
                              <a:gd name="T5" fmla="*/ 2851 h 96"/>
                              <a:gd name="T6" fmla="*/ 11386 w 145"/>
                              <a:gd name="T7" fmla="*/ 11404 h 96"/>
                              <a:gd name="T8" fmla="*/ 2847 w 145"/>
                              <a:gd name="T9" fmla="*/ 14254 h 96"/>
                              <a:gd name="T10" fmla="*/ 0 w 145"/>
                              <a:gd name="T11" fmla="*/ 19956 h 96"/>
                              <a:gd name="T12" fmla="*/ 0 w 145"/>
                              <a:gd name="T13" fmla="*/ 22807 h 96"/>
                              <a:gd name="T14" fmla="*/ 0 w 145"/>
                              <a:gd name="T15" fmla="*/ 28509 h 96"/>
                              <a:gd name="T16" fmla="*/ 0 w 145"/>
                              <a:gd name="T17" fmla="*/ 48465 h 96"/>
                              <a:gd name="T18" fmla="*/ 0 w 145"/>
                              <a:gd name="T19" fmla="*/ 48465 h 96"/>
                              <a:gd name="T20" fmla="*/ 0 w 145"/>
                              <a:gd name="T21" fmla="*/ 48465 h 96"/>
                              <a:gd name="T22" fmla="*/ 0 w 145"/>
                              <a:gd name="T23" fmla="*/ 48465 h 96"/>
                              <a:gd name="T24" fmla="*/ 2847 w 145"/>
                              <a:gd name="T25" fmla="*/ 54167 h 96"/>
                              <a:gd name="T26" fmla="*/ 378591 w 145"/>
                              <a:gd name="T27" fmla="*/ 273685 h 96"/>
                              <a:gd name="T28" fmla="*/ 387131 w 145"/>
                              <a:gd name="T29" fmla="*/ 273685 h 96"/>
                              <a:gd name="T30" fmla="*/ 387131 w 145"/>
                              <a:gd name="T31" fmla="*/ 273685 h 96"/>
                              <a:gd name="T32" fmla="*/ 401364 w 145"/>
                              <a:gd name="T33" fmla="*/ 265132 h 96"/>
                              <a:gd name="T34" fmla="*/ 409903 w 145"/>
                              <a:gd name="T35" fmla="*/ 259431 h 96"/>
                              <a:gd name="T36" fmla="*/ 412750 w 145"/>
                              <a:gd name="T37" fmla="*/ 256580 h 96"/>
                              <a:gd name="T38" fmla="*/ 412750 w 145"/>
                              <a:gd name="T39" fmla="*/ 250878 h 96"/>
                              <a:gd name="T40" fmla="*/ 412750 w 145"/>
                              <a:gd name="T41" fmla="*/ 248027 h 96"/>
                              <a:gd name="T42" fmla="*/ 412750 w 145"/>
                              <a:gd name="T43" fmla="*/ 228071 h 96"/>
                              <a:gd name="T44" fmla="*/ 412750 w 145"/>
                              <a:gd name="T45" fmla="*/ 228071 h 96"/>
                              <a:gd name="T46" fmla="*/ 412750 w 145"/>
                              <a:gd name="T47" fmla="*/ 228071 h 96"/>
                              <a:gd name="T48" fmla="*/ 409903 w 145"/>
                              <a:gd name="T49" fmla="*/ 219518 h 96"/>
                              <a:gd name="T50" fmla="*/ 34159 w 145"/>
                              <a:gd name="T51" fmla="*/ 2851 h 96"/>
                              <a:gd name="T52" fmla="*/ 25619 w 145"/>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9" y="1"/>
                                </a:moveTo>
                                <a:cubicBezTo>
                                  <a:pt x="9" y="1"/>
                                  <a:pt x="9" y="1"/>
                                  <a:pt x="9" y="1"/>
                                </a:cubicBezTo>
                                <a:cubicBezTo>
                                  <a:pt x="9" y="1"/>
                                  <a:pt x="9" y="1"/>
                                  <a:pt x="9" y="1"/>
                                </a:cubicBezTo>
                                <a:cubicBezTo>
                                  <a:pt x="4" y="4"/>
                                  <a:pt x="4" y="4"/>
                                  <a:pt x="4" y="4"/>
                                </a:cubicBezTo>
                                <a:cubicBezTo>
                                  <a:pt x="1" y="5"/>
                                  <a:pt x="1" y="5"/>
                                  <a:pt x="1" y="5"/>
                                </a:cubicBezTo>
                                <a:cubicBezTo>
                                  <a:pt x="1" y="6"/>
                                  <a:pt x="0" y="6"/>
                                  <a:pt x="0" y="7"/>
                                </a:cubicBezTo>
                                <a:cubicBezTo>
                                  <a:pt x="0"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0" y="19"/>
                                  <a:pt x="1" y="19"/>
                                </a:cubicBezTo>
                                <a:cubicBezTo>
                                  <a:pt x="133" y="96"/>
                                  <a:pt x="133" y="96"/>
                                  <a:pt x="133" y="96"/>
                                </a:cubicBezTo>
                                <a:cubicBezTo>
                                  <a:pt x="134" y="96"/>
                                  <a:pt x="135" y="96"/>
                                  <a:pt x="136" y="96"/>
                                </a:cubicBezTo>
                                <a:cubicBezTo>
                                  <a:pt x="136" y="96"/>
                                  <a:pt x="136" y="96"/>
                                  <a:pt x="136" y="96"/>
                                </a:cubicBezTo>
                                <a:cubicBezTo>
                                  <a:pt x="141" y="93"/>
                                  <a:pt x="141" y="93"/>
                                  <a:pt x="141" y="93"/>
                                </a:cubicBezTo>
                                <a:cubicBezTo>
                                  <a:pt x="144" y="91"/>
                                  <a:pt x="144" y="91"/>
                                  <a:pt x="144" y="91"/>
                                </a:cubicBezTo>
                                <a:cubicBezTo>
                                  <a:pt x="144" y="91"/>
                                  <a:pt x="144" y="91"/>
                                  <a:pt x="145" y="90"/>
                                </a:cubicBezTo>
                                <a:cubicBezTo>
                                  <a:pt x="145" y="90"/>
                                  <a:pt x="145" y="89"/>
                                  <a:pt x="145" y="88"/>
                                </a:cubicBezTo>
                                <a:cubicBezTo>
                                  <a:pt x="145" y="87"/>
                                  <a:pt x="145" y="87"/>
                                  <a:pt x="145" y="87"/>
                                </a:cubicBezTo>
                                <a:cubicBezTo>
                                  <a:pt x="145" y="80"/>
                                  <a:pt x="145" y="80"/>
                                  <a:pt x="145" y="80"/>
                                </a:cubicBezTo>
                                <a:cubicBezTo>
                                  <a:pt x="145" y="80"/>
                                  <a:pt x="145" y="80"/>
                                  <a:pt x="145" y="80"/>
                                </a:cubicBezTo>
                                <a:cubicBezTo>
                                  <a:pt x="145" y="80"/>
                                  <a:pt x="145" y="80"/>
                                  <a:pt x="145" y="80"/>
                                </a:cubicBezTo>
                                <a:cubicBezTo>
                                  <a:pt x="145" y="79"/>
                                  <a:pt x="145" y="78"/>
                                  <a:pt x="144" y="77"/>
                                </a:cubicBezTo>
                                <a:cubicBezTo>
                                  <a:pt x="129" y="69"/>
                                  <a:pt x="12" y="1"/>
                                  <a:pt x="12" y="1"/>
                                </a:cubicBezTo>
                                <a:cubicBezTo>
                                  <a:pt x="11" y="0"/>
                                  <a:pt x="10" y="1"/>
                                  <a:pt x="9" y="1"/>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42"/>
                        <wps:cNvSpPr>
                          <a:spLocks/>
                        </wps:cNvSpPr>
                        <wps:spPr bwMode="auto">
                          <a:xfrm>
                            <a:off x="4185" y="8841"/>
                            <a:ext cx="727" cy="479"/>
                          </a:xfrm>
                          <a:custGeom>
                            <a:avLst/>
                            <a:gdLst>
                              <a:gd name="T0" fmla="*/ 25600 w 146"/>
                              <a:gd name="T1" fmla="*/ 2851 h 96"/>
                              <a:gd name="T2" fmla="*/ 25600 w 146"/>
                              <a:gd name="T3" fmla="*/ 2851 h 96"/>
                              <a:gd name="T4" fmla="*/ 25600 w 146"/>
                              <a:gd name="T5" fmla="*/ 2851 h 96"/>
                              <a:gd name="T6" fmla="*/ 14222 w 146"/>
                              <a:gd name="T7" fmla="*/ 11404 h 96"/>
                              <a:gd name="T8" fmla="*/ 5689 w 146"/>
                              <a:gd name="T9" fmla="*/ 14254 h 96"/>
                              <a:gd name="T10" fmla="*/ 2844 w 146"/>
                              <a:gd name="T11" fmla="*/ 19956 h 96"/>
                              <a:gd name="T12" fmla="*/ 0 w 146"/>
                              <a:gd name="T13" fmla="*/ 22807 h 96"/>
                              <a:gd name="T14" fmla="*/ 0 w 146"/>
                              <a:gd name="T15" fmla="*/ 28509 h 96"/>
                              <a:gd name="T16" fmla="*/ 0 w 146"/>
                              <a:gd name="T17" fmla="*/ 48465 h 96"/>
                              <a:gd name="T18" fmla="*/ 0 w 146"/>
                              <a:gd name="T19" fmla="*/ 48465 h 96"/>
                              <a:gd name="T20" fmla="*/ 0 w 146"/>
                              <a:gd name="T21" fmla="*/ 48465 h 96"/>
                              <a:gd name="T22" fmla="*/ 0 w 146"/>
                              <a:gd name="T23" fmla="*/ 48465 h 96"/>
                              <a:gd name="T24" fmla="*/ 5689 w 146"/>
                              <a:gd name="T25" fmla="*/ 54167 h 96"/>
                              <a:gd name="T26" fmla="*/ 381157 w 146"/>
                              <a:gd name="T27" fmla="*/ 273685 h 96"/>
                              <a:gd name="T28" fmla="*/ 389690 w 146"/>
                              <a:gd name="T29" fmla="*/ 273685 h 96"/>
                              <a:gd name="T30" fmla="*/ 389690 w 146"/>
                              <a:gd name="T31" fmla="*/ 273685 h 96"/>
                              <a:gd name="T32" fmla="*/ 403912 w 146"/>
                              <a:gd name="T33" fmla="*/ 265132 h 96"/>
                              <a:gd name="T34" fmla="*/ 409601 w 146"/>
                              <a:gd name="T35" fmla="*/ 259431 h 96"/>
                              <a:gd name="T36" fmla="*/ 415290 w 146"/>
                              <a:gd name="T37" fmla="*/ 256580 h 96"/>
                              <a:gd name="T38" fmla="*/ 415290 w 146"/>
                              <a:gd name="T39" fmla="*/ 250878 h 96"/>
                              <a:gd name="T40" fmla="*/ 415290 w 146"/>
                              <a:gd name="T41" fmla="*/ 248027 h 96"/>
                              <a:gd name="T42" fmla="*/ 415290 w 146"/>
                              <a:gd name="T43" fmla="*/ 228071 h 96"/>
                              <a:gd name="T44" fmla="*/ 415290 w 146"/>
                              <a:gd name="T45" fmla="*/ 228071 h 96"/>
                              <a:gd name="T46" fmla="*/ 415290 w 146"/>
                              <a:gd name="T47" fmla="*/ 228071 h 96"/>
                              <a:gd name="T48" fmla="*/ 409601 w 146"/>
                              <a:gd name="T49" fmla="*/ 219518 h 96"/>
                              <a:gd name="T50" fmla="*/ 36978 w 146"/>
                              <a:gd name="T51" fmla="*/ 2851 h 96"/>
                              <a:gd name="T52" fmla="*/ 25600 w 146"/>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1"/>
                                  <a:pt x="9" y="1"/>
                                  <a:pt x="9" y="1"/>
                                </a:cubicBezTo>
                                <a:cubicBezTo>
                                  <a:pt x="5" y="4"/>
                                  <a:pt x="5" y="4"/>
                                  <a:pt x="5" y="4"/>
                                </a:cubicBezTo>
                                <a:cubicBezTo>
                                  <a:pt x="2" y="5"/>
                                  <a:pt x="2" y="5"/>
                                  <a:pt x="2" y="5"/>
                                </a:cubicBezTo>
                                <a:cubicBezTo>
                                  <a:pt x="2" y="6"/>
                                  <a:pt x="1" y="6"/>
                                  <a:pt x="1" y="7"/>
                                </a:cubicBezTo>
                                <a:cubicBezTo>
                                  <a:pt x="1"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1" y="19"/>
                                  <a:pt x="2" y="19"/>
                                </a:cubicBezTo>
                                <a:cubicBezTo>
                                  <a:pt x="134" y="96"/>
                                  <a:pt x="134" y="96"/>
                                  <a:pt x="134" y="96"/>
                                </a:cubicBezTo>
                                <a:cubicBezTo>
                                  <a:pt x="135" y="96"/>
                                  <a:pt x="136" y="96"/>
                                  <a:pt x="137" y="96"/>
                                </a:cubicBezTo>
                                <a:cubicBezTo>
                                  <a:pt x="137" y="96"/>
                                  <a:pt x="137" y="96"/>
                                  <a:pt x="137" y="96"/>
                                </a:cubicBezTo>
                                <a:cubicBezTo>
                                  <a:pt x="142" y="93"/>
                                  <a:pt x="142" y="93"/>
                                  <a:pt x="142" y="93"/>
                                </a:cubicBezTo>
                                <a:cubicBezTo>
                                  <a:pt x="144" y="91"/>
                                  <a:pt x="144" y="91"/>
                                  <a:pt x="144" y="91"/>
                                </a:cubicBezTo>
                                <a:cubicBezTo>
                                  <a:pt x="145" y="91"/>
                                  <a:pt x="145" y="91"/>
                                  <a:pt x="146" y="90"/>
                                </a:cubicBezTo>
                                <a:cubicBezTo>
                                  <a:pt x="146" y="90"/>
                                  <a:pt x="146" y="89"/>
                                  <a:pt x="146" y="88"/>
                                </a:cubicBezTo>
                                <a:cubicBezTo>
                                  <a:pt x="146" y="87"/>
                                  <a:pt x="146" y="87"/>
                                  <a:pt x="146" y="87"/>
                                </a:cubicBezTo>
                                <a:cubicBezTo>
                                  <a:pt x="146" y="80"/>
                                  <a:pt x="146" y="80"/>
                                  <a:pt x="146" y="80"/>
                                </a:cubicBezTo>
                                <a:cubicBezTo>
                                  <a:pt x="146" y="80"/>
                                  <a:pt x="146" y="80"/>
                                  <a:pt x="146" y="80"/>
                                </a:cubicBezTo>
                                <a:cubicBezTo>
                                  <a:pt x="146" y="80"/>
                                  <a:pt x="146" y="80"/>
                                  <a:pt x="146" y="80"/>
                                </a:cubicBezTo>
                                <a:cubicBezTo>
                                  <a:pt x="146" y="79"/>
                                  <a:pt x="145" y="78"/>
                                  <a:pt x="144" y="77"/>
                                </a:cubicBezTo>
                                <a:cubicBezTo>
                                  <a:pt x="130" y="69"/>
                                  <a:pt x="13" y="1"/>
                                  <a:pt x="13" y="1"/>
                                </a:cubicBezTo>
                                <a:cubicBezTo>
                                  <a:pt x="12" y="0"/>
                                  <a:pt x="10" y="1"/>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46"/>
                        <wps:cNvSpPr>
                          <a:spLocks/>
                        </wps:cNvSpPr>
                        <wps:spPr bwMode="auto">
                          <a:xfrm>
                            <a:off x="3093" y="9474"/>
                            <a:ext cx="106" cy="837"/>
                          </a:xfrm>
                          <a:custGeom>
                            <a:avLst/>
                            <a:gdLst>
                              <a:gd name="T0" fmla="*/ 54580 w 21"/>
                              <a:gd name="T1" fmla="*/ 14231 h 168"/>
                              <a:gd name="T2" fmla="*/ 54580 w 21"/>
                              <a:gd name="T3" fmla="*/ 14231 h 168"/>
                              <a:gd name="T4" fmla="*/ 54580 w 21"/>
                              <a:gd name="T5" fmla="*/ 14231 h 168"/>
                              <a:gd name="T6" fmla="*/ 40217 w 21"/>
                              <a:gd name="T7" fmla="*/ 5692 h 168"/>
                              <a:gd name="T8" fmla="*/ 34471 w 21"/>
                              <a:gd name="T9" fmla="*/ 2846 h 168"/>
                              <a:gd name="T10" fmla="*/ 28726 w 21"/>
                              <a:gd name="T11" fmla="*/ 0 h 168"/>
                              <a:gd name="T12" fmla="*/ 25854 w 21"/>
                              <a:gd name="T13" fmla="*/ 2846 h 168"/>
                              <a:gd name="T14" fmla="*/ 20108 w 21"/>
                              <a:gd name="T15" fmla="*/ 5692 h 168"/>
                              <a:gd name="T16" fmla="*/ 2873 w 21"/>
                              <a:gd name="T17" fmla="*/ 14231 h 168"/>
                              <a:gd name="T18" fmla="*/ 2873 w 21"/>
                              <a:gd name="T19" fmla="*/ 14231 h 168"/>
                              <a:gd name="T20" fmla="*/ 0 w 21"/>
                              <a:gd name="T21" fmla="*/ 22769 h 168"/>
                              <a:gd name="T22" fmla="*/ 0 w 21"/>
                              <a:gd name="T23" fmla="*/ 455386 h 168"/>
                              <a:gd name="T24" fmla="*/ 2873 w 21"/>
                              <a:gd name="T25" fmla="*/ 463924 h 168"/>
                              <a:gd name="T26" fmla="*/ 2873 w 21"/>
                              <a:gd name="T27" fmla="*/ 463924 h 168"/>
                              <a:gd name="T28" fmla="*/ 2873 w 21"/>
                              <a:gd name="T29" fmla="*/ 463924 h 168"/>
                              <a:gd name="T30" fmla="*/ 2873 w 21"/>
                              <a:gd name="T31" fmla="*/ 463924 h 168"/>
                              <a:gd name="T32" fmla="*/ 17236 w 21"/>
                              <a:gd name="T33" fmla="*/ 472463 h 168"/>
                              <a:gd name="T34" fmla="*/ 25854 w 21"/>
                              <a:gd name="T35" fmla="*/ 475309 h 168"/>
                              <a:gd name="T36" fmla="*/ 28726 w 21"/>
                              <a:gd name="T37" fmla="*/ 478155 h 168"/>
                              <a:gd name="T38" fmla="*/ 34471 w 21"/>
                              <a:gd name="T39" fmla="*/ 475309 h 168"/>
                              <a:gd name="T40" fmla="*/ 37344 w 21"/>
                              <a:gd name="T41" fmla="*/ 472463 h 168"/>
                              <a:gd name="T42" fmla="*/ 54580 w 21"/>
                              <a:gd name="T43" fmla="*/ 463924 h 168"/>
                              <a:gd name="T44" fmla="*/ 54580 w 21"/>
                              <a:gd name="T45" fmla="*/ 463924 h 168"/>
                              <a:gd name="T46" fmla="*/ 60325 w 21"/>
                              <a:gd name="T47" fmla="*/ 455386 h 168"/>
                              <a:gd name="T48" fmla="*/ 60325 w 21"/>
                              <a:gd name="T49" fmla="*/ 22769 h 168"/>
                              <a:gd name="T50" fmla="*/ 54580 w 21"/>
                              <a:gd name="T51" fmla="*/ 14231 h 168"/>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21" h="168">
                                <a:moveTo>
                                  <a:pt x="19" y="5"/>
                                </a:moveTo>
                                <a:cubicBezTo>
                                  <a:pt x="19" y="5"/>
                                  <a:pt x="19" y="5"/>
                                  <a:pt x="19" y="5"/>
                                </a:cubicBezTo>
                                <a:cubicBezTo>
                                  <a:pt x="19" y="5"/>
                                  <a:pt x="19" y="5"/>
                                  <a:pt x="19" y="5"/>
                                </a:cubicBezTo>
                                <a:cubicBezTo>
                                  <a:pt x="14" y="2"/>
                                  <a:pt x="14" y="2"/>
                                  <a:pt x="14" y="2"/>
                                </a:cubicBezTo>
                                <a:cubicBezTo>
                                  <a:pt x="12" y="1"/>
                                  <a:pt x="12" y="1"/>
                                  <a:pt x="12" y="1"/>
                                </a:cubicBezTo>
                                <a:cubicBezTo>
                                  <a:pt x="11" y="1"/>
                                  <a:pt x="11" y="0"/>
                                  <a:pt x="10" y="0"/>
                                </a:cubicBezTo>
                                <a:cubicBezTo>
                                  <a:pt x="10" y="0"/>
                                  <a:pt x="9" y="1"/>
                                  <a:pt x="9" y="1"/>
                                </a:cubicBezTo>
                                <a:cubicBezTo>
                                  <a:pt x="7" y="2"/>
                                  <a:pt x="7" y="2"/>
                                  <a:pt x="7" y="2"/>
                                </a:cubicBezTo>
                                <a:cubicBezTo>
                                  <a:pt x="1" y="5"/>
                                  <a:pt x="1" y="5"/>
                                  <a:pt x="1" y="5"/>
                                </a:cubicBezTo>
                                <a:cubicBezTo>
                                  <a:pt x="1" y="5"/>
                                  <a:pt x="1" y="5"/>
                                  <a:pt x="1" y="5"/>
                                </a:cubicBezTo>
                                <a:cubicBezTo>
                                  <a:pt x="0" y="6"/>
                                  <a:pt x="0" y="7"/>
                                  <a:pt x="0" y="8"/>
                                </a:cubicBezTo>
                                <a:cubicBezTo>
                                  <a:pt x="0" y="160"/>
                                  <a:pt x="0" y="160"/>
                                  <a:pt x="0" y="160"/>
                                </a:cubicBezTo>
                                <a:cubicBezTo>
                                  <a:pt x="0" y="161"/>
                                  <a:pt x="0" y="162"/>
                                  <a:pt x="1" y="163"/>
                                </a:cubicBezTo>
                                <a:cubicBezTo>
                                  <a:pt x="1" y="163"/>
                                  <a:pt x="1" y="163"/>
                                  <a:pt x="1" y="163"/>
                                </a:cubicBezTo>
                                <a:cubicBezTo>
                                  <a:pt x="1" y="163"/>
                                  <a:pt x="1" y="163"/>
                                  <a:pt x="1" y="163"/>
                                </a:cubicBezTo>
                                <a:cubicBezTo>
                                  <a:pt x="1" y="163"/>
                                  <a:pt x="1" y="163"/>
                                  <a:pt x="1" y="163"/>
                                </a:cubicBezTo>
                                <a:cubicBezTo>
                                  <a:pt x="6" y="166"/>
                                  <a:pt x="6" y="166"/>
                                  <a:pt x="6" y="166"/>
                                </a:cubicBezTo>
                                <a:cubicBezTo>
                                  <a:pt x="9" y="167"/>
                                  <a:pt x="9" y="167"/>
                                  <a:pt x="9" y="167"/>
                                </a:cubicBezTo>
                                <a:cubicBezTo>
                                  <a:pt x="9" y="167"/>
                                  <a:pt x="10" y="168"/>
                                  <a:pt x="10" y="168"/>
                                </a:cubicBezTo>
                                <a:cubicBezTo>
                                  <a:pt x="11" y="168"/>
                                  <a:pt x="11" y="167"/>
                                  <a:pt x="12" y="167"/>
                                </a:cubicBezTo>
                                <a:cubicBezTo>
                                  <a:pt x="13" y="166"/>
                                  <a:pt x="13" y="166"/>
                                  <a:pt x="13" y="166"/>
                                </a:cubicBezTo>
                                <a:cubicBezTo>
                                  <a:pt x="19" y="163"/>
                                  <a:pt x="19" y="163"/>
                                  <a:pt x="19" y="163"/>
                                </a:cubicBezTo>
                                <a:cubicBezTo>
                                  <a:pt x="19" y="163"/>
                                  <a:pt x="19" y="163"/>
                                  <a:pt x="19" y="163"/>
                                </a:cubicBezTo>
                                <a:cubicBezTo>
                                  <a:pt x="20" y="162"/>
                                  <a:pt x="21" y="161"/>
                                  <a:pt x="21" y="160"/>
                                </a:cubicBezTo>
                                <a:cubicBezTo>
                                  <a:pt x="21" y="8"/>
                                  <a:pt x="21" y="8"/>
                                  <a:pt x="21" y="8"/>
                                </a:cubicBezTo>
                                <a:cubicBezTo>
                                  <a:pt x="21" y="7"/>
                                  <a:pt x="20" y="6"/>
                                  <a:pt x="19" y="5"/>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49"/>
                        <wps:cNvSpPr>
                          <a:spLocks/>
                        </wps:cNvSpPr>
                        <wps:spPr bwMode="auto">
                          <a:xfrm>
                            <a:off x="5121" y="8841"/>
                            <a:ext cx="728" cy="479"/>
                          </a:xfrm>
                          <a:custGeom>
                            <a:avLst/>
                            <a:gdLst>
                              <a:gd name="T0" fmla="*/ 0 w 146"/>
                              <a:gd name="T1" fmla="*/ 228071 h 96"/>
                              <a:gd name="T2" fmla="*/ 0 w 146"/>
                              <a:gd name="T3" fmla="*/ 228071 h 96"/>
                              <a:gd name="T4" fmla="*/ 0 w 146"/>
                              <a:gd name="T5" fmla="*/ 228071 h 96"/>
                              <a:gd name="T6" fmla="*/ 0 w 146"/>
                              <a:gd name="T7" fmla="*/ 245176 h 96"/>
                              <a:gd name="T8" fmla="*/ 0 w 146"/>
                              <a:gd name="T9" fmla="*/ 250878 h 96"/>
                              <a:gd name="T10" fmla="*/ 2849 w 146"/>
                              <a:gd name="T11" fmla="*/ 256580 h 96"/>
                              <a:gd name="T12" fmla="*/ 5698 w 146"/>
                              <a:gd name="T13" fmla="*/ 259431 h 96"/>
                              <a:gd name="T14" fmla="*/ 8546 w 146"/>
                              <a:gd name="T15" fmla="*/ 262281 h 96"/>
                              <a:gd name="T16" fmla="*/ 25639 w 146"/>
                              <a:gd name="T17" fmla="*/ 273685 h 96"/>
                              <a:gd name="T18" fmla="*/ 25639 w 146"/>
                              <a:gd name="T19" fmla="*/ 273685 h 96"/>
                              <a:gd name="T20" fmla="*/ 25639 w 146"/>
                              <a:gd name="T21" fmla="*/ 273685 h 96"/>
                              <a:gd name="T22" fmla="*/ 25639 w 146"/>
                              <a:gd name="T23" fmla="*/ 273685 h 96"/>
                              <a:gd name="T24" fmla="*/ 34186 w 146"/>
                              <a:gd name="T25" fmla="*/ 273685 h 96"/>
                              <a:gd name="T26" fmla="*/ 410227 w 146"/>
                              <a:gd name="T27" fmla="*/ 54167 h 96"/>
                              <a:gd name="T28" fmla="*/ 415925 w 146"/>
                              <a:gd name="T29" fmla="*/ 48465 h 96"/>
                              <a:gd name="T30" fmla="*/ 415925 w 146"/>
                              <a:gd name="T31" fmla="*/ 48465 h 96"/>
                              <a:gd name="T32" fmla="*/ 415925 w 146"/>
                              <a:gd name="T33" fmla="*/ 31360 h 96"/>
                              <a:gd name="T34" fmla="*/ 415925 w 146"/>
                              <a:gd name="T35" fmla="*/ 22807 h 96"/>
                              <a:gd name="T36" fmla="*/ 413076 w 146"/>
                              <a:gd name="T37" fmla="*/ 19956 h 96"/>
                              <a:gd name="T38" fmla="*/ 410227 w 146"/>
                              <a:gd name="T39" fmla="*/ 14254 h 96"/>
                              <a:gd name="T40" fmla="*/ 407379 w 146"/>
                              <a:gd name="T41" fmla="*/ 14254 h 96"/>
                              <a:gd name="T42" fmla="*/ 390286 w 146"/>
                              <a:gd name="T43" fmla="*/ 2851 h 96"/>
                              <a:gd name="T44" fmla="*/ 390286 w 146"/>
                              <a:gd name="T45" fmla="*/ 2851 h 96"/>
                              <a:gd name="T46" fmla="*/ 390286 w 146"/>
                              <a:gd name="T47" fmla="*/ 2851 h 96"/>
                              <a:gd name="T48" fmla="*/ 381739 w 146"/>
                              <a:gd name="T49" fmla="*/ 2851 h 96"/>
                              <a:gd name="T50" fmla="*/ 5698 w 146"/>
                              <a:gd name="T51" fmla="*/ 219518 h 96"/>
                              <a:gd name="T52" fmla="*/ 0 w 146"/>
                              <a:gd name="T53" fmla="*/ 22807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1" y="90"/>
                                </a:cubicBezTo>
                                <a:cubicBezTo>
                                  <a:pt x="1" y="91"/>
                                  <a:pt x="1" y="91"/>
                                  <a:pt x="2"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5" y="7"/>
                                </a:cubicBezTo>
                                <a:cubicBezTo>
                                  <a:pt x="145" y="6"/>
                                  <a:pt x="145" y="6"/>
                                  <a:pt x="144" y="5"/>
                                </a:cubicBezTo>
                                <a:cubicBezTo>
                                  <a:pt x="143" y="5"/>
                                  <a:pt x="143" y="5"/>
                                  <a:pt x="143" y="5"/>
                                </a:cubicBezTo>
                                <a:cubicBezTo>
                                  <a:pt x="137" y="1"/>
                                  <a:pt x="137" y="1"/>
                                  <a:pt x="137" y="1"/>
                                </a:cubicBezTo>
                                <a:cubicBezTo>
                                  <a:pt x="137" y="1"/>
                                  <a:pt x="137" y="1"/>
                                  <a:pt x="137" y="1"/>
                                </a:cubicBezTo>
                                <a:cubicBezTo>
                                  <a:pt x="137" y="1"/>
                                  <a:pt x="137" y="1"/>
                                  <a:pt x="137" y="1"/>
                                </a:cubicBezTo>
                                <a:cubicBezTo>
                                  <a:pt x="136" y="1"/>
                                  <a:pt x="135" y="0"/>
                                  <a:pt x="134" y="1"/>
                                </a:cubicBezTo>
                                <a:cubicBezTo>
                                  <a:pt x="119" y="10"/>
                                  <a:pt x="2" y="77"/>
                                  <a:pt x="2"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50"/>
                        <wps:cNvSpPr>
                          <a:spLocks/>
                        </wps:cNvSpPr>
                        <wps:spPr bwMode="auto">
                          <a:xfrm>
                            <a:off x="6994" y="8841"/>
                            <a:ext cx="728" cy="479"/>
                          </a:xfrm>
                          <a:custGeom>
                            <a:avLst/>
                            <a:gdLst>
                              <a:gd name="T0" fmla="*/ 0 w 146"/>
                              <a:gd name="T1" fmla="*/ 228071 h 96"/>
                              <a:gd name="T2" fmla="*/ 0 w 146"/>
                              <a:gd name="T3" fmla="*/ 228071 h 96"/>
                              <a:gd name="T4" fmla="*/ 0 w 146"/>
                              <a:gd name="T5" fmla="*/ 228071 h 96"/>
                              <a:gd name="T6" fmla="*/ 0 w 146"/>
                              <a:gd name="T7" fmla="*/ 245176 h 96"/>
                              <a:gd name="T8" fmla="*/ 0 w 146"/>
                              <a:gd name="T9" fmla="*/ 250878 h 96"/>
                              <a:gd name="T10" fmla="*/ 2849 w 146"/>
                              <a:gd name="T11" fmla="*/ 256580 h 96"/>
                              <a:gd name="T12" fmla="*/ 5698 w 146"/>
                              <a:gd name="T13" fmla="*/ 259431 h 96"/>
                              <a:gd name="T14" fmla="*/ 8546 w 146"/>
                              <a:gd name="T15" fmla="*/ 262281 h 96"/>
                              <a:gd name="T16" fmla="*/ 25639 w 146"/>
                              <a:gd name="T17" fmla="*/ 273685 h 96"/>
                              <a:gd name="T18" fmla="*/ 25639 w 146"/>
                              <a:gd name="T19" fmla="*/ 273685 h 96"/>
                              <a:gd name="T20" fmla="*/ 25639 w 146"/>
                              <a:gd name="T21" fmla="*/ 273685 h 96"/>
                              <a:gd name="T22" fmla="*/ 25639 w 146"/>
                              <a:gd name="T23" fmla="*/ 273685 h 96"/>
                              <a:gd name="T24" fmla="*/ 34186 w 146"/>
                              <a:gd name="T25" fmla="*/ 273685 h 96"/>
                              <a:gd name="T26" fmla="*/ 410227 w 146"/>
                              <a:gd name="T27" fmla="*/ 54167 h 96"/>
                              <a:gd name="T28" fmla="*/ 415925 w 146"/>
                              <a:gd name="T29" fmla="*/ 48465 h 96"/>
                              <a:gd name="T30" fmla="*/ 415925 w 146"/>
                              <a:gd name="T31" fmla="*/ 48465 h 96"/>
                              <a:gd name="T32" fmla="*/ 415925 w 146"/>
                              <a:gd name="T33" fmla="*/ 31360 h 96"/>
                              <a:gd name="T34" fmla="*/ 415925 w 146"/>
                              <a:gd name="T35" fmla="*/ 22807 h 96"/>
                              <a:gd name="T36" fmla="*/ 413076 w 146"/>
                              <a:gd name="T37" fmla="*/ 19956 h 96"/>
                              <a:gd name="T38" fmla="*/ 410227 w 146"/>
                              <a:gd name="T39" fmla="*/ 14254 h 96"/>
                              <a:gd name="T40" fmla="*/ 407379 w 146"/>
                              <a:gd name="T41" fmla="*/ 14254 h 96"/>
                              <a:gd name="T42" fmla="*/ 390286 w 146"/>
                              <a:gd name="T43" fmla="*/ 2851 h 96"/>
                              <a:gd name="T44" fmla="*/ 390286 w 146"/>
                              <a:gd name="T45" fmla="*/ 2851 h 96"/>
                              <a:gd name="T46" fmla="*/ 390286 w 146"/>
                              <a:gd name="T47" fmla="*/ 2851 h 96"/>
                              <a:gd name="T48" fmla="*/ 381739 w 146"/>
                              <a:gd name="T49" fmla="*/ 2851 h 96"/>
                              <a:gd name="T50" fmla="*/ 5698 w 146"/>
                              <a:gd name="T51" fmla="*/ 219518 h 96"/>
                              <a:gd name="T52" fmla="*/ 0 w 146"/>
                              <a:gd name="T53" fmla="*/ 22807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1" y="90"/>
                                </a:cubicBezTo>
                                <a:cubicBezTo>
                                  <a:pt x="1" y="91"/>
                                  <a:pt x="1" y="91"/>
                                  <a:pt x="2"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5" y="7"/>
                                </a:cubicBezTo>
                                <a:cubicBezTo>
                                  <a:pt x="145" y="6"/>
                                  <a:pt x="145" y="6"/>
                                  <a:pt x="144" y="5"/>
                                </a:cubicBezTo>
                                <a:cubicBezTo>
                                  <a:pt x="143" y="5"/>
                                  <a:pt x="143" y="5"/>
                                  <a:pt x="143" y="5"/>
                                </a:cubicBezTo>
                                <a:cubicBezTo>
                                  <a:pt x="137" y="1"/>
                                  <a:pt x="137" y="1"/>
                                  <a:pt x="137" y="1"/>
                                </a:cubicBezTo>
                                <a:cubicBezTo>
                                  <a:pt x="137" y="1"/>
                                  <a:pt x="137" y="1"/>
                                  <a:pt x="137" y="1"/>
                                </a:cubicBezTo>
                                <a:cubicBezTo>
                                  <a:pt x="137" y="1"/>
                                  <a:pt x="137" y="1"/>
                                  <a:pt x="137" y="1"/>
                                </a:cubicBezTo>
                                <a:cubicBezTo>
                                  <a:pt x="136" y="1"/>
                                  <a:pt x="135" y="0"/>
                                  <a:pt x="134" y="1"/>
                                </a:cubicBezTo>
                                <a:cubicBezTo>
                                  <a:pt x="119" y="10"/>
                                  <a:pt x="2" y="77"/>
                                  <a:pt x="2"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52"/>
                        <wps:cNvSpPr>
                          <a:spLocks/>
                        </wps:cNvSpPr>
                        <wps:spPr bwMode="auto">
                          <a:xfrm>
                            <a:off x="6058" y="8841"/>
                            <a:ext cx="727" cy="479"/>
                          </a:xfrm>
                          <a:custGeom>
                            <a:avLst/>
                            <a:gdLst>
                              <a:gd name="T0" fmla="*/ 25600 w 146"/>
                              <a:gd name="T1" fmla="*/ 2851 h 96"/>
                              <a:gd name="T2" fmla="*/ 25600 w 146"/>
                              <a:gd name="T3" fmla="*/ 2851 h 96"/>
                              <a:gd name="T4" fmla="*/ 25600 w 146"/>
                              <a:gd name="T5" fmla="*/ 2851 h 96"/>
                              <a:gd name="T6" fmla="*/ 11378 w 146"/>
                              <a:gd name="T7" fmla="*/ 11404 h 96"/>
                              <a:gd name="T8" fmla="*/ 5689 w 146"/>
                              <a:gd name="T9" fmla="*/ 14254 h 96"/>
                              <a:gd name="T10" fmla="*/ 2844 w 146"/>
                              <a:gd name="T11" fmla="*/ 19956 h 96"/>
                              <a:gd name="T12" fmla="*/ 0 w 146"/>
                              <a:gd name="T13" fmla="*/ 22807 h 96"/>
                              <a:gd name="T14" fmla="*/ 0 w 146"/>
                              <a:gd name="T15" fmla="*/ 28509 h 96"/>
                              <a:gd name="T16" fmla="*/ 0 w 146"/>
                              <a:gd name="T17" fmla="*/ 48465 h 96"/>
                              <a:gd name="T18" fmla="*/ 0 w 146"/>
                              <a:gd name="T19" fmla="*/ 48465 h 96"/>
                              <a:gd name="T20" fmla="*/ 0 w 146"/>
                              <a:gd name="T21" fmla="*/ 48465 h 96"/>
                              <a:gd name="T22" fmla="*/ 0 w 146"/>
                              <a:gd name="T23" fmla="*/ 48465 h 96"/>
                              <a:gd name="T24" fmla="*/ 5689 w 146"/>
                              <a:gd name="T25" fmla="*/ 54167 h 96"/>
                              <a:gd name="T26" fmla="*/ 381157 w 146"/>
                              <a:gd name="T27" fmla="*/ 273685 h 96"/>
                              <a:gd name="T28" fmla="*/ 389690 w 146"/>
                              <a:gd name="T29" fmla="*/ 273685 h 96"/>
                              <a:gd name="T30" fmla="*/ 389690 w 146"/>
                              <a:gd name="T31" fmla="*/ 273685 h 96"/>
                              <a:gd name="T32" fmla="*/ 403912 w 146"/>
                              <a:gd name="T33" fmla="*/ 265132 h 96"/>
                              <a:gd name="T34" fmla="*/ 409601 w 146"/>
                              <a:gd name="T35" fmla="*/ 259431 h 96"/>
                              <a:gd name="T36" fmla="*/ 412446 w 146"/>
                              <a:gd name="T37" fmla="*/ 256580 h 96"/>
                              <a:gd name="T38" fmla="*/ 415290 w 146"/>
                              <a:gd name="T39" fmla="*/ 250878 h 96"/>
                              <a:gd name="T40" fmla="*/ 415290 w 146"/>
                              <a:gd name="T41" fmla="*/ 248027 h 96"/>
                              <a:gd name="T42" fmla="*/ 415290 w 146"/>
                              <a:gd name="T43" fmla="*/ 228071 h 96"/>
                              <a:gd name="T44" fmla="*/ 415290 w 146"/>
                              <a:gd name="T45" fmla="*/ 228071 h 96"/>
                              <a:gd name="T46" fmla="*/ 415290 w 146"/>
                              <a:gd name="T47" fmla="*/ 228071 h 96"/>
                              <a:gd name="T48" fmla="*/ 409601 w 146"/>
                              <a:gd name="T49" fmla="*/ 219518 h 96"/>
                              <a:gd name="T50" fmla="*/ 34133 w 146"/>
                              <a:gd name="T51" fmla="*/ 2851 h 96"/>
                              <a:gd name="T52" fmla="*/ 25600 w 146"/>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1"/>
                                  <a:pt x="9" y="1"/>
                                  <a:pt x="9" y="1"/>
                                </a:cubicBezTo>
                                <a:cubicBezTo>
                                  <a:pt x="4" y="4"/>
                                  <a:pt x="4" y="4"/>
                                  <a:pt x="4" y="4"/>
                                </a:cubicBezTo>
                                <a:cubicBezTo>
                                  <a:pt x="2" y="5"/>
                                  <a:pt x="2" y="5"/>
                                  <a:pt x="2" y="5"/>
                                </a:cubicBezTo>
                                <a:cubicBezTo>
                                  <a:pt x="1" y="6"/>
                                  <a:pt x="1" y="6"/>
                                  <a:pt x="1" y="7"/>
                                </a:cubicBezTo>
                                <a:cubicBezTo>
                                  <a:pt x="0"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1" y="19"/>
                                  <a:pt x="2" y="19"/>
                                </a:cubicBezTo>
                                <a:cubicBezTo>
                                  <a:pt x="134" y="96"/>
                                  <a:pt x="134" y="96"/>
                                  <a:pt x="134" y="96"/>
                                </a:cubicBezTo>
                                <a:cubicBezTo>
                                  <a:pt x="135" y="96"/>
                                  <a:pt x="136" y="96"/>
                                  <a:pt x="137" y="96"/>
                                </a:cubicBezTo>
                                <a:cubicBezTo>
                                  <a:pt x="137" y="96"/>
                                  <a:pt x="137" y="96"/>
                                  <a:pt x="137" y="96"/>
                                </a:cubicBezTo>
                                <a:cubicBezTo>
                                  <a:pt x="142" y="93"/>
                                  <a:pt x="142" y="93"/>
                                  <a:pt x="142" y="93"/>
                                </a:cubicBezTo>
                                <a:cubicBezTo>
                                  <a:pt x="144" y="91"/>
                                  <a:pt x="144" y="91"/>
                                  <a:pt x="144" y="91"/>
                                </a:cubicBezTo>
                                <a:cubicBezTo>
                                  <a:pt x="145" y="91"/>
                                  <a:pt x="145" y="91"/>
                                  <a:pt x="145" y="90"/>
                                </a:cubicBezTo>
                                <a:cubicBezTo>
                                  <a:pt x="146" y="90"/>
                                  <a:pt x="146" y="89"/>
                                  <a:pt x="146" y="88"/>
                                </a:cubicBezTo>
                                <a:cubicBezTo>
                                  <a:pt x="146" y="87"/>
                                  <a:pt x="146" y="87"/>
                                  <a:pt x="146" y="87"/>
                                </a:cubicBezTo>
                                <a:cubicBezTo>
                                  <a:pt x="146" y="80"/>
                                  <a:pt x="146" y="80"/>
                                  <a:pt x="146" y="80"/>
                                </a:cubicBezTo>
                                <a:cubicBezTo>
                                  <a:pt x="146" y="80"/>
                                  <a:pt x="146" y="80"/>
                                  <a:pt x="146" y="80"/>
                                </a:cubicBezTo>
                                <a:cubicBezTo>
                                  <a:pt x="146" y="80"/>
                                  <a:pt x="146" y="80"/>
                                  <a:pt x="146" y="80"/>
                                </a:cubicBezTo>
                                <a:cubicBezTo>
                                  <a:pt x="146" y="79"/>
                                  <a:pt x="145" y="78"/>
                                  <a:pt x="144" y="77"/>
                                </a:cubicBezTo>
                                <a:cubicBezTo>
                                  <a:pt x="129" y="69"/>
                                  <a:pt x="12" y="1"/>
                                  <a:pt x="12" y="1"/>
                                </a:cubicBezTo>
                                <a:cubicBezTo>
                                  <a:pt x="11" y="0"/>
                                  <a:pt x="10" y="1"/>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53"/>
                        <wps:cNvSpPr>
                          <a:spLocks/>
                        </wps:cNvSpPr>
                        <wps:spPr bwMode="auto">
                          <a:xfrm>
                            <a:off x="4966" y="9474"/>
                            <a:ext cx="106" cy="837"/>
                          </a:xfrm>
                          <a:custGeom>
                            <a:avLst/>
                            <a:gdLst>
                              <a:gd name="T0" fmla="*/ 54580 w 21"/>
                              <a:gd name="T1" fmla="*/ 14231 h 168"/>
                              <a:gd name="T2" fmla="*/ 54580 w 21"/>
                              <a:gd name="T3" fmla="*/ 14231 h 168"/>
                              <a:gd name="T4" fmla="*/ 54580 w 21"/>
                              <a:gd name="T5" fmla="*/ 14231 h 168"/>
                              <a:gd name="T6" fmla="*/ 40217 w 21"/>
                              <a:gd name="T7" fmla="*/ 5692 h 168"/>
                              <a:gd name="T8" fmla="*/ 34471 w 21"/>
                              <a:gd name="T9" fmla="*/ 2846 h 168"/>
                              <a:gd name="T10" fmla="*/ 28726 w 21"/>
                              <a:gd name="T11" fmla="*/ 0 h 168"/>
                              <a:gd name="T12" fmla="*/ 22981 w 21"/>
                              <a:gd name="T13" fmla="*/ 2846 h 168"/>
                              <a:gd name="T14" fmla="*/ 20108 w 21"/>
                              <a:gd name="T15" fmla="*/ 5692 h 168"/>
                              <a:gd name="T16" fmla="*/ 2873 w 21"/>
                              <a:gd name="T17" fmla="*/ 14231 h 168"/>
                              <a:gd name="T18" fmla="*/ 2873 w 21"/>
                              <a:gd name="T19" fmla="*/ 14231 h 168"/>
                              <a:gd name="T20" fmla="*/ 0 w 21"/>
                              <a:gd name="T21" fmla="*/ 22769 h 168"/>
                              <a:gd name="T22" fmla="*/ 0 w 21"/>
                              <a:gd name="T23" fmla="*/ 455386 h 168"/>
                              <a:gd name="T24" fmla="*/ 2873 w 21"/>
                              <a:gd name="T25" fmla="*/ 463924 h 168"/>
                              <a:gd name="T26" fmla="*/ 2873 w 21"/>
                              <a:gd name="T27" fmla="*/ 463924 h 168"/>
                              <a:gd name="T28" fmla="*/ 17236 w 21"/>
                              <a:gd name="T29" fmla="*/ 472463 h 168"/>
                              <a:gd name="T30" fmla="*/ 25854 w 21"/>
                              <a:gd name="T31" fmla="*/ 475309 h 168"/>
                              <a:gd name="T32" fmla="*/ 28726 w 21"/>
                              <a:gd name="T33" fmla="*/ 478155 h 168"/>
                              <a:gd name="T34" fmla="*/ 34471 w 21"/>
                              <a:gd name="T35" fmla="*/ 475309 h 168"/>
                              <a:gd name="T36" fmla="*/ 37344 w 21"/>
                              <a:gd name="T37" fmla="*/ 472463 h 168"/>
                              <a:gd name="T38" fmla="*/ 54580 w 21"/>
                              <a:gd name="T39" fmla="*/ 463924 h 168"/>
                              <a:gd name="T40" fmla="*/ 54580 w 21"/>
                              <a:gd name="T41" fmla="*/ 463924 h 168"/>
                              <a:gd name="T42" fmla="*/ 60325 w 21"/>
                              <a:gd name="T43" fmla="*/ 455386 h 168"/>
                              <a:gd name="T44" fmla="*/ 60325 w 21"/>
                              <a:gd name="T45" fmla="*/ 22769 h 168"/>
                              <a:gd name="T46" fmla="*/ 54580 w 21"/>
                              <a:gd name="T47" fmla="*/ 14231 h 168"/>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8">
                                <a:moveTo>
                                  <a:pt x="19" y="5"/>
                                </a:moveTo>
                                <a:cubicBezTo>
                                  <a:pt x="19" y="5"/>
                                  <a:pt x="19" y="5"/>
                                  <a:pt x="19" y="5"/>
                                </a:cubicBezTo>
                                <a:cubicBezTo>
                                  <a:pt x="19" y="5"/>
                                  <a:pt x="19" y="5"/>
                                  <a:pt x="19" y="5"/>
                                </a:cubicBezTo>
                                <a:cubicBezTo>
                                  <a:pt x="14" y="2"/>
                                  <a:pt x="14" y="2"/>
                                  <a:pt x="14" y="2"/>
                                </a:cubicBezTo>
                                <a:cubicBezTo>
                                  <a:pt x="12" y="1"/>
                                  <a:pt x="12" y="1"/>
                                  <a:pt x="12" y="1"/>
                                </a:cubicBezTo>
                                <a:cubicBezTo>
                                  <a:pt x="11" y="1"/>
                                  <a:pt x="11" y="0"/>
                                  <a:pt x="10" y="0"/>
                                </a:cubicBezTo>
                                <a:cubicBezTo>
                                  <a:pt x="10" y="0"/>
                                  <a:pt x="9" y="1"/>
                                  <a:pt x="8" y="1"/>
                                </a:cubicBezTo>
                                <a:cubicBezTo>
                                  <a:pt x="7" y="2"/>
                                  <a:pt x="7" y="2"/>
                                  <a:pt x="7" y="2"/>
                                </a:cubicBezTo>
                                <a:cubicBezTo>
                                  <a:pt x="1" y="5"/>
                                  <a:pt x="1" y="5"/>
                                  <a:pt x="1" y="5"/>
                                </a:cubicBezTo>
                                <a:cubicBezTo>
                                  <a:pt x="1" y="5"/>
                                  <a:pt x="1" y="5"/>
                                  <a:pt x="1" y="5"/>
                                </a:cubicBezTo>
                                <a:cubicBezTo>
                                  <a:pt x="0" y="6"/>
                                  <a:pt x="0" y="7"/>
                                  <a:pt x="0" y="8"/>
                                </a:cubicBezTo>
                                <a:cubicBezTo>
                                  <a:pt x="0" y="160"/>
                                  <a:pt x="0" y="160"/>
                                  <a:pt x="0" y="160"/>
                                </a:cubicBezTo>
                                <a:cubicBezTo>
                                  <a:pt x="0" y="161"/>
                                  <a:pt x="0" y="162"/>
                                  <a:pt x="1" y="163"/>
                                </a:cubicBezTo>
                                <a:cubicBezTo>
                                  <a:pt x="1" y="163"/>
                                  <a:pt x="1" y="163"/>
                                  <a:pt x="1" y="163"/>
                                </a:cubicBezTo>
                                <a:cubicBezTo>
                                  <a:pt x="6" y="166"/>
                                  <a:pt x="6" y="166"/>
                                  <a:pt x="6" y="166"/>
                                </a:cubicBezTo>
                                <a:cubicBezTo>
                                  <a:pt x="9" y="167"/>
                                  <a:pt x="9" y="167"/>
                                  <a:pt x="9" y="167"/>
                                </a:cubicBezTo>
                                <a:cubicBezTo>
                                  <a:pt x="9" y="167"/>
                                  <a:pt x="10" y="168"/>
                                  <a:pt x="10" y="168"/>
                                </a:cubicBezTo>
                                <a:cubicBezTo>
                                  <a:pt x="11" y="168"/>
                                  <a:pt x="11" y="167"/>
                                  <a:pt x="12" y="167"/>
                                </a:cubicBezTo>
                                <a:cubicBezTo>
                                  <a:pt x="13" y="166"/>
                                  <a:pt x="13" y="166"/>
                                  <a:pt x="13" y="166"/>
                                </a:cubicBezTo>
                                <a:cubicBezTo>
                                  <a:pt x="19" y="163"/>
                                  <a:pt x="19" y="163"/>
                                  <a:pt x="19" y="163"/>
                                </a:cubicBezTo>
                                <a:cubicBezTo>
                                  <a:pt x="19" y="163"/>
                                  <a:pt x="19" y="163"/>
                                  <a:pt x="19" y="163"/>
                                </a:cubicBezTo>
                                <a:cubicBezTo>
                                  <a:pt x="20" y="162"/>
                                  <a:pt x="21" y="161"/>
                                  <a:pt x="21" y="160"/>
                                </a:cubicBezTo>
                                <a:cubicBezTo>
                                  <a:pt x="21" y="8"/>
                                  <a:pt x="21" y="8"/>
                                  <a:pt x="21" y="8"/>
                                </a:cubicBezTo>
                                <a:cubicBezTo>
                                  <a:pt x="21" y="7"/>
                                  <a:pt x="20" y="6"/>
                                  <a:pt x="19"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Freeform 55"/>
                        <wps:cNvSpPr>
                          <a:spLocks/>
                        </wps:cNvSpPr>
                        <wps:spPr bwMode="auto">
                          <a:xfrm>
                            <a:off x="7931" y="8841"/>
                            <a:ext cx="727" cy="479"/>
                          </a:xfrm>
                          <a:custGeom>
                            <a:avLst/>
                            <a:gdLst>
                              <a:gd name="T0" fmla="*/ 25600 w 146"/>
                              <a:gd name="T1" fmla="*/ 2851 h 96"/>
                              <a:gd name="T2" fmla="*/ 25600 w 146"/>
                              <a:gd name="T3" fmla="*/ 2851 h 96"/>
                              <a:gd name="T4" fmla="*/ 25600 w 146"/>
                              <a:gd name="T5" fmla="*/ 2851 h 96"/>
                              <a:gd name="T6" fmla="*/ 11378 w 146"/>
                              <a:gd name="T7" fmla="*/ 11404 h 96"/>
                              <a:gd name="T8" fmla="*/ 5689 w 146"/>
                              <a:gd name="T9" fmla="*/ 14254 h 96"/>
                              <a:gd name="T10" fmla="*/ 0 w 146"/>
                              <a:gd name="T11" fmla="*/ 19956 h 96"/>
                              <a:gd name="T12" fmla="*/ 0 w 146"/>
                              <a:gd name="T13" fmla="*/ 22807 h 96"/>
                              <a:gd name="T14" fmla="*/ 0 w 146"/>
                              <a:gd name="T15" fmla="*/ 28509 h 96"/>
                              <a:gd name="T16" fmla="*/ 0 w 146"/>
                              <a:gd name="T17" fmla="*/ 48465 h 96"/>
                              <a:gd name="T18" fmla="*/ 0 w 146"/>
                              <a:gd name="T19" fmla="*/ 48465 h 96"/>
                              <a:gd name="T20" fmla="*/ 0 w 146"/>
                              <a:gd name="T21" fmla="*/ 48465 h 96"/>
                              <a:gd name="T22" fmla="*/ 0 w 146"/>
                              <a:gd name="T23" fmla="*/ 48465 h 96"/>
                              <a:gd name="T24" fmla="*/ 5689 w 146"/>
                              <a:gd name="T25" fmla="*/ 54167 h 96"/>
                              <a:gd name="T26" fmla="*/ 378312 w 146"/>
                              <a:gd name="T27" fmla="*/ 273685 h 96"/>
                              <a:gd name="T28" fmla="*/ 389690 w 146"/>
                              <a:gd name="T29" fmla="*/ 273685 h 96"/>
                              <a:gd name="T30" fmla="*/ 389690 w 146"/>
                              <a:gd name="T31" fmla="*/ 273685 h 96"/>
                              <a:gd name="T32" fmla="*/ 401068 w 146"/>
                              <a:gd name="T33" fmla="*/ 265132 h 96"/>
                              <a:gd name="T34" fmla="*/ 409601 w 146"/>
                              <a:gd name="T35" fmla="*/ 259431 h 96"/>
                              <a:gd name="T36" fmla="*/ 412446 w 146"/>
                              <a:gd name="T37" fmla="*/ 256580 h 96"/>
                              <a:gd name="T38" fmla="*/ 415290 w 146"/>
                              <a:gd name="T39" fmla="*/ 250878 h 96"/>
                              <a:gd name="T40" fmla="*/ 415290 w 146"/>
                              <a:gd name="T41" fmla="*/ 248027 h 96"/>
                              <a:gd name="T42" fmla="*/ 415290 w 146"/>
                              <a:gd name="T43" fmla="*/ 228071 h 96"/>
                              <a:gd name="T44" fmla="*/ 415290 w 146"/>
                              <a:gd name="T45" fmla="*/ 228071 h 96"/>
                              <a:gd name="T46" fmla="*/ 409601 w 146"/>
                              <a:gd name="T47" fmla="*/ 219518 h 96"/>
                              <a:gd name="T48" fmla="*/ 34133 w 146"/>
                              <a:gd name="T49" fmla="*/ 2851 h 96"/>
                              <a:gd name="T50" fmla="*/ 25600 w 146"/>
                              <a:gd name="T51" fmla="*/ 2851 h 9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146" h="96">
                                <a:moveTo>
                                  <a:pt x="9" y="1"/>
                                </a:moveTo>
                                <a:cubicBezTo>
                                  <a:pt x="9" y="1"/>
                                  <a:pt x="9" y="1"/>
                                  <a:pt x="9" y="1"/>
                                </a:cubicBezTo>
                                <a:cubicBezTo>
                                  <a:pt x="9" y="1"/>
                                  <a:pt x="9" y="1"/>
                                  <a:pt x="9" y="1"/>
                                </a:cubicBezTo>
                                <a:cubicBezTo>
                                  <a:pt x="4" y="4"/>
                                  <a:pt x="4" y="4"/>
                                  <a:pt x="4" y="4"/>
                                </a:cubicBezTo>
                                <a:cubicBezTo>
                                  <a:pt x="2" y="5"/>
                                  <a:pt x="2" y="5"/>
                                  <a:pt x="2" y="5"/>
                                </a:cubicBezTo>
                                <a:cubicBezTo>
                                  <a:pt x="1" y="6"/>
                                  <a:pt x="1" y="6"/>
                                  <a:pt x="0" y="7"/>
                                </a:cubicBezTo>
                                <a:cubicBezTo>
                                  <a:pt x="0"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1" y="19"/>
                                  <a:pt x="2" y="19"/>
                                </a:cubicBezTo>
                                <a:cubicBezTo>
                                  <a:pt x="133" y="96"/>
                                  <a:pt x="133" y="96"/>
                                  <a:pt x="133" y="96"/>
                                </a:cubicBezTo>
                                <a:cubicBezTo>
                                  <a:pt x="134" y="96"/>
                                  <a:pt x="136" y="96"/>
                                  <a:pt x="137" y="96"/>
                                </a:cubicBezTo>
                                <a:cubicBezTo>
                                  <a:pt x="137" y="96"/>
                                  <a:pt x="137" y="96"/>
                                  <a:pt x="137" y="96"/>
                                </a:cubicBezTo>
                                <a:cubicBezTo>
                                  <a:pt x="141" y="93"/>
                                  <a:pt x="141" y="93"/>
                                  <a:pt x="141" y="93"/>
                                </a:cubicBezTo>
                                <a:cubicBezTo>
                                  <a:pt x="144" y="91"/>
                                  <a:pt x="144" y="91"/>
                                  <a:pt x="144" y="91"/>
                                </a:cubicBezTo>
                                <a:cubicBezTo>
                                  <a:pt x="144" y="91"/>
                                  <a:pt x="145" y="91"/>
                                  <a:pt x="145" y="90"/>
                                </a:cubicBezTo>
                                <a:cubicBezTo>
                                  <a:pt x="145" y="90"/>
                                  <a:pt x="146" y="89"/>
                                  <a:pt x="146" y="88"/>
                                </a:cubicBezTo>
                                <a:cubicBezTo>
                                  <a:pt x="146" y="87"/>
                                  <a:pt x="146" y="87"/>
                                  <a:pt x="146" y="87"/>
                                </a:cubicBezTo>
                                <a:cubicBezTo>
                                  <a:pt x="146" y="80"/>
                                  <a:pt x="146" y="80"/>
                                  <a:pt x="146" y="80"/>
                                </a:cubicBezTo>
                                <a:cubicBezTo>
                                  <a:pt x="146" y="80"/>
                                  <a:pt x="146" y="80"/>
                                  <a:pt x="146" y="80"/>
                                </a:cubicBezTo>
                                <a:cubicBezTo>
                                  <a:pt x="146" y="79"/>
                                  <a:pt x="145" y="78"/>
                                  <a:pt x="144" y="77"/>
                                </a:cubicBezTo>
                                <a:cubicBezTo>
                                  <a:pt x="129" y="69"/>
                                  <a:pt x="12" y="1"/>
                                  <a:pt x="12" y="1"/>
                                </a:cubicBezTo>
                                <a:cubicBezTo>
                                  <a:pt x="11" y="0"/>
                                  <a:pt x="10" y="1"/>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59"/>
                        <wps:cNvSpPr>
                          <a:spLocks/>
                        </wps:cNvSpPr>
                        <wps:spPr bwMode="auto">
                          <a:xfrm>
                            <a:off x="8708" y="9474"/>
                            <a:ext cx="105" cy="837"/>
                          </a:xfrm>
                          <a:custGeom>
                            <a:avLst/>
                            <a:gdLst>
                              <a:gd name="T0" fmla="*/ 56848 w 21"/>
                              <a:gd name="T1" fmla="*/ 14231 h 168"/>
                              <a:gd name="T2" fmla="*/ 56848 w 21"/>
                              <a:gd name="T3" fmla="*/ 14231 h 168"/>
                              <a:gd name="T4" fmla="*/ 56848 w 21"/>
                              <a:gd name="T5" fmla="*/ 14231 h 168"/>
                              <a:gd name="T6" fmla="*/ 42636 w 21"/>
                              <a:gd name="T7" fmla="*/ 5692 h 168"/>
                              <a:gd name="T8" fmla="*/ 34109 w 21"/>
                              <a:gd name="T9" fmla="*/ 2846 h 168"/>
                              <a:gd name="T10" fmla="*/ 31266 w 21"/>
                              <a:gd name="T11" fmla="*/ 0 h 168"/>
                              <a:gd name="T12" fmla="*/ 25581 w 21"/>
                              <a:gd name="T13" fmla="*/ 2846 h 168"/>
                              <a:gd name="T14" fmla="*/ 22739 w 21"/>
                              <a:gd name="T15" fmla="*/ 5692 h 168"/>
                              <a:gd name="T16" fmla="*/ 5685 w 21"/>
                              <a:gd name="T17" fmla="*/ 14231 h 168"/>
                              <a:gd name="T18" fmla="*/ 5685 w 21"/>
                              <a:gd name="T19" fmla="*/ 14231 h 168"/>
                              <a:gd name="T20" fmla="*/ 5685 w 21"/>
                              <a:gd name="T21" fmla="*/ 14231 h 168"/>
                              <a:gd name="T22" fmla="*/ 5685 w 21"/>
                              <a:gd name="T23" fmla="*/ 14231 h 168"/>
                              <a:gd name="T24" fmla="*/ 0 w 21"/>
                              <a:gd name="T25" fmla="*/ 22769 h 168"/>
                              <a:gd name="T26" fmla="*/ 0 w 21"/>
                              <a:gd name="T27" fmla="*/ 455386 h 168"/>
                              <a:gd name="T28" fmla="*/ 5685 w 21"/>
                              <a:gd name="T29" fmla="*/ 463924 h 168"/>
                              <a:gd name="T30" fmla="*/ 5685 w 21"/>
                              <a:gd name="T31" fmla="*/ 463924 h 168"/>
                              <a:gd name="T32" fmla="*/ 19897 w 21"/>
                              <a:gd name="T33" fmla="*/ 472463 h 168"/>
                              <a:gd name="T34" fmla="*/ 25581 w 21"/>
                              <a:gd name="T35" fmla="*/ 475309 h 168"/>
                              <a:gd name="T36" fmla="*/ 31266 w 21"/>
                              <a:gd name="T37" fmla="*/ 478155 h 168"/>
                              <a:gd name="T38" fmla="*/ 34109 w 21"/>
                              <a:gd name="T39" fmla="*/ 475309 h 168"/>
                              <a:gd name="T40" fmla="*/ 39793 w 21"/>
                              <a:gd name="T41" fmla="*/ 472463 h 168"/>
                              <a:gd name="T42" fmla="*/ 56848 w 21"/>
                              <a:gd name="T43" fmla="*/ 463924 h 168"/>
                              <a:gd name="T44" fmla="*/ 56848 w 21"/>
                              <a:gd name="T45" fmla="*/ 463924 h 168"/>
                              <a:gd name="T46" fmla="*/ 59690 w 21"/>
                              <a:gd name="T47" fmla="*/ 455386 h 168"/>
                              <a:gd name="T48" fmla="*/ 59690 w 21"/>
                              <a:gd name="T49" fmla="*/ 22769 h 168"/>
                              <a:gd name="T50" fmla="*/ 56848 w 21"/>
                              <a:gd name="T51" fmla="*/ 14231 h 168"/>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21" h="168">
                                <a:moveTo>
                                  <a:pt x="20" y="5"/>
                                </a:moveTo>
                                <a:cubicBezTo>
                                  <a:pt x="20" y="5"/>
                                  <a:pt x="20" y="5"/>
                                  <a:pt x="20" y="5"/>
                                </a:cubicBezTo>
                                <a:cubicBezTo>
                                  <a:pt x="20" y="5"/>
                                  <a:pt x="20" y="5"/>
                                  <a:pt x="20" y="5"/>
                                </a:cubicBezTo>
                                <a:cubicBezTo>
                                  <a:pt x="15" y="2"/>
                                  <a:pt x="15" y="2"/>
                                  <a:pt x="15" y="2"/>
                                </a:cubicBezTo>
                                <a:cubicBezTo>
                                  <a:pt x="12" y="1"/>
                                  <a:pt x="12" y="1"/>
                                  <a:pt x="12" y="1"/>
                                </a:cubicBezTo>
                                <a:cubicBezTo>
                                  <a:pt x="12" y="1"/>
                                  <a:pt x="11" y="0"/>
                                  <a:pt x="11" y="0"/>
                                </a:cubicBezTo>
                                <a:cubicBezTo>
                                  <a:pt x="10" y="0"/>
                                  <a:pt x="10" y="1"/>
                                  <a:pt x="9" y="1"/>
                                </a:cubicBezTo>
                                <a:cubicBezTo>
                                  <a:pt x="8" y="2"/>
                                  <a:pt x="8" y="2"/>
                                  <a:pt x="8" y="2"/>
                                </a:cubicBezTo>
                                <a:cubicBezTo>
                                  <a:pt x="2" y="5"/>
                                  <a:pt x="2" y="5"/>
                                  <a:pt x="2" y="5"/>
                                </a:cubicBezTo>
                                <a:cubicBezTo>
                                  <a:pt x="2" y="5"/>
                                  <a:pt x="2" y="5"/>
                                  <a:pt x="2" y="5"/>
                                </a:cubicBezTo>
                                <a:cubicBezTo>
                                  <a:pt x="2" y="5"/>
                                  <a:pt x="2" y="5"/>
                                  <a:pt x="2" y="5"/>
                                </a:cubicBezTo>
                                <a:cubicBezTo>
                                  <a:pt x="2" y="5"/>
                                  <a:pt x="2" y="5"/>
                                  <a:pt x="2" y="5"/>
                                </a:cubicBezTo>
                                <a:cubicBezTo>
                                  <a:pt x="1" y="6"/>
                                  <a:pt x="0" y="7"/>
                                  <a:pt x="0" y="8"/>
                                </a:cubicBezTo>
                                <a:cubicBezTo>
                                  <a:pt x="0" y="160"/>
                                  <a:pt x="0" y="160"/>
                                  <a:pt x="0" y="160"/>
                                </a:cubicBezTo>
                                <a:cubicBezTo>
                                  <a:pt x="0" y="161"/>
                                  <a:pt x="1" y="162"/>
                                  <a:pt x="2" y="163"/>
                                </a:cubicBezTo>
                                <a:cubicBezTo>
                                  <a:pt x="2" y="163"/>
                                  <a:pt x="2" y="163"/>
                                  <a:pt x="2" y="163"/>
                                </a:cubicBezTo>
                                <a:cubicBezTo>
                                  <a:pt x="7" y="166"/>
                                  <a:pt x="7" y="166"/>
                                  <a:pt x="7" y="166"/>
                                </a:cubicBezTo>
                                <a:cubicBezTo>
                                  <a:pt x="9" y="167"/>
                                  <a:pt x="9" y="167"/>
                                  <a:pt x="9" y="167"/>
                                </a:cubicBezTo>
                                <a:cubicBezTo>
                                  <a:pt x="10" y="167"/>
                                  <a:pt x="10" y="168"/>
                                  <a:pt x="11" y="168"/>
                                </a:cubicBezTo>
                                <a:cubicBezTo>
                                  <a:pt x="11" y="168"/>
                                  <a:pt x="12" y="167"/>
                                  <a:pt x="12" y="167"/>
                                </a:cubicBezTo>
                                <a:cubicBezTo>
                                  <a:pt x="14" y="166"/>
                                  <a:pt x="14" y="166"/>
                                  <a:pt x="14" y="166"/>
                                </a:cubicBezTo>
                                <a:cubicBezTo>
                                  <a:pt x="20" y="163"/>
                                  <a:pt x="20" y="163"/>
                                  <a:pt x="20" y="163"/>
                                </a:cubicBezTo>
                                <a:cubicBezTo>
                                  <a:pt x="20" y="163"/>
                                  <a:pt x="20" y="163"/>
                                  <a:pt x="20" y="163"/>
                                </a:cubicBezTo>
                                <a:cubicBezTo>
                                  <a:pt x="21" y="162"/>
                                  <a:pt x="21" y="161"/>
                                  <a:pt x="21" y="160"/>
                                </a:cubicBezTo>
                                <a:cubicBezTo>
                                  <a:pt x="21" y="8"/>
                                  <a:pt x="21" y="8"/>
                                  <a:pt x="21" y="8"/>
                                </a:cubicBezTo>
                                <a:cubicBezTo>
                                  <a:pt x="21" y="7"/>
                                  <a:pt x="21" y="6"/>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61"/>
                        <wps:cNvSpPr>
                          <a:spLocks/>
                        </wps:cNvSpPr>
                        <wps:spPr bwMode="auto">
                          <a:xfrm>
                            <a:off x="443" y="10465"/>
                            <a:ext cx="722" cy="479"/>
                          </a:xfrm>
                          <a:custGeom>
                            <a:avLst/>
                            <a:gdLst>
                              <a:gd name="T0" fmla="*/ 0 w 145"/>
                              <a:gd name="T1" fmla="*/ 225220 h 96"/>
                              <a:gd name="T2" fmla="*/ 0 w 145"/>
                              <a:gd name="T3" fmla="*/ 225220 h 96"/>
                              <a:gd name="T4" fmla="*/ 0 w 145"/>
                              <a:gd name="T5" fmla="*/ 225220 h 96"/>
                              <a:gd name="T6" fmla="*/ 0 w 145"/>
                              <a:gd name="T7" fmla="*/ 242325 h 96"/>
                              <a:gd name="T8" fmla="*/ 0 w 145"/>
                              <a:gd name="T9" fmla="*/ 250878 h 96"/>
                              <a:gd name="T10" fmla="*/ 0 w 145"/>
                              <a:gd name="T11" fmla="*/ 256580 h 96"/>
                              <a:gd name="T12" fmla="*/ 2847 w 145"/>
                              <a:gd name="T13" fmla="*/ 259431 h 96"/>
                              <a:gd name="T14" fmla="*/ 8540 w 145"/>
                              <a:gd name="T15" fmla="*/ 259431 h 96"/>
                              <a:gd name="T16" fmla="*/ 25619 w 145"/>
                              <a:gd name="T17" fmla="*/ 270834 h 96"/>
                              <a:gd name="T18" fmla="*/ 25619 w 145"/>
                              <a:gd name="T19" fmla="*/ 270834 h 96"/>
                              <a:gd name="T20" fmla="*/ 25619 w 145"/>
                              <a:gd name="T21" fmla="*/ 270834 h 96"/>
                              <a:gd name="T22" fmla="*/ 25619 w 145"/>
                              <a:gd name="T23" fmla="*/ 270834 h 96"/>
                              <a:gd name="T24" fmla="*/ 34159 w 145"/>
                              <a:gd name="T25" fmla="*/ 270834 h 96"/>
                              <a:gd name="T26" fmla="*/ 409903 w 145"/>
                              <a:gd name="T27" fmla="*/ 54167 h 96"/>
                              <a:gd name="T28" fmla="*/ 412750 w 145"/>
                              <a:gd name="T29" fmla="*/ 45614 h 96"/>
                              <a:gd name="T30" fmla="*/ 412750 w 145"/>
                              <a:gd name="T31" fmla="*/ 45614 h 96"/>
                              <a:gd name="T32" fmla="*/ 412750 w 145"/>
                              <a:gd name="T33" fmla="*/ 31360 h 96"/>
                              <a:gd name="T34" fmla="*/ 412750 w 145"/>
                              <a:gd name="T35" fmla="*/ 22807 h 96"/>
                              <a:gd name="T36" fmla="*/ 412750 w 145"/>
                              <a:gd name="T37" fmla="*/ 17105 h 96"/>
                              <a:gd name="T38" fmla="*/ 409903 w 145"/>
                              <a:gd name="T39" fmla="*/ 14254 h 96"/>
                              <a:gd name="T40" fmla="*/ 404210 w 145"/>
                              <a:gd name="T41" fmla="*/ 11404 h 96"/>
                              <a:gd name="T42" fmla="*/ 387131 w 145"/>
                              <a:gd name="T43" fmla="*/ 2851 h 96"/>
                              <a:gd name="T44" fmla="*/ 387131 w 145"/>
                              <a:gd name="T45" fmla="*/ 2851 h 96"/>
                              <a:gd name="T46" fmla="*/ 387131 w 145"/>
                              <a:gd name="T47" fmla="*/ 2851 h 96"/>
                              <a:gd name="T48" fmla="*/ 387131 w 145"/>
                              <a:gd name="T49" fmla="*/ 2851 h 96"/>
                              <a:gd name="T50" fmla="*/ 378591 w 145"/>
                              <a:gd name="T51" fmla="*/ 2851 h 96"/>
                              <a:gd name="T52" fmla="*/ 2847 w 145"/>
                              <a:gd name="T53" fmla="*/ 219518 h 96"/>
                              <a:gd name="T54" fmla="*/ 0 w 145"/>
                              <a:gd name="T55" fmla="*/ 225220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5"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0" y="89"/>
                                  <a:pt x="0" y="90"/>
                                </a:cubicBezTo>
                                <a:cubicBezTo>
                                  <a:pt x="0" y="90"/>
                                  <a:pt x="1" y="90"/>
                                  <a:pt x="1" y="91"/>
                                </a:cubicBezTo>
                                <a:cubicBezTo>
                                  <a:pt x="3" y="91"/>
                                  <a:pt x="3" y="91"/>
                                  <a:pt x="3" y="91"/>
                                </a:cubicBezTo>
                                <a:cubicBezTo>
                                  <a:pt x="9" y="95"/>
                                  <a:pt x="9" y="95"/>
                                  <a:pt x="9" y="95"/>
                                </a:cubicBezTo>
                                <a:cubicBezTo>
                                  <a:pt x="9" y="95"/>
                                  <a:pt x="9" y="95"/>
                                  <a:pt x="9" y="95"/>
                                </a:cubicBezTo>
                                <a:cubicBezTo>
                                  <a:pt x="9" y="95"/>
                                  <a:pt x="9" y="95"/>
                                  <a:pt x="9" y="95"/>
                                </a:cubicBezTo>
                                <a:cubicBezTo>
                                  <a:pt x="9" y="95"/>
                                  <a:pt x="9" y="95"/>
                                  <a:pt x="9" y="95"/>
                                </a:cubicBezTo>
                                <a:cubicBezTo>
                                  <a:pt x="10" y="95"/>
                                  <a:pt x="11" y="96"/>
                                  <a:pt x="12" y="95"/>
                                </a:cubicBezTo>
                                <a:cubicBezTo>
                                  <a:pt x="144" y="19"/>
                                  <a:pt x="144" y="19"/>
                                  <a:pt x="144" y="19"/>
                                </a:cubicBezTo>
                                <a:cubicBezTo>
                                  <a:pt x="145" y="18"/>
                                  <a:pt x="145" y="17"/>
                                  <a:pt x="145" y="16"/>
                                </a:cubicBezTo>
                                <a:cubicBezTo>
                                  <a:pt x="145" y="16"/>
                                  <a:pt x="145" y="16"/>
                                  <a:pt x="145" y="16"/>
                                </a:cubicBezTo>
                                <a:cubicBezTo>
                                  <a:pt x="145" y="11"/>
                                  <a:pt x="145" y="11"/>
                                  <a:pt x="145" y="11"/>
                                </a:cubicBezTo>
                                <a:cubicBezTo>
                                  <a:pt x="145" y="8"/>
                                  <a:pt x="145" y="8"/>
                                  <a:pt x="145" y="8"/>
                                </a:cubicBezTo>
                                <a:cubicBezTo>
                                  <a:pt x="145" y="7"/>
                                  <a:pt x="145" y="6"/>
                                  <a:pt x="145" y="6"/>
                                </a:cubicBezTo>
                                <a:cubicBezTo>
                                  <a:pt x="145" y="5"/>
                                  <a:pt x="144" y="5"/>
                                  <a:pt x="144" y="5"/>
                                </a:cubicBezTo>
                                <a:cubicBezTo>
                                  <a:pt x="142" y="4"/>
                                  <a:pt x="142" y="4"/>
                                  <a:pt x="142" y="4"/>
                                </a:cubicBezTo>
                                <a:cubicBezTo>
                                  <a:pt x="136" y="1"/>
                                  <a:pt x="136" y="1"/>
                                  <a:pt x="136" y="1"/>
                                </a:cubicBezTo>
                                <a:cubicBezTo>
                                  <a:pt x="136" y="1"/>
                                  <a:pt x="136" y="1"/>
                                  <a:pt x="136" y="1"/>
                                </a:cubicBezTo>
                                <a:cubicBezTo>
                                  <a:pt x="136" y="1"/>
                                  <a:pt x="136" y="1"/>
                                  <a:pt x="136" y="1"/>
                                </a:cubicBezTo>
                                <a:cubicBezTo>
                                  <a:pt x="136" y="1"/>
                                  <a:pt x="136" y="1"/>
                                  <a:pt x="136" y="1"/>
                                </a:cubicBezTo>
                                <a:cubicBezTo>
                                  <a:pt x="135" y="0"/>
                                  <a:pt x="134" y="0"/>
                                  <a:pt x="133" y="1"/>
                                </a:cubicBezTo>
                                <a:cubicBezTo>
                                  <a:pt x="118" y="9"/>
                                  <a:pt x="1" y="77"/>
                                  <a:pt x="1" y="77"/>
                                </a:cubicBezTo>
                                <a:cubicBezTo>
                                  <a:pt x="0" y="77"/>
                                  <a:pt x="0" y="78"/>
                                  <a:pt x="0" y="79"/>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62"/>
                        <wps:cNvSpPr>
                          <a:spLocks/>
                        </wps:cNvSpPr>
                        <wps:spPr bwMode="auto">
                          <a:xfrm>
                            <a:off x="1380" y="10465"/>
                            <a:ext cx="723" cy="479"/>
                          </a:xfrm>
                          <a:custGeom>
                            <a:avLst/>
                            <a:gdLst>
                              <a:gd name="T0" fmla="*/ 25619 w 145"/>
                              <a:gd name="T1" fmla="*/ 2851 h 96"/>
                              <a:gd name="T2" fmla="*/ 25619 w 145"/>
                              <a:gd name="T3" fmla="*/ 2851 h 96"/>
                              <a:gd name="T4" fmla="*/ 25619 w 145"/>
                              <a:gd name="T5" fmla="*/ 0 h 96"/>
                              <a:gd name="T6" fmla="*/ 11386 w 145"/>
                              <a:gd name="T7" fmla="*/ 8553 h 96"/>
                              <a:gd name="T8" fmla="*/ 2847 w 145"/>
                              <a:gd name="T9" fmla="*/ 14254 h 96"/>
                              <a:gd name="T10" fmla="*/ 0 w 145"/>
                              <a:gd name="T11" fmla="*/ 17105 h 96"/>
                              <a:gd name="T12" fmla="*/ 0 w 145"/>
                              <a:gd name="T13" fmla="*/ 22807 h 96"/>
                              <a:gd name="T14" fmla="*/ 0 w 145"/>
                              <a:gd name="T15" fmla="*/ 25658 h 96"/>
                              <a:gd name="T16" fmla="*/ 0 w 145"/>
                              <a:gd name="T17" fmla="*/ 45614 h 96"/>
                              <a:gd name="T18" fmla="*/ 0 w 145"/>
                              <a:gd name="T19" fmla="*/ 45614 h 96"/>
                              <a:gd name="T20" fmla="*/ 2847 w 145"/>
                              <a:gd name="T21" fmla="*/ 54167 h 96"/>
                              <a:gd name="T22" fmla="*/ 378591 w 145"/>
                              <a:gd name="T23" fmla="*/ 270834 h 96"/>
                              <a:gd name="T24" fmla="*/ 387131 w 145"/>
                              <a:gd name="T25" fmla="*/ 270834 h 96"/>
                              <a:gd name="T26" fmla="*/ 387131 w 145"/>
                              <a:gd name="T27" fmla="*/ 270834 h 96"/>
                              <a:gd name="T28" fmla="*/ 387131 w 145"/>
                              <a:gd name="T29" fmla="*/ 270834 h 96"/>
                              <a:gd name="T30" fmla="*/ 401364 w 145"/>
                              <a:gd name="T31" fmla="*/ 262281 h 96"/>
                              <a:gd name="T32" fmla="*/ 409903 w 145"/>
                              <a:gd name="T33" fmla="*/ 259431 h 96"/>
                              <a:gd name="T34" fmla="*/ 412750 w 145"/>
                              <a:gd name="T35" fmla="*/ 256580 h 96"/>
                              <a:gd name="T36" fmla="*/ 412750 w 145"/>
                              <a:gd name="T37" fmla="*/ 250878 h 96"/>
                              <a:gd name="T38" fmla="*/ 412750 w 145"/>
                              <a:gd name="T39" fmla="*/ 245176 h 96"/>
                              <a:gd name="T40" fmla="*/ 412750 w 145"/>
                              <a:gd name="T41" fmla="*/ 225220 h 96"/>
                              <a:gd name="T42" fmla="*/ 412750 w 145"/>
                              <a:gd name="T43" fmla="*/ 225220 h 96"/>
                              <a:gd name="T44" fmla="*/ 412750 w 145"/>
                              <a:gd name="T45" fmla="*/ 225220 h 96"/>
                              <a:gd name="T46" fmla="*/ 412750 w 145"/>
                              <a:gd name="T47" fmla="*/ 225220 h 96"/>
                              <a:gd name="T48" fmla="*/ 409903 w 145"/>
                              <a:gd name="T49" fmla="*/ 219518 h 96"/>
                              <a:gd name="T50" fmla="*/ 34159 w 145"/>
                              <a:gd name="T51" fmla="*/ 2851 h 96"/>
                              <a:gd name="T52" fmla="*/ 25619 w 145"/>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9" y="1"/>
                                </a:moveTo>
                                <a:cubicBezTo>
                                  <a:pt x="9" y="1"/>
                                  <a:pt x="9" y="1"/>
                                  <a:pt x="9" y="1"/>
                                </a:cubicBezTo>
                                <a:cubicBezTo>
                                  <a:pt x="9" y="0"/>
                                  <a:pt x="9" y="0"/>
                                  <a:pt x="9" y="0"/>
                                </a:cubicBezTo>
                                <a:cubicBezTo>
                                  <a:pt x="4" y="3"/>
                                  <a:pt x="4" y="3"/>
                                  <a:pt x="4" y="3"/>
                                </a:cubicBezTo>
                                <a:cubicBezTo>
                                  <a:pt x="1" y="5"/>
                                  <a:pt x="1" y="5"/>
                                  <a:pt x="1" y="5"/>
                                </a:cubicBezTo>
                                <a:cubicBezTo>
                                  <a:pt x="1" y="5"/>
                                  <a:pt x="0" y="5"/>
                                  <a:pt x="0" y="6"/>
                                </a:cubicBezTo>
                                <a:cubicBezTo>
                                  <a:pt x="0" y="6"/>
                                  <a:pt x="0" y="7"/>
                                  <a:pt x="0" y="8"/>
                                </a:cubicBezTo>
                                <a:cubicBezTo>
                                  <a:pt x="0" y="9"/>
                                  <a:pt x="0" y="9"/>
                                  <a:pt x="0" y="9"/>
                                </a:cubicBezTo>
                                <a:cubicBezTo>
                                  <a:pt x="0" y="16"/>
                                  <a:pt x="0" y="16"/>
                                  <a:pt x="0" y="16"/>
                                </a:cubicBezTo>
                                <a:cubicBezTo>
                                  <a:pt x="0" y="16"/>
                                  <a:pt x="0" y="16"/>
                                  <a:pt x="0" y="16"/>
                                </a:cubicBezTo>
                                <a:cubicBezTo>
                                  <a:pt x="0" y="17"/>
                                  <a:pt x="0" y="18"/>
                                  <a:pt x="1" y="19"/>
                                </a:cubicBezTo>
                                <a:cubicBezTo>
                                  <a:pt x="133" y="95"/>
                                  <a:pt x="133" y="95"/>
                                  <a:pt x="133" y="95"/>
                                </a:cubicBezTo>
                                <a:cubicBezTo>
                                  <a:pt x="134" y="96"/>
                                  <a:pt x="135" y="95"/>
                                  <a:pt x="136" y="95"/>
                                </a:cubicBezTo>
                                <a:cubicBezTo>
                                  <a:pt x="136" y="95"/>
                                  <a:pt x="136" y="95"/>
                                  <a:pt x="136" y="95"/>
                                </a:cubicBezTo>
                                <a:cubicBezTo>
                                  <a:pt x="136" y="95"/>
                                  <a:pt x="136" y="95"/>
                                  <a:pt x="136" y="95"/>
                                </a:cubicBezTo>
                                <a:cubicBezTo>
                                  <a:pt x="141" y="92"/>
                                  <a:pt x="141" y="92"/>
                                  <a:pt x="141" y="92"/>
                                </a:cubicBezTo>
                                <a:cubicBezTo>
                                  <a:pt x="144" y="91"/>
                                  <a:pt x="144" y="91"/>
                                  <a:pt x="144" y="91"/>
                                </a:cubicBezTo>
                                <a:cubicBezTo>
                                  <a:pt x="144" y="90"/>
                                  <a:pt x="144" y="90"/>
                                  <a:pt x="145" y="90"/>
                                </a:cubicBezTo>
                                <a:cubicBezTo>
                                  <a:pt x="145" y="89"/>
                                  <a:pt x="145" y="88"/>
                                  <a:pt x="145" y="88"/>
                                </a:cubicBezTo>
                                <a:cubicBezTo>
                                  <a:pt x="145" y="86"/>
                                  <a:pt x="145" y="86"/>
                                  <a:pt x="145" y="86"/>
                                </a:cubicBezTo>
                                <a:cubicBezTo>
                                  <a:pt x="145" y="79"/>
                                  <a:pt x="145" y="79"/>
                                  <a:pt x="145" y="79"/>
                                </a:cubicBezTo>
                                <a:cubicBezTo>
                                  <a:pt x="145" y="79"/>
                                  <a:pt x="145" y="79"/>
                                  <a:pt x="145" y="79"/>
                                </a:cubicBezTo>
                                <a:cubicBezTo>
                                  <a:pt x="145" y="79"/>
                                  <a:pt x="145" y="79"/>
                                  <a:pt x="145" y="79"/>
                                </a:cubicBezTo>
                                <a:cubicBezTo>
                                  <a:pt x="145" y="79"/>
                                  <a:pt x="145" y="79"/>
                                  <a:pt x="145" y="79"/>
                                </a:cubicBezTo>
                                <a:cubicBezTo>
                                  <a:pt x="145" y="78"/>
                                  <a:pt x="145" y="77"/>
                                  <a:pt x="144" y="77"/>
                                </a:cubicBezTo>
                                <a:cubicBezTo>
                                  <a:pt x="129" y="68"/>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64"/>
                        <wps:cNvSpPr>
                          <a:spLocks/>
                        </wps:cNvSpPr>
                        <wps:spPr bwMode="auto">
                          <a:xfrm>
                            <a:off x="2316" y="10465"/>
                            <a:ext cx="723" cy="479"/>
                          </a:xfrm>
                          <a:custGeom>
                            <a:avLst/>
                            <a:gdLst>
                              <a:gd name="T0" fmla="*/ 0 w 145"/>
                              <a:gd name="T1" fmla="*/ 225220 h 96"/>
                              <a:gd name="T2" fmla="*/ 0 w 145"/>
                              <a:gd name="T3" fmla="*/ 225220 h 96"/>
                              <a:gd name="T4" fmla="*/ 0 w 145"/>
                              <a:gd name="T5" fmla="*/ 225220 h 96"/>
                              <a:gd name="T6" fmla="*/ 0 w 145"/>
                              <a:gd name="T7" fmla="*/ 242325 h 96"/>
                              <a:gd name="T8" fmla="*/ 0 w 145"/>
                              <a:gd name="T9" fmla="*/ 250878 h 96"/>
                              <a:gd name="T10" fmla="*/ 0 w 145"/>
                              <a:gd name="T11" fmla="*/ 256580 h 96"/>
                              <a:gd name="T12" fmla="*/ 2847 w 145"/>
                              <a:gd name="T13" fmla="*/ 259431 h 96"/>
                              <a:gd name="T14" fmla="*/ 5693 w 145"/>
                              <a:gd name="T15" fmla="*/ 259431 h 96"/>
                              <a:gd name="T16" fmla="*/ 25619 w 145"/>
                              <a:gd name="T17" fmla="*/ 270834 h 96"/>
                              <a:gd name="T18" fmla="*/ 25619 w 145"/>
                              <a:gd name="T19" fmla="*/ 270834 h 96"/>
                              <a:gd name="T20" fmla="*/ 34159 w 145"/>
                              <a:gd name="T21" fmla="*/ 270834 h 96"/>
                              <a:gd name="T22" fmla="*/ 409903 w 145"/>
                              <a:gd name="T23" fmla="*/ 54167 h 96"/>
                              <a:gd name="T24" fmla="*/ 412750 w 145"/>
                              <a:gd name="T25" fmla="*/ 45614 h 96"/>
                              <a:gd name="T26" fmla="*/ 412750 w 145"/>
                              <a:gd name="T27" fmla="*/ 45614 h 96"/>
                              <a:gd name="T28" fmla="*/ 412750 w 145"/>
                              <a:gd name="T29" fmla="*/ 31360 h 96"/>
                              <a:gd name="T30" fmla="*/ 412750 w 145"/>
                              <a:gd name="T31" fmla="*/ 22807 h 96"/>
                              <a:gd name="T32" fmla="*/ 412750 w 145"/>
                              <a:gd name="T33" fmla="*/ 17105 h 96"/>
                              <a:gd name="T34" fmla="*/ 407057 w 145"/>
                              <a:gd name="T35" fmla="*/ 14254 h 96"/>
                              <a:gd name="T36" fmla="*/ 404210 w 145"/>
                              <a:gd name="T37" fmla="*/ 11404 h 96"/>
                              <a:gd name="T38" fmla="*/ 387131 w 145"/>
                              <a:gd name="T39" fmla="*/ 2851 h 96"/>
                              <a:gd name="T40" fmla="*/ 387131 w 145"/>
                              <a:gd name="T41" fmla="*/ 2851 h 96"/>
                              <a:gd name="T42" fmla="*/ 387131 w 145"/>
                              <a:gd name="T43" fmla="*/ 2851 h 96"/>
                              <a:gd name="T44" fmla="*/ 378591 w 145"/>
                              <a:gd name="T45" fmla="*/ 2851 h 96"/>
                              <a:gd name="T46" fmla="*/ 2847 w 145"/>
                              <a:gd name="T47" fmla="*/ 219518 h 96"/>
                              <a:gd name="T48" fmla="*/ 0 w 145"/>
                              <a:gd name="T49" fmla="*/ 225220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5"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0" y="89"/>
                                  <a:pt x="0" y="90"/>
                                </a:cubicBezTo>
                                <a:cubicBezTo>
                                  <a:pt x="0" y="90"/>
                                  <a:pt x="1" y="90"/>
                                  <a:pt x="1" y="91"/>
                                </a:cubicBezTo>
                                <a:cubicBezTo>
                                  <a:pt x="2" y="91"/>
                                  <a:pt x="2" y="91"/>
                                  <a:pt x="2" y="91"/>
                                </a:cubicBezTo>
                                <a:cubicBezTo>
                                  <a:pt x="9" y="95"/>
                                  <a:pt x="9" y="95"/>
                                  <a:pt x="9" y="95"/>
                                </a:cubicBezTo>
                                <a:cubicBezTo>
                                  <a:pt x="9" y="95"/>
                                  <a:pt x="9" y="95"/>
                                  <a:pt x="9" y="95"/>
                                </a:cubicBezTo>
                                <a:cubicBezTo>
                                  <a:pt x="10" y="95"/>
                                  <a:pt x="11" y="96"/>
                                  <a:pt x="12" y="95"/>
                                </a:cubicBezTo>
                                <a:cubicBezTo>
                                  <a:pt x="144" y="19"/>
                                  <a:pt x="144" y="19"/>
                                  <a:pt x="144" y="19"/>
                                </a:cubicBezTo>
                                <a:cubicBezTo>
                                  <a:pt x="145" y="18"/>
                                  <a:pt x="145" y="17"/>
                                  <a:pt x="145" y="16"/>
                                </a:cubicBezTo>
                                <a:cubicBezTo>
                                  <a:pt x="145" y="16"/>
                                  <a:pt x="145" y="16"/>
                                  <a:pt x="145" y="16"/>
                                </a:cubicBezTo>
                                <a:cubicBezTo>
                                  <a:pt x="145" y="11"/>
                                  <a:pt x="145" y="11"/>
                                  <a:pt x="145" y="11"/>
                                </a:cubicBezTo>
                                <a:cubicBezTo>
                                  <a:pt x="145" y="8"/>
                                  <a:pt x="145" y="8"/>
                                  <a:pt x="145" y="8"/>
                                </a:cubicBezTo>
                                <a:cubicBezTo>
                                  <a:pt x="145" y="7"/>
                                  <a:pt x="145" y="6"/>
                                  <a:pt x="145" y="6"/>
                                </a:cubicBezTo>
                                <a:cubicBezTo>
                                  <a:pt x="144" y="5"/>
                                  <a:pt x="144" y="5"/>
                                  <a:pt x="143" y="5"/>
                                </a:cubicBezTo>
                                <a:cubicBezTo>
                                  <a:pt x="142" y="4"/>
                                  <a:pt x="142" y="4"/>
                                  <a:pt x="142" y="4"/>
                                </a:cubicBezTo>
                                <a:cubicBezTo>
                                  <a:pt x="136" y="1"/>
                                  <a:pt x="136" y="1"/>
                                  <a:pt x="136" y="1"/>
                                </a:cubicBezTo>
                                <a:cubicBezTo>
                                  <a:pt x="136" y="1"/>
                                  <a:pt x="136" y="1"/>
                                  <a:pt x="136" y="1"/>
                                </a:cubicBezTo>
                                <a:cubicBezTo>
                                  <a:pt x="136" y="1"/>
                                  <a:pt x="136" y="1"/>
                                  <a:pt x="136" y="1"/>
                                </a:cubicBezTo>
                                <a:cubicBezTo>
                                  <a:pt x="135" y="0"/>
                                  <a:pt x="134" y="0"/>
                                  <a:pt x="133" y="1"/>
                                </a:cubicBezTo>
                                <a:cubicBezTo>
                                  <a:pt x="118" y="9"/>
                                  <a:pt x="1" y="77"/>
                                  <a:pt x="1" y="77"/>
                                </a:cubicBezTo>
                                <a:cubicBezTo>
                                  <a:pt x="0" y="77"/>
                                  <a:pt x="0" y="78"/>
                                  <a:pt x="0" y="79"/>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Freeform 66"/>
                        <wps:cNvSpPr>
                          <a:spLocks/>
                        </wps:cNvSpPr>
                        <wps:spPr bwMode="auto">
                          <a:xfrm>
                            <a:off x="3248" y="10465"/>
                            <a:ext cx="728" cy="479"/>
                          </a:xfrm>
                          <a:custGeom>
                            <a:avLst/>
                            <a:gdLst>
                              <a:gd name="T0" fmla="*/ 28488 w 146"/>
                              <a:gd name="T1" fmla="*/ 2851 h 96"/>
                              <a:gd name="T2" fmla="*/ 28488 w 146"/>
                              <a:gd name="T3" fmla="*/ 2851 h 96"/>
                              <a:gd name="T4" fmla="*/ 28488 w 146"/>
                              <a:gd name="T5" fmla="*/ 0 h 96"/>
                              <a:gd name="T6" fmla="*/ 14244 w 146"/>
                              <a:gd name="T7" fmla="*/ 8553 h 96"/>
                              <a:gd name="T8" fmla="*/ 5698 w 146"/>
                              <a:gd name="T9" fmla="*/ 14254 h 96"/>
                              <a:gd name="T10" fmla="*/ 2849 w 146"/>
                              <a:gd name="T11" fmla="*/ 17105 h 96"/>
                              <a:gd name="T12" fmla="*/ 0 w 146"/>
                              <a:gd name="T13" fmla="*/ 22807 h 96"/>
                              <a:gd name="T14" fmla="*/ 0 w 146"/>
                              <a:gd name="T15" fmla="*/ 25658 h 96"/>
                              <a:gd name="T16" fmla="*/ 0 w 146"/>
                              <a:gd name="T17" fmla="*/ 45614 h 96"/>
                              <a:gd name="T18" fmla="*/ 0 w 146"/>
                              <a:gd name="T19" fmla="*/ 45614 h 96"/>
                              <a:gd name="T20" fmla="*/ 0 w 146"/>
                              <a:gd name="T21" fmla="*/ 45614 h 96"/>
                              <a:gd name="T22" fmla="*/ 5698 w 146"/>
                              <a:gd name="T23" fmla="*/ 54167 h 96"/>
                              <a:gd name="T24" fmla="*/ 381739 w 146"/>
                              <a:gd name="T25" fmla="*/ 270834 h 96"/>
                              <a:gd name="T26" fmla="*/ 390286 w 146"/>
                              <a:gd name="T27" fmla="*/ 270834 h 96"/>
                              <a:gd name="T28" fmla="*/ 390286 w 146"/>
                              <a:gd name="T29" fmla="*/ 270834 h 96"/>
                              <a:gd name="T30" fmla="*/ 390286 w 146"/>
                              <a:gd name="T31" fmla="*/ 270834 h 96"/>
                              <a:gd name="T32" fmla="*/ 404530 w 146"/>
                              <a:gd name="T33" fmla="*/ 262281 h 96"/>
                              <a:gd name="T34" fmla="*/ 410227 w 146"/>
                              <a:gd name="T35" fmla="*/ 259431 h 96"/>
                              <a:gd name="T36" fmla="*/ 415925 w 146"/>
                              <a:gd name="T37" fmla="*/ 256580 h 96"/>
                              <a:gd name="T38" fmla="*/ 415925 w 146"/>
                              <a:gd name="T39" fmla="*/ 250878 h 96"/>
                              <a:gd name="T40" fmla="*/ 415925 w 146"/>
                              <a:gd name="T41" fmla="*/ 245176 h 96"/>
                              <a:gd name="T42" fmla="*/ 415925 w 146"/>
                              <a:gd name="T43" fmla="*/ 225220 h 96"/>
                              <a:gd name="T44" fmla="*/ 415925 w 146"/>
                              <a:gd name="T45" fmla="*/ 225220 h 96"/>
                              <a:gd name="T46" fmla="*/ 415925 w 146"/>
                              <a:gd name="T47" fmla="*/ 225220 h 96"/>
                              <a:gd name="T48" fmla="*/ 415925 w 146"/>
                              <a:gd name="T49" fmla="*/ 225220 h 96"/>
                              <a:gd name="T50" fmla="*/ 410227 w 146"/>
                              <a:gd name="T51" fmla="*/ 219518 h 96"/>
                              <a:gd name="T52" fmla="*/ 37034 w 146"/>
                              <a:gd name="T53" fmla="*/ 2851 h 96"/>
                              <a:gd name="T54" fmla="*/ 28488 w 146"/>
                              <a:gd name="T55" fmla="*/ 285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6" h="96">
                                <a:moveTo>
                                  <a:pt x="10" y="1"/>
                                </a:moveTo>
                                <a:cubicBezTo>
                                  <a:pt x="10" y="1"/>
                                  <a:pt x="10" y="1"/>
                                  <a:pt x="10" y="1"/>
                                </a:cubicBezTo>
                                <a:cubicBezTo>
                                  <a:pt x="10" y="0"/>
                                  <a:pt x="10" y="0"/>
                                  <a:pt x="10" y="0"/>
                                </a:cubicBezTo>
                                <a:cubicBezTo>
                                  <a:pt x="5" y="3"/>
                                  <a:pt x="5" y="3"/>
                                  <a:pt x="5" y="3"/>
                                </a:cubicBezTo>
                                <a:cubicBezTo>
                                  <a:pt x="2" y="5"/>
                                  <a:pt x="2" y="5"/>
                                  <a:pt x="2" y="5"/>
                                </a:cubicBezTo>
                                <a:cubicBezTo>
                                  <a:pt x="2" y="5"/>
                                  <a:pt x="1" y="5"/>
                                  <a:pt x="1" y="6"/>
                                </a:cubicBezTo>
                                <a:cubicBezTo>
                                  <a:pt x="1" y="6"/>
                                  <a:pt x="0" y="7"/>
                                  <a:pt x="0" y="8"/>
                                </a:cubicBezTo>
                                <a:cubicBezTo>
                                  <a:pt x="0" y="9"/>
                                  <a:pt x="0" y="9"/>
                                  <a:pt x="0" y="9"/>
                                </a:cubicBezTo>
                                <a:cubicBezTo>
                                  <a:pt x="0" y="16"/>
                                  <a:pt x="0" y="16"/>
                                  <a:pt x="0" y="16"/>
                                </a:cubicBezTo>
                                <a:cubicBezTo>
                                  <a:pt x="0" y="16"/>
                                  <a:pt x="0" y="16"/>
                                  <a:pt x="0" y="16"/>
                                </a:cubicBezTo>
                                <a:cubicBezTo>
                                  <a:pt x="0" y="16"/>
                                  <a:pt x="0" y="16"/>
                                  <a:pt x="0" y="16"/>
                                </a:cubicBezTo>
                                <a:cubicBezTo>
                                  <a:pt x="1" y="17"/>
                                  <a:pt x="1" y="18"/>
                                  <a:pt x="2" y="19"/>
                                </a:cubicBezTo>
                                <a:cubicBezTo>
                                  <a:pt x="134" y="95"/>
                                  <a:pt x="134" y="95"/>
                                  <a:pt x="134" y="95"/>
                                </a:cubicBezTo>
                                <a:cubicBezTo>
                                  <a:pt x="135" y="96"/>
                                  <a:pt x="136" y="95"/>
                                  <a:pt x="137" y="95"/>
                                </a:cubicBezTo>
                                <a:cubicBezTo>
                                  <a:pt x="137" y="95"/>
                                  <a:pt x="137" y="95"/>
                                  <a:pt x="137" y="95"/>
                                </a:cubicBezTo>
                                <a:cubicBezTo>
                                  <a:pt x="137" y="95"/>
                                  <a:pt x="137" y="95"/>
                                  <a:pt x="137" y="95"/>
                                </a:cubicBezTo>
                                <a:cubicBezTo>
                                  <a:pt x="142" y="92"/>
                                  <a:pt x="142" y="92"/>
                                  <a:pt x="142" y="92"/>
                                </a:cubicBezTo>
                                <a:cubicBezTo>
                                  <a:pt x="144" y="91"/>
                                  <a:pt x="144" y="91"/>
                                  <a:pt x="144" y="91"/>
                                </a:cubicBezTo>
                                <a:cubicBezTo>
                                  <a:pt x="145" y="90"/>
                                  <a:pt x="145" y="90"/>
                                  <a:pt x="146" y="90"/>
                                </a:cubicBezTo>
                                <a:cubicBezTo>
                                  <a:pt x="146" y="89"/>
                                  <a:pt x="146" y="88"/>
                                  <a:pt x="146" y="88"/>
                                </a:cubicBezTo>
                                <a:cubicBezTo>
                                  <a:pt x="146" y="86"/>
                                  <a:pt x="146" y="86"/>
                                  <a:pt x="146" y="86"/>
                                </a:cubicBezTo>
                                <a:cubicBezTo>
                                  <a:pt x="146" y="79"/>
                                  <a:pt x="146" y="79"/>
                                  <a:pt x="146" y="79"/>
                                </a:cubicBezTo>
                                <a:cubicBezTo>
                                  <a:pt x="146" y="79"/>
                                  <a:pt x="146" y="79"/>
                                  <a:pt x="146" y="79"/>
                                </a:cubicBezTo>
                                <a:cubicBezTo>
                                  <a:pt x="146" y="79"/>
                                  <a:pt x="146" y="79"/>
                                  <a:pt x="146" y="79"/>
                                </a:cubicBezTo>
                                <a:cubicBezTo>
                                  <a:pt x="146" y="79"/>
                                  <a:pt x="146" y="79"/>
                                  <a:pt x="146" y="79"/>
                                </a:cubicBezTo>
                                <a:cubicBezTo>
                                  <a:pt x="146" y="78"/>
                                  <a:pt x="145" y="77"/>
                                  <a:pt x="144" y="77"/>
                                </a:cubicBezTo>
                                <a:cubicBezTo>
                                  <a:pt x="130" y="68"/>
                                  <a:pt x="13" y="1"/>
                                  <a:pt x="13" y="1"/>
                                </a:cubicBezTo>
                                <a:cubicBezTo>
                                  <a:pt x="12" y="0"/>
                                  <a:pt x="10" y="0"/>
                                  <a:pt x="10" y="1"/>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67"/>
                        <wps:cNvSpPr>
                          <a:spLocks/>
                        </wps:cNvSpPr>
                        <wps:spPr bwMode="auto">
                          <a:xfrm>
                            <a:off x="4030" y="11098"/>
                            <a:ext cx="105" cy="831"/>
                          </a:xfrm>
                          <a:custGeom>
                            <a:avLst/>
                            <a:gdLst>
                              <a:gd name="T0" fmla="*/ 54005 w 21"/>
                              <a:gd name="T1" fmla="*/ 14221 h 167"/>
                              <a:gd name="T2" fmla="*/ 54005 w 21"/>
                              <a:gd name="T3" fmla="*/ 14221 h 167"/>
                              <a:gd name="T4" fmla="*/ 54005 w 21"/>
                              <a:gd name="T5" fmla="*/ 14221 h 167"/>
                              <a:gd name="T6" fmla="*/ 39793 w 21"/>
                              <a:gd name="T7" fmla="*/ 5688 h 167"/>
                              <a:gd name="T8" fmla="*/ 34109 w 21"/>
                              <a:gd name="T9" fmla="*/ 0 h 167"/>
                              <a:gd name="T10" fmla="*/ 28424 w 21"/>
                              <a:gd name="T11" fmla="*/ 0 h 167"/>
                              <a:gd name="T12" fmla="*/ 25581 w 21"/>
                              <a:gd name="T13" fmla="*/ 0 h 167"/>
                              <a:gd name="T14" fmla="*/ 19897 w 21"/>
                              <a:gd name="T15" fmla="*/ 2844 h 167"/>
                              <a:gd name="T16" fmla="*/ 2842 w 21"/>
                              <a:gd name="T17" fmla="*/ 14221 h 167"/>
                              <a:gd name="T18" fmla="*/ 2842 w 21"/>
                              <a:gd name="T19" fmla="*/ 14221 h 167"/>
                              <a:gd name="T20" fmla="*/ 0 w 21"/>
                              <a:gd name="T21" fmla="*/ 19909 h 167"/>
                              <a:gd name="T22" fmla="*/ 0 w 21"/>
                              <a:gd name="T23" fmla="*/ 455071 h 167"/>
                              <a:gd name="T24" fmla="*/ 2842 w 21"/>
                              <a:gd name="T25" fmla="*/ 460759 h 167"/>
                              <a:gd name="T26" fmla="*/ 2842 w 21"/>
                              <a:gd name="T27" fmla="*/ 460759 h 167"/>
                              <a:gd name="T28" fmla="*/ 17054 w 21"/>
                              <a:gd name="T29" fmla="*/ 469292 h 167"/>
                              <a:gd name="T30" fmla="*/ 25581 w 21"/>
                              <a:gd name="T31" fmla="*/ 474980 h 167"/>
                              <a:gd name="T32" fmla="*/ 28424 w 21"/>
                              <a:gd name="T33" fmla="*/ 474980 h 167"/>
                              <a:gd name="T34" fmla="*/ 34109 w 21"/>
                              <a:gd name="T35" fmla="*/ 474980 h 167"/>
                              <a:gd name="T36" fmla="*/ 36951 w 21"/>
                              <a:gd name="T37" fmla="*/ 472136 h 167"/>
                              <a:gd name="T38" fmla="*/ 54005 w 21"/>
                              <a:gd name="T39" fmla="*/ 460759 h 167"/>
                              <a:gd name="T40" fmla="*/ 54005 w 21"/>
                              <a:gd name="T41" fmla="*/ 460759 h 167"/>
                              <a:gd name="T42" fmla="*/ 59690 w 21"/>
                              <a:gd name="T43" fmla="*/ 455071 h 167"/>
                              <a:gd name="T44" fmla="*/ 59690 w 21"/>
                              <a:gd name="T45" fmla="*/ 19909 h 167"/>
                              <a:gd name="T46" fmla="*/ 54005 w 21"/>
                              <a:gd name="T47" fmla="*/ 14221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19" y="5"/>
                                </a:moveTo>
                                <a:cubicBezTo>
                                  <a:pt x="19" y="5"/>
                                  <a:pt x="19" y="5"/>
                                  <a:pt x="19" y="5"/>
                                </a:cubicBezTo>
                                <a:cubicBezTo>
                                  <a:pt x="19" y="5"/>
                                  <a:pt x="19" y="5"/>
                                  <a:pt x="19" y="5"/>
                                </a:cubicBezTo>
                                <a:cubicBezTo>
                                  <a:pt x="14" y="2"/>
                                  <a:pt x="14" y="2"/>
                                  <a:pt x="14" y="2"/>
                                </a:cubicBezTo>
                                <a:cubicBezTo>
                                  <a:pt x="12" y="0"/>
                                  <a:pt x="12" y="0"/>
                                  <a:pt x="12" y="0"/>
                                </a:cubicBezTo>
                                <a:cubicBezTo>
                                  <a:pt x="11" y="0"/>
                                  <a:pt x="11" y="0"/>
                                  <a:pt x="10" y="0"/>
                                </a:cubicBezTo>
                                <a:cubicBezTo>
                                  <a:pt x="10" y="0"/>
                                  <a:pt x="9" y="0"/>
                                  <a:pt x="9" y="0"/>
                                </a:cubicBezTo>
                                <a:cubicBezTo>
                                  <a:pt x="7" y="1"/>
                                  <a:pt x="7" y="1"/>
                                  <a:pt x="7" y="1"/>
                                </a:cubicBezTo>
                                <a:cubicBezTo>
                                  <a:pt x="1" y="5"/>
                                  <a:pt x="1" y="5"/>
                                  <a:pt x="1" y="5"/>
                                </a:cubicBezTo>
                                <a:cubicBezTo>
                                  <a:pt x="1" y="5"/>
                                  <a:pt x="1" y="5"/>
                                  <a:pt x="1" y="5"/>
                                </a:cubicBezTo>
                                <a:cubicBezTo>
                                  <a:pt x="0" y="5"/>
                                  <a:pt x="0" y="6"/>
                                  <a:pt x="0" y="7"/>
                                </a:cubicBezTo>
                                <a:cubicBezTo>
                                  <a:pt x="0" y="160"/>
                                  <a:pt x="0" y="160"/>
                                  <a:pt x="0" y="160"/>
                                </a:cubicBezTo>
                                <a:cubicBezTo>
                                  <a:pt x="0" y="161"/>
                                  <a:pt x="0" y="162"/>
                                  <a:pt x="1" y="162"/>
                                </a:cubicBezTo>
                                <a:cubicBezTo>
                                  <a:pt x="1" y="162"/>
                                  <a:pt x="1" y="162"/>
                                  <a:pt x="1" y="162"/>
                                </a:cubicBezTo>
                                <a:cubicBezTo>
                                  <a:pt x="6" y="165"/>
                                  <a:pt x="6" y="165"/>
                                  <a:pt x="6" y="165"/>
                                </a:cubicBezTo>
                                <a:cubicBezTo>
                                  <a:pt x="9" y="167"/>
                                  <a:pt x="9" y="167"/>
                                  <a:pt x="9" y="167"/>
                                </a:cubicBezTo>
                                <a:cubicBezTo>
                                  <a:pt x="9" y="167"/>
                                  <a:pt x="10" y="167"/>
                                  <a:pt x="10" y="167"/>
                                </a:cubicBezTo>
                                <a:cubicBezTo>
                                  <a:pt x="11" y="167"/>
                                  <a:pt x="11" y="167"/>
                                  <a:pt x="12" y="167"/>
                                </a:cubicBezTo>
                                <a:cubicBezTo>
                                  <a:pt x="13" y="166"/>
                                  <a:pt x="13" y="166"/>
                                  <a:pt x="13" y="166"/>
                                </a:cubicBezTo>
                                <a:cubicBezTo>
                                  <a:pt x="19" y="162"/>
                                  <a:pt x="19" y="162"/>
                                  <a:pt x="19" y="162"/>
                                </a:cubicBezTo>
                                <a:cubicBezTo>
                                  <a:pt x="19" y="162"/>
                                  <a:pt x="19" y="162"/>
                                  <a:pt x="19" y="162"/>
                                </a:cubicBezTo>
                                <a:cubicBezTo>
                                  <a:pt x="20" y="162"/>
                                  <a:pt x="21" y="161"/>
                                  <a:pt x="21" y="160"/>
                                </a:cubicBezTo>
                                <a:cubicBezTo>
                                  <a:pt x="21" y="7"/>
                                  <a:pt x="21" y="7"/>
                                  <a:pt x="21" y="7"/>
                                </a:cubicBezTo>
                                <a:cubicBezTo>
                                  <a:pt x="21" y="6"/>
                                  <a:pt x="20" y="5"/>
                                  <a:pt x="19"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Freeform 68"/>
                        <wps:cNvSpPr>
                          <a:spLocks/>
                        </wps:cNvSpPr>
                        <wps:spPr bwMode="auto">
                          <a:xfrm>
                            <a:off x="284" y="11098"/>
                            <a:ext cx="104" cy="831"/>
                          </a:xfrm>
                          <a:custGeom>
                            <a:avLst/>
                            <a:gdLst>
                              <a:gd name="T0" fmla="*/ 56848 w 21"/>
                              <a:gd name="T1" fmla="*/ 14221 h 167"/>
                              <a:gd name="T2" fmla="*/ 56848 w 21"/>
                              <a:gd name="T3" fmla="*/ 14221 h 167"/>
                              <a:gd name="T4" fmla="*/ 56848 w 21"/>
                              <a:gd name="T5" fmla="*/ 14221 h 167"/>
                              <a:gd name="T6" fmla="*/ 42636 w 21"/>
                              <a:gd name="T7" fmla="*/ 5688 h 167"/>
                              <a:gd name="T8" fmla="*/ 34109 w 21"/>
                              <a:gd name="T9" fmla="*/ 0 h 167"/>
                              <a:gd name="T10" fmla="*/ 31266 w 21"/>
                              <a:gd name="T11" fmla="*/ 0 h 167"/>
                              <a:gd name="T12" fmla="*/ 25581 w 21"/>
                              <a:gd name="T13" fmla="*/ 0 h 167"/>
                              <a:gd name="T14" fmla="*/ 22739 w 21"/>
                              <a:gd name="T15" fmla="*/ 2844 h 167"/>
                              <a:gd name="T16" fmla="*/ 5685 w 21"/>
                              <a:gd name="T17" fmla="*/ 14221 h 167"/>
                              <a:gd name="T18" fmla="*/ 5685 w 21"/>
                              <a:gd name="T19" fmla="*/ 14221 h 167"/>
                              <a:gd name="T20" fmla="*/ 0 w 21"/>
                              <a:gd name="T21" fmla="*/ 19909 h 167"/>
                              <a:gd name="T22" fmla="*/ 0 w 21"/>
                              <a:gd name="T23" fmla="*/ 455071 h 167"/>
                              <a:gd name="T24" fmla="*/ 5685 w 21"/>
                              <a:gd name="T25" fmla="*/ 460759 h 167"/>
                              <a:gd name="T26" fmla="*/ 5685 w 21"/>
                              <a:gd name="T27" fmla="*/ 460759 h 167"/>
                              <a:gd name="T28" fmla="*/ 17054 w 21"/>
                              <a:gd name="T29" fmla="*/ 469292 h 167"/>
                              <a:gd name="T30" fmla="*/ 25581 w 21"/>
                              <a:gd name="T31" fmla="*/ 474980 h 167"/>
                              <a:gd name="T32" fmla="*/ 31266 w 21"/>
                              <a:gd name="T33" fmla="*/ 474980 h 167"/>
                              <a:gd name="T34" fmla="*/ 34109 w 21"/>
                              <a:gd name="T35" fmla="*/ 474980 h 167"/>
                              <a:gd name="T36" fmla="*/ 36951 w 21"/>
                              <a:gd name="T37" fmla="*/ 472136 h 167"/>
                              <a:gd name="T38" fmla="*/ 56848 w 21"/>
                              <a:gd name="T39" fmla="*/ 460759 h 167"/>
                              <a:gd name="T40" fmla="*/ 56848 w 21"/>
                              <a:gd name="T41" fmla="*/ 460759 h 167"/>
                              <a:gd name="T42" fmla="*/ 59690 w 21"/>
                              <a:gd name="T43" fmla="*/ 455071 h 167"/>
                              <a:gd name="T44" fmla="*/ 59690 w 21"/>
                              <a:gd name="T45" fmla="*/ 19909 h 167"/>
                              <a:gd name="T46" fmla="*/ 56848 w 21"/>
                              <a:gd name="T47" fmla="*/ 14221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20" y="5"/>
                                </a:moveTo>
                                <a:cubicBezTo>
                                  <a:pt x="20" y="5"/>
                                  <a:pt x="20" y="5"/>
                                  <a:pt x="20" y="5"/>
                                </a:cubicBezTo>
                                <a:cubicBezTo>
                                  <a:pt x="20" y="5"/>
                                  <a:pt x="20" y="5"/>
                                  <a:pt x="20" y="5"/>
                                </a:cubicBezTo>
                                <a:cubicBezTo>
                                  <a:pt x="15" y="2"/>
                                  <a:pt x="15" y="2"/>
                                  <a:pt x="15" y="2"/>
                                </a:cubicBezTo>
                                <a:cubicBezTo>
                                  <a:pt x="12" y="0"/>
                                  <a:pt x="12" y="0"/>
                                  <a:pt x="12" y="0"/>
                                </a:cubicBezTo>
                                <a:cubicBezTo>
                                  <a:pt x="12" y="0"/>
                                  <a:pt x="11" y="0"/>
                                  <a:pt x="11" y="0"/>
                                </a:cubicBezTo>
                                <a:cubicBezTo>
                                  <a:pt x="10" y="0"/>
                                  <a:pt x="9" y="0"/>
                                  <a:pt x="9" y="0"/>
                                </a:cubicBezTo>
                                <a:cubicBezTo>
                                  <a:pt x="8" y="1"/>
                                  <a:pt x="8" y="1"/>
                                  <a:pt x="8" y="1"/>
                                </a:cubicBezTo>
                                <a:cubicBezTo>
                                  <a:pt x="2" y="5"/>
                                  <a:pt x="2" y="5"/>
                                  <a:pt x="2" y="5"/>
                                </a:cubicBezTo>
                                <a:cubicBezTo>
                                  <a:pt x="2" y="5"/>
                                  <a:pt x="2" y="5"/>
                                  <a:pt x="2" y="5"/>
                                </a:cubicBezTo>
                                <a:cubicBezTo>
                                  <a:pt x="1" y="5"/>
                                  <a:pt x="0" y="6"/>
                                  <a:pt x="0" y="7"/>
                                </a:cubicBezTo>
                                <a:cubicBezTo>
                                  <a:pt x="0" y="160"/>
                                  <a:pt x="0" y="160"/>
                                  <a:pt x="0" y="160"/>
                                </a:cubicBezTo>
                                <a:cubicBezTo>
                                  <a:pt x="0" y="161"/>
                                  <a:pt x="1" y="162"/>
                                  <a:pt x="2" y="162"/>
                                </a:cubicBezTo>
                                <a:cubicBezTo>
                                  <a:pt x="2" y="162"/>
                                  <a:pt x="2" y="162"/>
                                  <a:pt x="2" y="162"/>
                                </a:cubicBezTo>
                                <a:cubicBezTo>
                                  <a:pt x="6" y="165"/>
                                  <a:pt x="6" y="165"/>
                                  <a:pt x="6" y="165"/>
                                </a:cubicBezTo>
                                <a:cubicBezTo>
                                  <a:pt x="9" y="167"/>
                                  <a:pt x="9" y="167"/>
                                  <a:pt x="9" y="167"/>
                                </a:cubicBezTo>
                                <a:cubicBezTo>
                                  <a:pt x="9" y="167"/>
                                  <a:pt x="10" y="167"/>
                                  <a:pt x="11" y="167"/>
                                </a:cubicBezTo>
                                <a:cubicBezTo>
                                  <a:pt x="11" y="167"/>
                                  <a:pt x="12" y="167"/>
                                  <a:pt x="12" y="167"/>
                                </a:cubicBezTo>
                                <a:cubicBezTo>
                                  <a:pt x="13" y="166"/>
                                  <a:pt x="13" y="166"/>
                                  <a:pt x="13" y="166"/>
                                </a:cubicBezTo>
                                <a:cubicBezTo>
                                  <a:pt x="20" y="162"/>
                                  <a:pt x="20" y="162"/>
                                  <a:pt x="20" y="162"/>
                                </a:cubicBezTo>
                                <a:cubicBezTo>
                                  <a:pt x="20" y="162"/>
                                  <a:pt x="20" y="162"/>
                                  <a:pt x="20" y="162"/>
                                </a:cubicBezTo>
                                <a:cubicBezTo>
                                  <a:pt x="21" y="162"/>
                                  <a:pt x="21" y="161"/>
                                  <a:pt x="21" y="160"/>
                                </a:cubicBezTo>
                                <a:cubicBezTo>
                                  <a:pt x="21" y="7"/>
                                  <a:pt x="21" y="7"/>
                                  <a:pt x="21" y="7"/>
                                </a:cubicBezTo>
                                <a:cubicBezTo>
                                  <a:pt x="21" y="6"/>
                                  <a:pt x="21" y="5"/>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 name="Freeform 70"/>
                        <wps:cNvSpPr>
                          <a:spLocks/>
                        </wps:cNvSpPr>
                        <wps:spPr bwMode="auto">
                          <a:xfrm>
                            <a:off x="4185" y="10465"/>
                            <a:ext cx="727" cy="479"/>
                          </a:xfrm>
                          <a:custGeom>
                            <a:avLst/>
                            <a:gdLst>
                              <a:gd name="T0" fmla="*/ 0 w 146"/>
                              <a:gd name="T1" fmla="*/ 225220 h 96"/>
                              <a:gd name="T2" fmla="*/ 0 w 146"/>
                              <a:gd name="T3" fmla="*/ 225220 h 96"/>
                              <a:gd name="T4" fmla="*/ 0 w 146"/>
                              <a:gd name="T5" fmla="*/ 225220 h 96"/>
                              <a:gd name="T6" fmla="*/ 0 w 146"/>
                              <a:gd name="T7" fmla="*/ 242325 h 96"/>
                              <a:gd name="T8" fmla="*/ 0 w 146"/>
                              <a:gd name="T9" fmla="*/ 250878 h 96"/>
                              <a:gd name="T10" fmla="*/ 2844 w 146"/>
                              <a:gd name="T11" fmla="*/ 256580 h 96"/>
                              <a:gd name="T12" fmla="*/ 5689 w 146"/>
                              <a:gd name="T13" fmla="*/ 259431 h 96"/>
                              <a:gd name="T14" fmla="*/ 8533 w 146"/>
                              <a:gd name="T15" fmla="*/ 259431 h 96"/>
                              <a:gd name="T16" fmla="*/ 25600 w 146"/>
                              <a:gd name="T17" fmla="*/ 270834 h 96"/>
                              <a:gd name="T18" fmla="*/ 25600 w 146"/>
                              <a:gd name="T19" fmla="*/ 270834 h 96"/>
                              <a:gd name="T20" fmla="*/ 25600 w 146"/>
                              <a:gd name="T21" fmla="*/ 270834 h 96"/>
                              <a:gd name="T22" fmla="*/ 36978 w 146"/>
                              <a:gd name="T23" fmla="*/ 270834 h 96"/>
                              <a:gd name="T24" fmla="*/ 409601 w 146"/>
                              <a:gd name="T25" fmla="*/ 54167 h 96"/>
                              <a:gd name="T26" fmla="*/ 415290 w 146"/>
                              <a:gd name="T27" fmla="*/ 45614 h 96"/>
                              <a:gd name="T28" fmla="*/ 415290 w 146"/>
                              <a:gd name="T29" fmla="*/ 45614 h 96"/>
                              <a:gd name="T30" fmla="*/ 415290 w 146"/>
                              <a:gd name="T31" fmla="*/ 31360 h 96"/>
                              <a:gd name="T32" fmla="*/ 415290 w 146"/>
                              <a:gd name="T33" fmla="*/ 22807 h 96"/>
                              <a:gd name="T34" fmla="*/ 415290 w 146"/>
                              <a:gd name="T35" fmla="*/ 17105 h 96"/>
                              <a:gd name="T36" fmla="*/ 409601 w 146"/>
                              <a:gd name="T37" fmla="*/ 14254 h 96"/>
                              <a:gd name="T38" fmla="*/ 406757 w 146"/>
                              <a:gd name="T39" fmla="*/ 11404 h 96"/>
                              <a:gd name="T40" fmla="*/ 389690 w 146"/>
                              <a:gd name="T41" fmla="*/ 2851 h 96"/>
                              <a:gd name="T42" fmla="*/ 389690 w 146"/>
                              <a:gd name="T43" fmla="*/ 2851 h 96"/>
                              <a:gd name="T44" fmla="*/ 389690 w 146"/>
                              <a:gd name="T45" fmla="*/ 2851 h 96"/>
                              <a:gd name="T46" fmla="*/ 389690 w 146"/>
                              <a:gd name="T47" fmla="*/ 2851 h 96"/>
                              <a:gd name="T48" fmla="*/ 381157 w 146"/>
                              <a:gd name="T49" fmla="*/ 2851 h 96"/>
                              <a:gd name="T50" fmla="*/ 5689 w 146"/>
                              <a:gd name="T51" fmla="*/ 219518 h 96"/>
                              <a:gd name="T52" fmla="*/ 0 w 146"/>
                              <a:gd name="T53" fmla="*/ 225220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1" y="89"/>
                                  <a:pt x="1" y="90"/>
                                </a:cubicBezTo>
                                <a:cubicBezTo>
                                  <a:pt x="1" y="90"/>
                                  <a:pt x="2" y="90"/>
                                  <a:pt x="2" y="91"/>
                                </a:cubicBezTo>
                                <a:cubicBezTo>
                                  <a:pt x="3" y="91"/>
                                  <a:pt x="3" y="91"/>
                                  <a:pt x="3" y="91"/>
                                </a:cubicBezTo>
                                <a:cubicBezTo>
                                  <a:pt x="9" y="95"/>
                                  <a:pt x="9" y="95"/>
                                  <a:pt x="9" y="95"/>
                                </a:cubicBezTo>
                                <a:cubicBezTo>
                                  <a:pt x="9" y="95"/>
                                  <a:pt x="9" y="95"/>
                                  <a:pt x="9" y="95"/>
                                </a:cubicBezTo>
                                <a:cubicBezTo>
                                  <a:pt x="9" y="95"/>
                                  <a:pt x="9" y="95"/>
                                  <a:pt x="9" y="95"/>
                                </a:cubicBezTo>
                                <a:cubicBezTo>
                                  <a:pt x="10" y="95"/>
                                  <a:pt x="12" y="96"/>
                                  <a:pt x="13" y="95"/>
                                </a:cubicBezTo>
                                <a:cubicBezTo>
                                  <a:pt x="144" y="19"/>
                                  <a:pt x="144" y="19"/>
                                  <a:pt x="144" y="19"/>
                                </a:cubicBezTo>
                                <a:cubicBezTo>
                                  <a:pt x="145" y="18"/>
                                  <a:pt x="146" y="17"/>
                                  <a:pt x="146" y="16"/>
                                </a:cubicBezTo>
                                <a:cubicBezTo>
                                  <a:pt x="146" y="16"/>
                                  <a:pt x="146" y="16"/>
                                  <a:pt x="146" y="16"/>
                                </a:cubicBezTo>
                                <a:cubicBezTo>
                                  <a:pt x="146" y="11"/>
                                  <a:pt x="146" y="11"/>
                                  <a:pt x="146" y="11"/>
                                </a:cubicBezTo>
                                <a:cubicBezTo>
                                  <a:pt x="146" y="8"/>
                                  <a:pt x="146" y="8"/>
                                  <a:pt x="146" y="8"/>
                                </a:cubicBezTo>
                                <a:cubicBezTo>
                                  <a:pt x="146" y="7"/>
                                  <a:pt x="146" y="6"/>
                                  <a:pt x="146" y="6"/>
                                </a:cubicBezTo>
                                <a:cubicBezTo>
                                  <a:pt x="145" y="5"/>
                                  <a:pt x="145" y="5"/>
                                  <a:pt x="144" y="5"/>
                                </a:cubicBezTo>
                                <a:cubicBezTo>
                                  <a:pt x="143" y="4"/>
                                  <a:pt x="143" y="4"/>
                                  <a:pt x="143" y="4"/>
                                </a:cubicBezTo>
                                <a:cubicBezTo>
                                  <a:pt x="137" y="1"/>
                                  <a:pt x="137" y="1"/>
                                  <a:pt x="137" y="1"/>
                                </a:cubicBezTo>
                                <a:cubicBezTo>
                                  <a:pt x="137" y="1"/>
                                  <a:pt x="137" y="1"/>
                                  <a:pt x="137" y="1"/>
                                </a:cubicBezTo>
                                <a:cubicBezTo>
                                  <a:pt x="137" y="1"/>
                                  <a:pt x="137" y="1"/>
                                  <a:pt x="137" y="1"/>
                                </a:cubicBezTo>
                                <a:cubicBezTo>
                                  <a:pt x="137" y="1"/>
                                  <a:pt x="137" y="1"/>
                                  <a:pt x="137" y="1"/>
                                </a:cubicBezTo>
                                <a:cubicBezTo>
                                  <a:pt x="136" y="0"/>
                                  <a:pt x="135" y="0"/>
                                  <a:pt x="134" y="1"/>
                                </a:cubicBezTo>
                                <a:cubicBezTo>
                                  <a:pt x="119" y="9"/>
                                  <a:pt x="2" y="77"/>
                                  <a:pt x="2" y="77"/>
                                </a:cubicBezTo>
                                <a:cubicBezTo>
                                  <a:pt x="1" y="77"/>
                                  <a:pt x="0" y="78"/>
                                  <a:pt x="0" y="79"/>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Freeform 71"/>
                        <wps:cNvSpPr>
                          <a:spLocks/>
                        </wps:cNvSpPr>
                        <wps:spPr bwMode="auto">
                          <a:xfrm>
                            <a:off x="5121" y="10465"/>
                            <a:ext cx="728" cy="479"/>
                          </a:xfrm>
                          <a:custGeom>
                            <a:avLst/>
                            <a:gdLst>
                              <a:gd name="T0" fmla="*/ 25639 w 146"/>
                              <a:gd name="T1" fmla="*/ 2851 h 96"/>
                              <a:gd name="T2" fmla="*/ 25639 w 146"/>
                              <a:gd name="T3" fmla="*/ 2851 h 96"/>
                              <a:gd name="T4" fmla="*/ 25639 w 146"/>
                              <a:gd name="T5" fmla="*/ 0 h 96"/>
                              <a:gd name="T6" fmla="*/ 11395 w 146"/>
                              <a:gd name="T7" fmla="*/ 8553 h 96"/>
                              <a:gd name="T8" fmla="*/ 5698 w 146"/>
                              <a:gd name="T9" fmla="*/ 14254 h 96"/>
                              <a:gd name="T10" fmla="*/ 2849 w 146"/>
                              <a:gd name="T11" fmla="*/ 17105 h 96"/>
                              <a:gd name="T12" fmla="*/ 0 w 146"/>
                              <a:gd name="T13" fmla="*/ 22807 h 96"/>
                              <a:gd name="T14" fmla="*/ 0 w 146"/>
                              <a:gd name="T15" fmla="*/ 25658 h 96"/>
                              <a:gd name="T16" fmla="*/ 0 w 146"/>
                              <a:gd name="T17" fmla="*/ 45614 h 96"/>
                              <a:gd name="T18" fmla="*/ 0 w 146"/>
                              <a:gd name="T19" fmla="*/ 45614 h 96"/>
                              <a:gd name="T20" fmla="*/ 5698 w 146"/>
                              <a:gd name="T21" fmla="*/ 54167 h 96"/>
                              <a:gd name="T22" fmla="*/ 381739 w 146"/>
                              <a:gd name="T23" fmla="*/ 270834 h 96"/>
                              <a:gd name="T24" fmla="*/ 390286 w 146"/>
                              <a:gd name="T25" fmla="*/ 270834 h 96"/>
                              <a:gd name="T26" fmla="*/ 390286 w 146"/>
                              <a:gd name="T27" fmla="*/ 270834 h 96"/>
                              <a:gd name="T28" fmla="*/ 390286 w 146"/>
                              <a:gd name="T29" fmla="*/ 270834 h 96"/>
                              <a:gd name="T30" fmla="*/ 404530 w 146"/>
                              <a:gd name="T31" fmla="*/ 262281 h 96"/>
                              <a:gd name="T32" fmla="*/ 410227 w 146"/>
                              <a:gd name="T33" fmla="*/ 259431 h 96"/>
                              <a:gd name="T34" fmla="*/ 413076 w 146"/>
                              <a:gd name="T35" fmla="*/ 256580 h 96"/>
                              <a:gd name="T36" fmla="*/ 415925 w 146"/>
                              <a:gd name="T37" fmla="*/ 250878 h 96"/>
                              <a:gd name="T38" fmla="*/ 415925 w 146"/>
                              <a:gd name="T39" fmla="*/ 245176 h 96"/>
                              <a:gd name="T40" fmla="*/ 415925 w 146"/>
                              <a:gd name="T41" fmla="*/ 225220 h 96"/>
                              <a:gd name="T42" fmla="*/ 415925 w 146"/>
                              <a:gd name="T43" fmla="*/ 225220 h 96"/>
                              <a:gd name="T44" fmla="*/ 415925 w 146"/>
                              <a:gd name="T45" fmla="*/ 225220 h 96"/>
                              <a:gd name="T46" fmla="*/ 415925 w 146"/>
                              <a:gd name="T47" fmla="*/ 225220 h 96"/>
                              <a:gd name="T48" fmla="*/ 410227 w 146"/>
                              <a:gd name="T49" fmla="*/ 219518 h 96"/>
                              <a:gd name="T50" fmla="*/ 34186 w 146"/>
                              <a:gd name="T51" fmla="*/ 2851 h 96"/>
                              <a:gd name="T52" fmla="*/ 25639 w 146"/>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0"/>
                                  <a:pt x="9" y="0"/>
                                  <a:pt x="9" y="0"/>
                                </a:cubicBezTo>
                                <a:cubicBezTo>
                                  <a:pt x="4" y="3"/>
                                  <a:pt x="4" y="3"/>
                                  <a:pt x="4" y="3"/>
                                </a:cubicBezTo>
                                <a:cubicBezTo>
                                  <a:pt x="2" y="5"/>
                                  <a:pt x="2" y="5"/>
                                  <a:pt x="2" y="5"/>
                                </a:cubicBezTo>
                                <a:cubicBezTo>
                                  <a:pt x="1" y="5"/>
                                  <a:pt x="1" y="5"/>
                                  <a:pt x="1" y="6"/>
                                </a:cubicBezTo>
                                <a:cubicBezTo>
                                  <a:pt x="0" y="6"/>
                                  <a:pt x="0" y="7"/>
                                  <a:pt x="0" y="8"/>
                                </a:cubicBezTo>
                                <a:cubicBezTo>
                                  <a:pt x="0" y="9"/>
                                  <a:pt x="0" y="9"/>
                                  <a:pt x="0" y="9"/>
                                </a:cubicBezTo>
                                <a:cubicBezTo>
                                  <a:pt x="0" y="16"/>
                                  <a:pt x="0" y="16"/>
                                  <a:pt x="0" y="16"/>
                                </a:cubicBezTo>
                                <a:cubicBezTo>
                                  <a:pt x="0" y="16"/>
                                  <a:pt x="0" y="16"/>
                                  <a:pt x="0" y="16"/>
                                </a:cubicBezTo>
                                <a:cubicBezTo>
                                  <a:pt x="0" y="17"/>
                                  <a:pt x="1" y="18"/>
                                  <a:pt x="2" y="19"/>
                                </a:cubicBezTo>
                                <a:cubicBezTo>
                                  <a:pt x="134" y="95"/>
                                  <a:pt x="134" y="95"/>
                                  <a:pt x="134" y="95"/>
                                </a:cubicBezTo>
                                <a:cubicBezTo>
                                  <a:pt x="135" y="96"/>
                                  <a:pt x="136" y="95"/>
                                  <a:pt x="137" y="95"/>
                                </a:cubicBezTo>
                                <a:cubicBezTo>
                                  <a:pt x="137" y="95"/>
                                  <a:pt x="137" y="95"/>
                                  <a:pt x="137" y="95"/>
                                </a:cubicBezTo>
                                <a:cubicBezTo>
                                  <a:pt x="137" y="95"/>
                                  <a:pt x="137" y="95"/>
                                  <a:pt x="137" y="95"/>
                                </a:cubicBezTo>
                                <a:cubicBezTo>
                                  <a:pt x="142" y="92"/>
                                  <a:pt x="142" y="92"/>
                                  <a:pt x="142" y="92"/>
                                </a:cubicBezTo>
                                <a:cubicBezTo>
                                  <a:pt x="144" y="91"/>
                                  <a:pt x="144" y="91"/>
                                  <a:pt x="144" y="91"/>
                                </a:cubicBezTo>
                                <a:cubicBezTo>
                                  <a:pt x="145" y="90"/>
                                  <a:pt x="145" y="90"/>
                                  <a:pt x="145" y="90"/>
                                </a:cubicBezTo>
                                <a:cubicBezTo>
                                  <a:pt x="146" y="89"/>
                                  <a:pt x="146" y="88"/>
                                  <a:pt x="146" y="88"/>
                                </a:cubicBezTo>
                                <a:cubicBezTo>
                                  <a:pt x="146" y="86"/>
                                  <a:pt x="146" y="86"/>
                                  <a:pt x="146" y="86"/>
                                </a:cubicBezTo>
                                <a:cubicBezTo>
                                  <a:pt x="146" y="79"/>
                                  <a:pt x="146" y="79"/>
                                  <a:pt x="146" y="79"/>
                                </a:cubicBezTo>
                                <a:cubicBezTo>
                                  <a:pt x="146" y="79"/>
                                  <a:pt x="146" y="79"/>
                                  <a:pt x="146" y="79"/>
                                </a:cubicBezTo>
                                <a:cubicBezTo>
                                  <a:pt x="146" y="79"/>
                                  <a:pt x="146" y="79"/>
                                  <a:pt x="146" y="79"/>
                                </a:cubicBezTo>
                                <a:cubicBezTo>
                                  <a:pt x="146" y="79"/>
                                  <a:pt x="146" y="79"/>
                                  <a:pt x="146" y="79"/>
                                </a:cubicBezTo>
                                <a:cubicBezTo>
                                  <a:pt x="146" y="78"/>
                                  <a:pt x="145" y="77"/>
                                  <a:pt x="144" y="77"/>
                                </a:cubicBezTo>
                                <a:cubicBezTo>
                                  <a:pt x="129" y="68"/>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Freeform 74"/>
                        <wps:cNvSpPr>
                          <a:spLocks/>
                        </wps:cNvSpPr>
                        <wps:spPr bwMode="auto">
                          <a:xfrm>
                            <a:off x="6058" y="10465"/>
                            <a:ext cx="727" cy="479"/>
                          </a:xfrm>
                          <a:custGeom>
                            <a:avLst/>
                            <a:gdLst>
                              <a:gd name="T0" fmla="*/ 0 w 146"/>
                              <a:gd name="T1" fmla="*/ 225220 h 96"/>
                              <a:gd name="T2" fmla="*/ 0 w 146"/>
                              <a:gd name="T3" fmla="*/ 225220 h 96"/>
                              <a:gd name="T4" fmla="*/ 0 w 146"/>
                              <a:gd name="T5" fmla="*/ 225220 h 96"/>
                              <a:gd name="T6" fmla="*/ 0 w 146"/>
                              <a:gd name="T7" fmla="*/ 242325 h 96"/>
                              <a:gd name="T8" fmla="*/ 0 w 146"/>
                              <a:gd name="T9" fmla="*/ 250878 h 96"/>
                              <a:gd name="T10" fmla="*/ 2844 w 146"/>
                              <a:gd name="T11" fmla="*/ 256580 h 96"/>
                              <a:gd name="T12" fmla="*/ 5689 w 146"/>
                              <a:gd name="T13" fmla="*/ 259431 h 96"/>
                              <a:gd name="T14" fmla="*/ 8533 w 146"/>
                              <a:gd name="T15" fmla="*/ 259431 h 96"/>
                              <a:gd name="T16" fmla="*/ 25600 w 146"/>
                              <a:gd name="T17" fmla="*/ 270834 h 96"/>
                              <a:gd name="T18" fmla="*/ 25600 w 146"/>
                              <a:gd name="T19" fmla="*/ 270834 h 96"/>
                              <a:gd name="T20" fmla="*/ 34133 w 146"/>
                              <a:gd name="T21" fmla="*/ 270834 h 96"/>
                              <a:gd name="T22" fmla="*/ 409601 w 146"/>
                              <a:gd name="T23" fmla="*/ 54167 h 96"/>
                              <a:gd name="T24" fmla="*/ 415290 w 146"/>
                              <a:gd name="T25" fmla="*/ 45614 h 96"/>
                              <a:gd name="T26" fmla="*/ 415290 w 146"/>
                              <a:gd name="T27" fmla="*/ 45614 h 96"/>
                              <a:gd name="T28" fmla="*/ 415290 w 146"/>
                              <a:gd name="T29" fmla="*/ 31360 h 96"/>
                              <a:gd name="T30" fmla="*/ 415290 w 146"/>
                              <a:gd name="T31" fmla="*/ 22807 h 96"/>
                              <a:gd name="T32" fmla="*/ 412446 w 146"/>
                              <a:gd name="T33" fmla="*/ 17105 h 96"/>
                              <a:gd name="T34" fmla="*/ 409601 w 146"/>
                              <a:gd name="T35" fmla="*/ 14254 h 96"/>
                              <a:gd name="T36" fmla="*/ 406757 w 146"/>
                              <a:gd name="T37" fmla="*/ 11404 h 96"/>
                              <a:gd name="T38" fmla="*/ 389690 w 146"/>
                              <a:gd name="T39" fmla="*/ 2851 h 96"/>
                              <a:gd name="T40" fmla="*/ 389690 w 146"/>
                              <a:gd name="T41" fmla="*/ 2851 h 96"/>
                              <a:gd name="T42" fmla="*/ 389690 w 146"/>
                              <a:gd name="T43" fmla="*/ 2851 h 96"/>
                              <a:gd name="T44" fmla="*/ 381157 w 146"/>
                              <a:gd name="T45" fmla="*/ 2851 h 96"/>
                              <a:gd name="T46" fmla="*/ 5689 w 146"/>
                              <a:gd name="T47" fmla="*/ 219518 h 96"/>
                              <a:gd name="T48" fmla="*/ 0 w 146"/>
                              <a:gd name="T49" fmla="*/ 225220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6"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0" y="89"/>
                                  <a:pt x="1" y="90"/>
                                </a:cubicBezTo>
                                <a:cubicBezTo>
                                  <a:pt x="1" y="90"/>
                                  <a:pt x="1" y="90"/>
                                  <a:pt x="2" y="91"/>
                                </a:cubicBezTo>
                                <a:cubicBezTo>
                                  <a:pt x="3" y="91"/>
                                  <a:pt x="3" y="91"/>
                                  <a:pt x="3" y="91"/>
                                </a:cubicBezTo>
                                <a:cubicBezTo>
                                  <a:pt x="9" y="95"/>
                                  <a:pt x="9" y="95"/>
                                  <a:pt x="9" y="95"/>
                                </a:cubicBezTo>
                                <a:cubicBezTo>
                                  <a:pt x="9" y="95"/>
                                  <a:pt x="9" y="95"/>
                                  <a:pt x="9" y="95"/>
                                </a:cubicBezTo>
                                <a:cubicBezTo>
                                  <a:pt x="10" y="95"/>
                                  <a:pt x="11" y="96"/>
                                  <a:pt x="12" y="95"/>
                                </a:cubicBezTo>
                                <a:cubicBezTo>
                                  <a:pt x="144" y="19"/>
                                  <a:pt x="144" y="19"/>
                                  <a:pt x="144" y="19"/>
                                </a:cubicBezTo>
                                <a:cubicBezTo>
                                  <a:pt x="145" y="18"/>
                                  <a:pt x="146" y="17"/>
                                  <a:pt x="146" y="16"/>
                                </a:cubicBezTo>
                                <a:cubicBezTo>
                                  <a:pt x="146" y="16"/>
                                  <a:pt x="146" y="16"/>
                                  <a:pt x="146" y="16"/>
                                </a:cubicBezTo>
                                <a:cubicBezTo>
                                  <a:pt x="146" y="11"/>
                                  <a:pt x="146" y="11"/>
                                  <a:pt x="146" y="11"/>
                                </a:cubicBezTo>
                                <a:cubicBezTo>
                                  <a:pt x="146" y="8"/>
                                  <a:pt x="146" y="8"/>
                                  <a:pt x="146" y="8"/>
                                </a:cubicBezTo>
                                <a:cubicBezTo>
                                  <a:pt x="146" y="7"/>
                                  <a:pt x="146" y="6"/>
                                  <a:pt x="145" y="6"/>
                                </a:cubicBezTo>
                                <a:cubicBezTo>
                                  <a:pt x="145" y="5"/>
                                  <a:pt x="145" y="5"/>
                                  <a:pt x="144" y="5"/>
                                </a:cubicBezTo>
                                <a:cubicBezTo>
                                  <a:pt x="143" y="4"/>
                                  <a:pt x="143" y="4"/>
                                  <a:pt x="143" y="4"/>
                                </a:cubicBezTo>
                                <a:cubicBezTo>
                                  <a:pt x="137" y="1"/>
                                  <a:pt x="137" y="1"/>
                                  <a:pt x="137" y="1"/>
                                </a:cubicBezTo>
                                <a:cubicBezTo>
                                  <a:pt x="137" y="1"/>
                                  <a:pt x="137" y="1"/>
                                  <a:pt x="137" y="1"/>
                                </a:cubicBezTo>
                                <a:cubicBezTo>
                                  <a:pt x="137" y="1"/>
                                  <a:pt x="137" y="1"/>
                                  <a:pt x="137" y="1"/>
                                </a:cubicBezTo>
                                <a:cubicBezTo>
                                  <a:pt x="136" y="0"/>
                                  <a:pt x="135" y="0"/>
                                  <a:pt x="134" y="1"/>
                                </a:cubicBezTo>
                                <a:cubicBezTo>
                                  <a:pt x="119" y="9"/>
                                  <a:pt x="2" y="77"/>
                                  <a:pt x="2" y="77"/>
                                </a:cubicBezTo>
                                <a:cubicBezTo>
                                  <a:pt x="1" y="77"/>
                                  <a:pt x="0" y="78"/>
                                  <a:pt x="0" y="79"/>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75"/>
                        <wps:cNvSpPr>
                          <a:spLocks/>
                        </wps:cNvSpPr>
                        <wps:spPr bwMode="auto">
                          <a:xfrm>
                            <a:off x="6994" y="10465"/>
                            <a:ext cx="728" cy="479"/>
                          </a:xfrm>
                          <a:custGeom>
                            <a:avLst/>
                            <a:gdLst>
                              <a:gd name="T0" fmla="*/ 25639 w 146"/>
                              <a:gd name="T1" fmla="*/ 2851 h 96"/>
                              <a:gd name="T2" fmla="*/ 25639 w 146"/>
                              <a:gd name="T3" fmla="*/ 2851 h 96"/>
                              <a:gd name="T4" fmla="*/ 25639 w 146"/>
                              <a:gd name="T5" fmla="*/ 0 h 96"/>
                              <a:gd name="T6" fmla="*/ 11395 w 146"/>
                              <a:gd name="T7" fmla="*/ 8553 h 96"/>
                              <a:gd name="T8" fmla="*/ 5698 w 146"/>
                              <a:gd name="T9" fmla="*/ 14254 h 96"/>
                              <a:gd name="T10" fmla="*/ 2849 w 146"/>
                              <a:gd name="T11" fmla="*/ 17105 h 96"/>
                              <a:gd name="T12" fmla="*/ 0 w 146"/>
                              <a:gd name="T13" fmla="*/ 22807 h 96"/>
                              <a:gd name="T14" fmla="*/ 0 w 146"/>
                              <a:gd name="T15" fmla="*/ 25658 h 96"/>
                              <a:gd name="T16" fmla="*/ 0 w 146"/>
                              <a:gd name="T17" fmla="*/ 45614 h 96"/>
                              <a:gd name="T18" fmla="*/ 0 w 146"/>
                              <a:gd name="T19" fmla="*/ 45614 h 96"/>
                              <a:gd name="T20" fmla="*/ 0 w 146"/>
                              <a:gd name="T21" fmla="*/ 45614 h 96"/>
                              <a:gd name="T22" fmla="*/ 5698 w 146"/>
                              <a:gd name="T23" fmla="*/ 54167 h 96"/>
                              <a:gd name="T24" fmla="*/ 381739 w 146"/>
                              <a:gd name="T25" fmla="*/ 270834 h 96"/>
                              <a:gd name="T26" fmla="*/ 390286 w 146"/>
                              <a:gd name="T27" fmla="*/ 270834 h 96"/>
                              <a:gd name="T28" fmla="*/ 390286 w 146"/>
                              <a:gd name="T29" fmla="*/ 270834 h 96"/>
                              <a:gd name="T30" fmla="*/ 390286 w 146"/>
                              <a:gd name="T31" fmla="*/ 270834 h 96"/>
                              <a:gd name="T32" fmla="*/ 404530 w 146"/>
                              <a:gd name="T33" fmla="*/ 262281 h 96"/>
                              <a:gd name="T34" fmla="*/ 410227 w 146"/>
                              <a:gd name="T35" fmla="*/ 259431 h 96"/>
                              <a:gd name="T36" fmla="*/ 413076 w 146"/>
                              <a:gd name="T37" fmla="*/ 256580 h 96"/>
                              <a:gd name="T38" fmla="*/ 415925 w 146"/>
                              <a:gd name="T39" fmla="*/ 250878 h 96"/>
                              <a:gd name="T40" fmla="*/ 415925 w 146"/>
                              <a:gd name="T41" fmla="*/ 245176 h 96"/>
                              <a:gd name="T42" fmla="*/ 415925 w 146"/>
                              <a:gd name="T43" fmla="*/ 225220 h 96"/>
                              <a:gd name="T44" fmla="*/ 415925 w 146"/>
                              <a:gd name="T45" fmla="*/ 225220 h 96"/>
                              <a:gd name="T46" fmla="*/ 415925 w 146"/>
                              <a:gd name="T47" fmla="*/ 225220 h 96"/>
                              <a:gd name="T48" fmla="*/ 415925 w 146"/>
                              <a:gd name="T49" fmla="*/ 225220 h 96"/>
                              <a:gd name="T50" fmla="*/ 410227 w 146"/>
                              <a:gd name="T51" fmla="*/ 219518 h 96"/>
                              <a:gd name="T52" fmla="*/ 34186 w 146"/>
                              <a:gd name="T53" fmla="*/ 2851 h 96"/>
                              <a:gd name="T54" fmla="*/ 25639 w 146"/>
                              <a:gd name="T55" fmla="*/ 285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6" h="96">
                                <a:moveTo>
                                  <a:pt x="9" y="1"/>
                                </a:moveTo>
                                <a:cubicBezTo>
                                  <a:pt x="9" y="1"/>
                                  <a:pt x="9" y="1"/>
                                  <a:pt x="9" y="1"/>
                                </a:cubicBezTo>
                                <a:cubicBezTo>
                                  <a:pt x="9" y="0"/>
                                  <a:pt x="9" y="0"/>
                                  <a:pt x="9" y="0"/>
                                </a:cubicBezTo>
                                <a:cubicBezTo>
                                  <a:pt x="4" y="3"/>
                                  <a:pt x="4" y="3"/>
                                  <a:pt x="4" y="3"/>
                                </a:cubicBezTo>
                                <a:cubicBezTo>
                                  <a:pt x="2" y="5"/>
                                  <a:pt x="2" y="5"/>
                                  <a:pt x="2" y="5"/>
                                </a:cubicBezTo>
                                <a:cubicBezTo>
                                  <a:pt x="1" y="5"/>
                                  <a:pt x="1" y="5"/>
                                  <a:pt x="1" y="6"/>
                                </a:cubicBezTo>
                                <a:cubicBezTo>
                                  <a:pt x="0" y="6"/>
                                  <a:pt x="0" y="7"/>
                                  <a:pt x="0" y="8"/>
                                </a:cubicBezTo>
                                <a:cubicBezTo>
                                  <a:pt x="0" y="9"/>
                                  <a:pt x="0" y="9"/>
                                  <a:pt x="0" y="9"/>
                                </a:cubicBezTo>
                                <a:cubicBezTo>
                                  <a:pt x="0" y="16"/>
                                  <a:pt x="0" y="16"/>
                                  <a:pt x="0" y="16"/>
                                </a:cubicBezTo>
                                <a:cubicBezTo>
                                  <a:pt x="0" y="16"/>
                                  <a:pt x="0" y="16"/>
                                  <a:pt x="0" y="16"/>
                                </a:cubicBezTo>
                                <a:cubicBezTo>
                                  <a:pt x="0" y="16"/>
                                  <a:pt x="0" y="16"/>
                                  <a:pt x="0" y="16"/>
                                </a:cubicBezTo>
                                <a:cubicBezTo>
                                  <a:pt x="0" y="17"/>
                                  <a:pt x="1" y="18"/>
                                  <a:pt x="2" y="19"/>
                                </a:cubicBezTo>
                                <a:cubicBezTo>
                                  <a:pt x="134" y="95"/>
                                  <a:pt x="134" y="95"/>
                                  <a:pt x="134" y="95"/>
                                </a:cubicBezTo>
                                <a:cubicBezTo>
                                  <a:pt x="135" y="96"/>
                                  <a:pt x="136" y="95"/>
                                  <a:pt x="137" y="95"/>
                                </a:cubicBezTo>
                                <a:cubicBezTo>
                                  <a:pt x="137" y="95"/>
                                  <a:pt x="137" y="95"/>
                                  <a:pt x="137" y="95"/>
                                </a:cubicBezTo>
                                <a:cubicBezTo>
                                  <a:pt x="137" y="95"/>
                                  <a:pt x="137" y="95"/>
                                  <a:pt x="137" y="95"/>
                                </a:cubicBezTo>
                                <a:cubicBezTo>
                                  <a:pt x="142" y="92"/>
                                  <a:pt x="142" y="92"/>
                                  <a:pt x="142" y="92"/>
                                </a:cubicBezTo>
                                <a:cubicBezTo>
                                  <a:pt x="144" y="91"/>
                                  <a:pt x="144" y="91"/>
                                  <a:pt x="144" y="91"/>
                                </a:cubicBezTo>
                                <a:cubicBezTo>
                                  <a:pt x="145" y="90"/>
                                  <a:pt x="145" y="90"/>
                                  <a:pt x="145" y="90"/>
                                </a:cubicBezTo>
                                <a:cubicBezTo>
                                  <a:pt x="146" y="89"/>
                                  <a:pt x="146" y="88"/>
                                  <a:pt x="146" y="88"/>
                                </a:cubicBezTo>
                                <a:cubicBezTo>
                                  <a:pt x="146" y="86"/>
                                  <a:pt x="146" y="86"/>
                                  <a:pt x="146" y="86"/>
                                </a:cubicBezTo>
                                <a:cubicBezTo>
                                  <a:pt x="146" y="79"/>
                                  <a:pt x="146" y="79"/>
                                  <a:pt x="146" y="79"/>
                                </a:cubicBezTo>
                                <a:cubicBezTo>
                                  <a:pt x="146" y="79"/>
                                  <a:pt x="146" y="79"/>
                                  <a:pt x="146" y="79"/>
                                </a:cubicBezTo>
                                <a:cubicBezTo>
                                  <a:pt x="146" y="79"/>
                                  <a:pt x="146" y="79"/>
                                  <a:pt x="146" y="79"/>
                                </a:cubicBezTo>
                                <a:cubicBezTo>
                                  <a:pt x="146" y="79"/>
                                  <a:pt x="146" y="79"/>
                                  <a:pt x="146" y="79"/>
                                </a:cubicBezTo>
                                <a:cubicBezTo>
                                  <a:pt x="146" y="78"/>
                                  <a:pt x="145" y="77"/>
                                  <a:pt x="144" y="77"/>
                                </a:cubicBezTo>
                                <a:cubicBezTo>
                                  <a:pt x="129" y="68"/>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4" name="Freeform 76"/>
                        <wps:cNvSpPr>
                          <a:spLocks/>
                        </wps:cNvSpPr>
                        <wps:spPr bwMode="auto">
                          <a:xfrm>
                            <a:off x="5898" y="11098"/>
                            <a:ext cx="110" cy="831"/>
                          </a:xfrm>
                          <a:custGeom>
                            <a:avLst/>
                            <a:gdLst>
                              <a:gd name="T0" fmla="*/ 57150 w 22"/>
                              <a:gd name="T1" fmla="*/ 14221 h 167"/>
                              <a:gd name="T2" fmla="*/ 57150 w 22"/>
                              <a:gd name="T3" fmla="*/ 14221 h 167"/>
                              <a:gd name="T4" fmla="*/ 57150 w 22"/>
                              <a:gd name="T5" fmla="*/ 14221 h 167"/>
                              <a:gd name="T6" fmla="*/ 42863 w 22"/>
                              <a:gd name="T7" fmla="*/ 5688 h 167"/>
                              <a:gd name="T8" fmla="*/ 37148 w 22"/>
                              <a:gd name="T9" fmla="*/ 0 h 167"/>
                              <a:gd name="T10" fmla="*/ 31433 w 22"/>
                              <a:gd name="T11" fmla="*/ 0 h 167"/>
                              <a:gd name="T12" fmla="*/ 25718 w 22"/>
                              <a:gd name="T13" fmla="*/ 0 h 167"/>
                              <a:gd name="T14" fmla="*/ 22860 w 22"/>
                              <a:gd name="T15" fmla="*/ 2844 h 167"/>
                              <a:gd name="T16" fmla="*/ 5715 w 22"/>
                              <a:gd name="T17" fmla="*/ 14221 h 167"/>
                              <a:gd name="T18" fmla="*/ 5715 w 22"/>
                              <a:gd name="T19" fmla="*/ 14221 h 167"/>
                              <a:gd name="T20" fmla="*/ 0 w 22"/>
                              <a:gd name="T21" fmla="*/ 19909 h 167"/>
                              <a:gd name="T22" fmla="*/ 0 w 22"/>
                              <a:gd name="T23" fmla="*/ 455071 h 167"/>
                              <a:gd name="T24" fmla="*/ 5715 w 22"/>
                              <a:gd name="T25" fmla="*/ 460759 h 167"/>
                              <a:gd name="T26" fmla="*/ 5715 w 22"/>
                              <a:gd name="T27" fmla="*/ 460759 h 167"/>
                              <a:gd name="T28" fmla="*/ 20003 w 22"/>
                              <a:gd name="T29" fmla="*/ 469292 h 167"/>
                              <a:gd name="T30" fmla="*/ 25718 w 22"/>
                              <a:gd name="T31" fmla="*/ 474980 h 167"/>
                              <a:gd name="T32" fmla="*/ 31433 w 22"/>
                              <a:gd name="T33" fmla="*/ 474980 h 167"/>
                              <a:gd name="T34" fmla="*/ 37148 w 22"/>
                              <a:gd name="T35" fmla="*/ 474980 h 167"/>
                              <a:gd name="T36" fmla="*/ 40005 w 22"/>
                              <a:gd name="T37" fmla="*/ 472136 h 167"/>
                              <a:gd name="T38" fmla="*/ 57150 w 22"/>
                              <a:gd name="T39" fmla="*/ 460759 h 167"/>
                              <a:gd name="T40" fmla="*/ 57150 w 22"/>
                              <a:gd name="T41" fmla="*/ 460759 h 167"/>
                              <a:gd name="T42" fmla="*/ 62865 w 22"/>
                              <a:gd name="T43" fmla="*/ 455071 h 167"/>
                              <a:gd name="T44" fmla="*/ 62865 w 22"/>
                              <a:gd name="T45" fmla="*/ 19909 h 167"/>
                              <a:gd name="T46" fmla="*/ 57150 w 22"/>
                              <a:gd name="T47" fmla="*/ 14221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2" h="167">
                                <a:moveTo>
                                  <a:pt x="20" y="5"/>
                                </a:moveTo>
                                <a:cubicBezTo>
                                  <a:pt x="20" y="5"/>
                                  <a:pt x="20" y="5"/>
                                  <a:pt x="20" y="5"/>
                                </a:cubicBezTo>
                                <a:cubicBezTo>
                                  <a:pt x="20" y="5"/>
                                  <a:pt x="20" y="5"/>
                                  <a:pt x="20" y="5"/>
                                </a:cubicBezTo>
                                <a:cubicBezTo>
                                  <a:pt x="15" y="2"/>
                                  <a:pt x="15" y="2"/>
                                  <a:pt x="15" y="2"/>
                                </a:cubicBezTo>
                                <a:cubicBezTo>
                                  <a:pt x="13" y="0"/>
                                  <a:pt x="13" y="0"/>
                                  <a:pt x="13" y="0"/>
                                </a:cubicBezTo>
                                <a:cubicBezTo>
                                  <a:pt x="12" y="0"/>
                                  <a:pt x="12" y="0"/>
                                  <a:pt x="11" y="0"/>
                                </a:cubicBezTo>
                                <a:cubicBezTo>
                                  <a:pt x="10" y="0"/>
                                  <a:pt x="10" y="0"/>
                                  <a:pt x="9" y="0"/>
                                </a:cubicBezTo>
                                <a:cubicBezTo>
                                  <a:pt x="8" y="1"/>
                                  <a:pt x="8" y="1"/>
                                  <a:pt x="8" y="1"/>
                                </a:cubicBezTo>
                                <a:cubicBezTo>
                                  <a:pt x="2" y="5"/>
                                  <a:pt x="2" y="5"/>
                                  <a:pt x="2" y="5"/>
                                </a:cubicBezTo>
                                <a:cubicBezTo>
                                  <a:pt x="2" y="5"/>
                                  <a:pt x="2" y="5"/>
                                  <a:pt x="2" y="5"/>
                                </a:cubicBezTo>
                                <a:cubicBezTo>
                                  <a:pt x="1" y="5"/>
                                  <a:pt x="0" y="6"/>
                                  <a:pt x="0" y="7"/>
                                </a:cubicBezTo>
                                <a:cubicBezTo>
                                  <a:pt x="0" y="160"/>
                                  <a:pt x="0" y="160"/>
                                  <a:pt x="0" y="160"/>
                                </a:cubicBezTo>
                                <a:cubicBezTo>
                                  <a:pt x="0" y="161"/>
                                  <a:pt x="1" y="162"/>
                                  <a:pt x="2" y="162"/>
                                </a:cubicBezTo>
                                <a:cubicBezTo>
                                  <a:pt x="2" y="162"/>
                                  <a:pt x="2" y="162"/>
                                  <a:pt x="2" y="162"/>
                                </a:cubicBezTo>
                                <a:cubicBezTo>
                                  <a:pt x="7" y="165"/>
                                  <a:pt x="7" y="165"/>
                                  <a:pt x="7" y="165"/>
                                </a:cubicBezTo>
                                <a:cubicBezTo>
                                  <a:pt x="9" y="167"/>
                                  <a:pt x="9" y="167"/>
                                  <a:pt x="9" y="167"/>
                                </a:cubicBezTo>
                                <a:cubicBezTo>
                                  <a:pt x="10" y="167"/>
                                  <a:pt x="10" y="167"/>
                                  <a:pt x="11" y="167"/>
                                </a:cubicBezTo>
                                <a:cubicBezTo>
                                  <a:pt x="12" y="167"/>
                                  <a:pt x="12" y="167"/>
                                  <a:pt x="13" y="167"/>
                                </a:cubicBezTo>
                                <a:cubicBezTo>
                                  <a:pt x="14" y="166"/>
                                  <a:pt x="14" y="166"/>
                                  <a:pt x="14" y="166"/>
                                </a:cubicBezTo>
                                <a:cubicBezTo>
                                  <a:pt x="20" y="162"/>
                                  <a:pt x="20" y="162"/>
                                  <a:pt x="20" y="162"/>
                                </a:cubicBezTo>
                                <a:cubicBezTo>
                                  <a:pt x="20" y="162"/>
                                  <a:pt x="20" y="162"/>
                                  <a:pt x="20" y="162"/>
                                </a:cubicBezTo>
                                <a:cubicBezTo>
                                  <a:pt x="21" y="162"/>
                                  <a:pt x="22" y="161"/>
                                  <a:pt x="22" y="160"/>
                                </a:cubicBezTo>
                                <a:cubicBezTo>
                                  <a:pt x="22" y="7"/>
                                  <a:pt x="22" y="7"/>
                                  <a:pt x="22" y="7"/>
                                </a:cubicBezTo>
                                <a:cubicBezTo>
                                  <a:pt x="22" y="6"/>
                                  <a:pt x="21" y="5"/>
                                  <a:pt x="20" y="5"/>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82"/>
                        <wps:cNvSpPr>
                          <a:spLocks/>
                        </wps:cNvSpPr>
                        <wps:spPr bwMode="auto">
                          <a:xfrm>
                            <a:off x="1380" y="12085"/>
                            <a:ext cx="723" cy="477"/>
                          </a:xfrm>
                          <a:custGeom>
                            <a:avLst/>
                            <a:gdLst>
                              <a:gd name="T0" fmla="*/ 0 w 145"/>
                              <a:gd name="T1" fmla="*/ 227542 h 96"/>
                              <a:gd name="T2" fmla="*/ 0 w 145"/>
                              <a:gd name="T3" fmla="*/ 227542 h 96"/>
                              <a:gd name="T4" fmla="*/ 0 w 145"/>
                              <a:gd name="T5" fmla="*/ 227542 h 96"/>
                              <a:gd name="T6" fmla="*/ 0 w 145"/>
                              <a:gd name="T7" fmla="*/ 241763 h 96"/>
                              <a:gd name="T8" fmla="*/ 0 w 145"/>
                              <a:gd name="T9" fmla="*/ 250296 h 96"/>
                              <a:gd name="T10" fmla="*/ 0 w 145"/>
                              <a:gd name="T11" fmla="*/ 255984 h 96"/>
                              <a:gd name="T12" fmla="*/ 2847 w 145"/>
                              <a:gd name="T13" fmla="*/ 258829 h 96"/>
                              <a:gd name="T14" fmla="*/ 8540 w 145"/>
                              <a:gd name="T15" fmla="*/ 261673 h 96"/>
                              <a:gd name="T16" fmla="*/ 25619 w 145"/>
                              <a:gd name="T17" fmla="*/ 270206 h 96"/>
                              <a:gd name="T18" fmla="*/ 25619 w 145"/>
                              <a:gd name="T19" fmla="*/ 270206 h 96"/>
                              <a:gd name="T20" fmla="*/ 25619 w 145"/>
                              <a:gd name="T21" fmla="*/ 270206 h 96"/>
                              <a:gd name="T22" fmla="*/ 25619 w 145"/>
                              <a:gd name="T23" fmla="*/ 270206 h 96"/>
                              <a:gd name="T24" fmla="*/ 34159 w 145"/>
                              <a:gd name="T25" fmla="*/ 270206 h 96"/>
                              <a:gd name="T26" fmla="*/ 409903 w 145"/>
                              <a:gd name="T27" fmla="*/ 54041 h 96"/>
                              <a:gd name="T28" fmla="*/ 412750 w 145"/>
                              <a:gd name="T29" fmla="*/ 48353 h 96"/>
                              <a:gd name="T30" fmla="*/ 412750 w 145"/>
                              <a:gd name="T31" fmla="*/ 31287 h 96"/>
                              <a:gd name="T32" fmla="*/ 412750 w 145"/>
                              <a:gd name="T33" fmla="*/ 22754 h 96"/>
                              <a:gd name="T34" fmla="*/ 412750 w 145"/>
                              <a:gd name="T35" fmla="*/ 17066 h 96"/>
                              <a:gd name="T36" fmla="*/ 409903 w 145"/>
                              <a:gd name="T37" fmla="*/ 14221 h 96"/>
                              <a:gd name="T38" fmla="*/ 404210 w 145"/>
                              <a:gd name="T39" fmla="*/ 14221 h 96"/>
                              <a:gd name="T40" fmla="*/ 387131 w 145"/>
                              <a:gd name="T41" fmla="*/ 2844 h 96"/>
                              <a:gd name="T42" fmla="*/ 387131 w 145"/>
                              <a:gd name="T43" fmla="*/ 2844 h 96"/>
                              <a:gd name="T44" fmla="*/ 387131 w 145"/>
                              <a:gd name="T45" fmla="*/ 2844 h 96"/>
                              <a:gd name="T46" fmla="*/ 378591 w 145"/>
                              <a:gd name="T47" fmla="*/ 2844 h 96"/>
                              <a:gd name="T48" fmla="*/ 2847 w 145"/>
                              <a:gd name="T49" fmla="*/ 219009 h 96"/>
                              <a:gd name="T50" fmla="*/ 0 w 145"/>
                              <a:gd name="T51" fmla="*/ 227542 h 9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145"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0" y="90"/>
                                </a:cubicBezTo>
                                <a:cubicBezTo>
                                  <a:pt x="0" y="90"/>
                                  <a:pt x="1" y="91"/>
                                  <a:pt x="1" y="91"/>
                                </a:cubicBezTo>
                                <a:cubicBezTo>
                                  <a:pt x="3" y="92"/>
                                  <a:pt x="3" y="92"/>
                                  <a:pt x="3" y="92"/>
                                </a:cubicBezTo>
                                <a:cubicBezTo>
                                  <a:pt x="9" y="95"/>
                                  <a:pt x="9" y="95"/>
                                  <a:pt x="9" y="95"/>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5" y="18"/>
                                  <a:pt x="145" y="17"/>
                                </a:cubicBezTo>
                                <a:cubicBezTo>
                                  <a:pt x="145" y="11"/>
                                  <a:pt x="145" y="11"/>
                                  <a:pt x="145" y="11"/>
                                </a:cubicBezTo>
                                <a:cubicBezTo>
                                  <a:pt x="145" y="8"/>
                                  <a:pt x="145" y="8"/>
                                  <a:pt x="145" y="8"/>
                                </a:cubicBezTo>
                                <a:cubicBezTo>
                                  <a:pt x="145" y="8"/>
                                  <a:pt x="145" y="7"/>
                                  <a:pt x="145" y="6"/>
                                </a:cubicBezTo>
                                <a:cubicBezTo>
                                  <a:pt x="144" y="6"/>
                                  <a:pt x="144" y="6"/>
                                  <a:pt x="144" y="5"/>
                                </a:cubicBezTo>
                                <a:cubicBezTo>
                                  <a:pt x="142" y="5"/>
                                  <a:pt x="142" y="5"/>
                                  <a:pt x="142" y="5"/>
                                </a:cubicBezTo>
                                <a:cubicBezTo>
                                  <a:pt x="136" y="1"/>
                                  <a:pt x="136" y="1"/>
                                  <a:pt x="136" y="1"/>
                                </a:cubicBezTo>
                                <a:cubicBezTo>
                                  <a:pt x="136" y="1"/>
                                  <a:pt x="136" y="1"/>
                                  <a:pt x="136" y="1"/>
                                </a:cubicBezTo>
                                <a:cubicBezTo>
                                  <a:pt x="136" y="1"/>
                                  <a:pt x="136" y="1"/>
                                  <a:pt x="136" y="1"/>
                                </a:cubicBezTo>
                                <a:cubicBezTo>
                                  <a:pt x="135" y="0"/>
                                  <a:pt x="134" y="0"/>
                                  <a:pt x="133" y="1"/>
                                </a:cubicBezTo>
                                <a:cubicBezTo>
                                  <a:pt x="118" y="10"/>
                                  <a:pt x="1" y="77"/>
                                  <a:pt x="1" y="77"/>
                                </a:cubicBezTo>
                                <a:cubicBezTo>
                                  <a:pt x="0" y="78"/>
                                  <a:pt x="0" y="79"/>
                                  <a:pt x="0" y="80"/>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83"/>
                        <wps:cNvSpPr>
                          <a:spLocks/>
                        </wps:cNvSpPr>
                        <wps:spPr bwMode="auto">
                          <a:xfrm>
                            <a:off x="2316" y="12085"/>
                            <a:ext cx="723" cy="477"/>
                          </a:xfrm>
                          <a:custGeom>
                            <a:avLst/>
                            <a:gdLst>
                              <a:gd name="T0" fmla="*/ 25619 w 145"/>
                              <a:gd name="T1" fmla="*/ 2844 h 96"/>
                              <a:gd name="T2" fmla="*/ 25619 w 145"/>
                              <a:gd name="T3" fmla="*/ 2844 h 96"/>
                              <a:gd name="T4" fmla="*/ 25619 w 145"/>
                              <a:gd name="T5" fmla="*/ 2844 h 96"/>
                              <a:gd name="T6" fmla="*/ 11386 w 145"/>
                              <a:gd name="T7" fmla="*/ 11377 h 96"/>
                              <a:gd name="T8" fmla="*/ 2847 w 145"/>
                              <a:gd name="T9" fmla="*/ 14221 h 96"/>
                              <a:gd name="T10" fmla="*/ 0 w 145"/>
                              <a:gd name="T11" fmla="*/ 17066 h 96"/>
                              <a:gd name="T12" fmla="*/ 0 w 145"/>
                              <a:gd name="T13" fmla="*/ 22754 h 96"/>
                              <a:gd name="T14" fmla="*/ 0 w 145"/>
                              <a:gd name="T15" fmla="*/ 25598 h 96"/>
                              <a:gd name="T16" fmla="*/ 0 w 145"/>
                              <a:gd name="T17" fmla="*/ 48353 h 96"/>
                              <a:gd name="T18" fmla="*/ 0 w 145"/>
                              <a:gd name="T19" fmla="*/ 48353 h 96"/>
                              <a:gd name="T20" fmla="*/ 2847 w 145"/>
                              <a:gd name="T21" fmla="*/ 54041 h 96"/>
                              <a:gd name="T22" fmla="*/ 378591 w 145"/>
                              <a:gd name="T23" fmla="*/ 270206 h 96"/>
                              <a:gd name="T24" fmla="*/ 387131 w 145"/>
                              <a:gd name="T25" fmla="*/ 270206 h 96"/>
                              <a:gd name="T26" fmla="*/ 387131 w 145"/>
                              <a:gd name="T27" fmla="*/ 270206 h 96"/>
                              <a:gd name="T28" fmla="*/ 387131 w 145"/>
                              <a:gd name="T29" fmla="*/ 270206 h 96"/>
                              <a:gd name="T30" fmla="*/ 387131 w 145"/>
                              <a:gd name="T31" fmla="*/ 270206 h 96"/>
                              <a:gd name="T32" fmla="*/ 401364 w 145"/>
                              <a:gd name="T33" fmla="*/ 264517 h 96"/>
                              <a:gd name="T34" fmla="*/ 409903 w 145"/>
                              <a:gd name="T35" fmla="*/ 258829 h 96"/>
                              <a:gd name="T36" fmla="*/ 412750 w 145"/>
                              <a:gd name="T37" fmla="*/ 255984 h 96"/>
                              <a:gd name="T38" fmla="*/ 412750 w 145"/>
                              <a:gd name="T39" fmla="*/ 250296 h 96"/>
                              <a:gd name="T40" fmla="*/ 412750 w 145"/>
                              <a:gd name="T41" fmla="*/ 247452 h 96"/>
                              <a:gd name="T42" fmla="*/ 412750 w 145"/>
                              <a:gd name="T43" fmla="*/ 227542 h 96"/>
                              <a:gd name="T44" fmla="*/ 412750 w 145"/>
                              <a:gd name="T45" fmla="*/ 227542 h 96"/>
                              <a:gd name="T46" fmla="*/ 412750 w 145"/>
                              <a:gd name="T47" fmla="*/ 227542 h 96"/>
                              <a:gd name="T48" fmla="*/ 412750 w 145"/>
                              <a:gd name="T49" fmla="*/ 227542 h 96"/>
                              <a:gd name="T50" fmla="*/ 409903 w 145"/>
                              <a:gd name="T51" fmla="*/ 219009 h 96"/>
                              <a:gd name="T52" fmla="*/ 34159 w 145"/>
                              <a:gd name="T53" fmla="*/ 2844 h 96"/>
                              <a:gd name="T54" fmla="*/ 25619 w 145"/>
                              <a:gd name="T55" fmla="*/ 2844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5" h="96">
                                <a:moveTo>
                                  <a:pt x="9" y="1"/>
                                </a:moveTo>
                                <a:cubicBezTo>
                                  <a:pt x="9" y="1"/>
                                  <a:pt x="9" y="1"/>
                                  <a:pt x="9" y="1"/>
                                </a:cubicBezTo>
                                <a:cubicBezTo>
                                  <a:pt x="9" y="1"/>
                                  <a:pt x="9" y="1"/>
                                  <a:pt x="9" y="1"/>
                                </a:cubicBezTo>
                                <a:cubicBezTo>
                                  <a:pt x="4" y="4"/>
                                  <a:pt x="4" y="4"/>
                                  <a:pt x="4" y="4"/>
                                </a:cubicBezTo>
                                <a:cubicBezTo>
                                  <a:pt x="1" y="5"/>
                                  <a:pt x="1" y="5"/>
                                  <a:pt x="1" y="5"/>
                                </a:cubicBezTo>
                                <a:cubicBezTo>
                                  <a:pt x="1" y="6"/>
                                  <a:pt x="0" y="6"/>
                                  <a:pt x="0" y="6"/>
                                </a:cubicBezTo>
                                <a:cubicBezTo>
                                  <a:pt x="0" y="7"/>
                                  <a:pt x="0" y="8"/>
                                  <a:pt x="0" y="8"/>
                                </a:cubicBezTo>
                                <a:cubicBezTo>
                                  <a:pt x="0" y="9"/>
                                  <a:pt x="0" y="9"/>
                                  <a:pt x="0" y="9"/>
                                </a:cubicBezTo>
                                <a:cubicBezTo>
                                  <a:pt x="0" y="17"/>
                                  <a:pt x="0" y="17"/>
                                  <a:pt x="0" y="17"/>
                                </a:cubicBezTo>
                                <a:cubicBezTo>
                                  <a:pt x="0" y="17"/>
                                  <a:pt x="0" y="17"/>
                                  <a:pt x="0" y="17"/>
                                </a:cubicBezTo>
                                <a:cubicBezTo>
                                  <a:pt x="0" y="18"/>
                                  <a:pt x="0" y="19"/>
                                  <a:pt x="1" y="19"/>
                                </a:cubicBezTo>
                                <a:cubicBezTo>
                                  <a:pt x="133" y="95"/>
                                  <a:pt x="133" y="95"/>
                                  <a:pt x="133" y="95"/>
                                </a:cubicBezTo>
                                <a:cubicBezTo>
                                  <a:pt x="134" y="96"/>
                                  <a:pt x="135" y="96"/>
                                  <a:pt x="136" y="95"/>
                                </a:cubicBezTo>
                                <a:cubicBezTo>
                                  <a:pt x="136" y="95"/>
                                  <a:pt x="136" y="95"/>
                                  <a:pt x="136" y="95"/>
                                </a:cubicBezTo>
                                <a:cubicBezTo>
                                  <a:pt x="136" y="95"/>
                                  <a:pt x="136" y="95"/>
                                  <a:pt x="136" y="95"/>
                                </a:cubicBezTo>
                                <a:cubicBezTo>
                                  <a:pt x="136" y="95"/>
                                  <a:pt x="136" y="95"/>
                                  <a:pt x="136" y="95"/>
                                </a:cubicBezTo>
                                <a:cubicBezTo>
                                  <a:pt x="141" y="93"/>
                                  <a:pt x="141" y="93"/>
                                  <a:pt x="141" y="93"/>
                                </a:cubicBezTo>
                                <a:cubicBezTo>
                                  <a:pt x="144" y="91"/>
                                  <a:pt x="144" y="91"/>
                                  <a:pt x="144" y="91"/>
                                </a:cubicBezTo>
                                <a:cubicBezTo>
                                  <a:pt x="144" y="91"/>
                                  <a:pt x="144" y="90"/>
                                  <a:pt x="145" y="90"/>
                                </a:cubicBezTo>
                                <a:cubicBezTo>
                                  <a:pt x="145" y="89"/>
                                  <a:pt x="145" y="89"/>
                                  <a:pt x="145" y="88"/>
                                </a:cubicBezTo>
                                <a:cubicBezTo>
                                  <a:pt x="145" y="87"/>
                                  <a:pt x="145" y="87"/>
                                  <a:pt x="145" y="87"/>
                                </a:cubicBezTo>
                                <a:cubicBezTo>
                                  <a:pt x="145" y="80"/>
                                  <a:pt x="145" y="80"/>
                                  <a:pt x="145" y="80"/>
                                </a:cubicBezTo>
                                <a:cubicBezTo>
                                  <a:pt x="145" y="80"/>
                                  <a:pt x="145" y="80"/>
                                  <a:pt x="145" y="80"/>
                                </a:cubicBezTo>
                                <a:cubicBezTo>
                                  <a:pt x="145" y="80"/>
                                  <a:pt x="145" y="80"/>
                                  <a:pt x="145" y="80"/>
                                </a:cubicBezTo>
                                <a:cubicBezTo>
                                  <a:pt x="145" y="80"/>
                                  <a:pt x="145" y="80"/>
                                  <a:pt x="145" y="80"/>
                                </a:cubicBezTo>
                                <a:cubicBezTo>
                                  <a:pt x="145" y="79"/>
                                  <a:pt x="145" y="78"/>
                                  <a:pt x="144" y="77"/>
                                </a:cubicBezTo>
                                <a:cubicBezTo>
                                  <a:pt x="129" y="69"/>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84"/>
                        <wps:cNvSpPr>
                          <a:spLocks/>
                        </wps:cNvSpPr>
                        <wps:spPr bwMode="auto">
                          <a:xfrm>
                            <a:off x="1220" y="12717"/>
                            <a:ext cx="105" cy="832"/>
                          </a:xfrm>
                          <a:custGeom>
                            <a:avLst/>
                            <a:gdLst>
                              <a:gd name="T0" fmla="*/ 57452 w 21"/>
                              <a:gd name="T1" fmla="*/ 14240 h 167"/>
                              <a:gd name="T2" fmla="*/ 57452 w 21"/>
                              <a:gd name="T3" fmla="*/ 14240 h 167"/>
                              <a:gd name="T4" fmla="*/ 57452 w 21"/>
                              <a:gd name="T5" fmla="*/ 14240 h 167"/>
                              <a:gd name="T6" fmla="*/ 43089 w 21"/>
                              <a:gd name="T7" fmla="*/ 5696 h 167"/>
                              <a:gd name="T8" fmla="*/ 34471 w 21"/>
                              <a:gd name="T9" fmla="*/ 2848 h 167"/>
                              <a:gd name="T10" fmla="*/ 28726 w 21"/>
                              <a:gd name="T11" fmla="*/ 0 h 167"/>
                              <a:gd name="T12" fmla="*/ 25854 w 21"/>
                              <a:gd name="T13" fmla="*/ 2848 h 167"/>
                              <a:gd name="T14" fmla="*/ 22981 w 21"/>
                              <a:gd name="T15" fmla="*/ 5696 h 167"/>
                              <a:gd name="T16" fmla="*/ 2873 w 21"/>
                              <a:gd name="T17" fmla="*/ 14240 h 167"/>
                              <a:gd name="T18" fmla="*/ 2873 w 21"/>
                              <a:gd name="T19" fmla="*/ 14240 h 167"/>
                              <a:gd name="T20" fmla="*/ 0 w 21"/>
                              <a:gd name="T21" fmla="*/ 22784 h 167"/>
                              <a:gd name="T22" fmla="*/ 0 w 21"/>
                              <a:gd name="T23" fmla="*/ 455679 h 167"/>
                              <a:gd name="T24" fmla="*/ 2873 w 21"/>
                              <a:gd name="T25" fmla="*/ 464223 h 167"/>
                              <a:gd name="T26" fmla="*/ 2873 w 21"/>
                              <a:gd name="T27" fmla="*/ 464223 h 167"/>
                              <a:gd name="T28" fmla="*/ 17236 w 21"/>
                              <a:gd name="T29" fmla="*/ 472767 h 167"/>
                              <a:gd name="T30" fmla="*/ 25854 w 21"/>
                              <a:gd name="T31" fmla="*/ 475615 h 167"/>
                              <a:gd name="T32" fmla="*/ 28726 w 21"/>
                              <a:gd name="T33" fmla="*/ 475615 h 167"/>
                              <a:gd name="T34" fmla="*/ 34471 w 21"/>
                              <a:gd name="T35" fmla="*/ 475615 h 167"/>
                              <a:gd name="T36" fmla="*/ 37344 w 21"/>
                              <a:gd name="T37" fmla="*/ 472767 h 167"/>
                              <a:gd name="T38" fmla="*/ 57452 w 21"/>
                              <a:gd name="T39" fmla="*/ 464223 h 167"/>
                              <a:gd name="T40" fmla="*/ 57452 w 21"/>
                              <a:gd name="T41" fmla="*/ 464223 h 167"/>
                              <a:gd name="T42" fmla="*/ 60325 w 21"/>
                              <a:gd name="T43" fmla="*/ 455679 h 167"/>
                              <a:gd name="T44" fmla="*/ 60325 w 21"/>
                              <a:gd name="T45" fmla="*/ 22784 h 167"/>
                              <a:gd name="T46" fmla="*/ 57452 w 21"/>
                              <a:gd name="T47" fmla="*/ 14240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20" y="5"/>
                                </a:moveTo>
                                <a:cubicBezTo>
                                  <a:pt x="20" y="5"/>
                                  <a:pt x="20" y="5"/>
                                  <a:pt x="20" y="5"/>
                                </a:cubicBezTo>
                                <a:cubicBezTo>
                                  <a:pt x="20" y="5"/>
                                  <a:pt x="20" y="5"/>
                                  <a:pt x="20" y="5"/>
                                </a:cubicBezTo>
                                <a:cubicBezTo>
                                  <a:pt x="15" y="2"/>
                                  <a:pt x="15" y="2"/>
                                  <a:pt x="15" y="2"/>
                                </a:cubicBezTo>
                                <a:cubicBezTo>
                                  <a:pt x="12" y="1"/>
                                  <a:pt x="12" y="1"/>
                                  <a:pt x="12" y="1"/>
                                </a:cubicBezTo>
                                <a:cubicBezTo>
                                  <a:pt x="12" y="1"/>
                                  <a:pt x="11" y="0"/>
                                  <a:pt x="10" y="0"/>
                                </a:cubicBezTo>
                                <a:cubicBezTo>
                                  <a:pt x="10" y="0"/>
                                  <a:pt x="9" y="1"/>
                                  <a:pt x="9" y="1"/>
                                </a:cubicBezTo>
                                <a:cubicBezTo>
                                  <a:pt x="8" y="2"/>
                                  <a:pt x="8" y="2"/>
                                  <a:pt x="8" y="2"/>
                                </a:cubicBezTo>
                                <a:cubicBezTo>
                                  <a:pt x="1" y="5"/>
                                  <a:pt x="1" y="5"/>
                                  <a:pt x="1" y="5"/>
                                </a:cubicBezTo>
                                <a:cubicBezTo>
                                  <a:pt x="1" y="5"/>
                                  <a:pt x="1" y="5"/>
                                  <a:pt x="1" y="5"/>
                                </a:cubicBezTo>
                                <a:cubicBezTo>
                                  <a:pt x="1" y="6"/>
                                  <a:pt x="0" y="7"/>
                                  <a:pt x="0" y="8"/>
                                </a:cubicBezTo>
                                <a:cubicBezTo>
                                  <a:pt x="0" y="160"/>
                                  <a:pt x="0" y="160"/>
                                  <a:pt x="0" y="160"/>
                                </a:cubicBezTo>
                                <a:cubicBezTo>
                                  <a:pt x="0" y="161"/>
                                  <a:pt x="1" y="162"/>
                                  <a:pt x="1" y="163"/>
                                </a:cubicBezTo>
                                <a:cubicBezTo>
                                  <a:pt x="1" y="163"/>
                                  <a:pt x="1" y="163"/>
                                  <a:pt x="1" y="163"/>
                                </a:cubicBezTo>
                                <a:cubicBezTo>
                                  <a:pt x="6" y="166"/>
                                  <a:pt x="6" y="166"/>
                                  <a:pt x="6" y="166"/>
                                </a:cubicBezTo>
                                <a:cubicBezTo>
                                  <a:pt x="9" y="167"/>
                                  <a:pt x="9" y="167"/>
                                  <a:pt x="9" y="167"/>
                                </a:cubicBezTo>
                                <a:cubicBezTo>
                                  <a:pt x="9" y="167"/>
                                  <a:pt x="10" y="167"/>
                                  <a:pt x="10" y="167"/>
                                </a:cubicBezTo>
                                <a:cubicBezTo>
                                  <a:pt x="11" y="167"/>
                                  <a:pt x="12" y="167"/>
                                  <a:pt x="12" y="167"/>
                                </a:cubicBezTo>
                                <a:cubicBezTo>
                                  <a:pt x="13" y="166"/>
                                  <a:pt x="13" y="166"/>
                                  <a:pt x="13" y="166"/>
                                </a:cubicBezTo>
                                <a:cubicBezTo>
                                  <a:pt x="20" y="163"/>
                                  <a:pt x="20" y="163"/>
                                  <a:pt x="20" y="163"/>
                                </a:cubicBezTo>
                                <a:cubicBezTo>
                                  <a:pt x="20" y="163"/>
                                  <a:pt x="20" y="163"/>
                                  <a:pt x="20" y="163"/>
                                </a:cubicBezTo>
                                <a:cubicBezTo>
                                  <a:pt x="20" y="162"/>
                                  <a:pt x="21" y="161"/>
                                  <a:pt x="21" y="160"/>
                                </a:cubicBezTo>
                                <a:cubicBezTo>
                                  <a:pt x="21" y="8"/>
                                  <a:pt x="21" y="8"/>
                                  <a:pt x="21" y="8"/>
                                </a:cubicBezTo>
                                <a:cubicBezTo>
                                  <a:pt x="21" y="7"/>
                                  <a:pt x="20" y="6"/>
                                  <a:pt x="20" y="5"/>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86"/>
                        <wps:cNvSpPr>
                          <a:spLocks/>
                        </wps:cNvSpPr>
                        <wps:spPr bwMode="auto">
                          <a:xfrm>
                            <a:off x="3248" y="12085"/>
                            <a:ext cx="728" cy="477"/>
                          </a:xfrm>
                          <a:custGeom>
                            <a:avLst/>
                            <a:gdLst>
                              <a:gd name="T0" fmla="*/ 0 w 146"/>
                              <a:gd name="T1" fmla="*/ 227542 h 96"/>
                              <a:gd name="T2" fmla="*/ 0 w 146"/>
                              <a:gd name="T3" fmla="*/ 227542 h 96"/>
                              <a:gd name="T4" fmla="*/ 0 w 146"/>
                              <a:gd name="T5" fmla="*/ 227542 h 96"/>
                              <a:gd name="T6" fmla="*/ 0 w 146"/>
                              <a:gd name="T7" fmla="*/ 241763 h 96"/>
                              <a:gd name="T8" fmla="*/ 0 w 146"/>
                              <a:gd name="T9" fmla="*/ 250296 h 96"/>
                              <a:gd name="T10" fmla="*/ 2849 w 146"/>
                              <a:gd name="T11" fmla="*/ 255984 h 96"/>
                              <a:gd name="T12" fmla="*/ 5698 w 146"/>
                              <a:gd name="T13" fmla="*/ 258829 h 96"/>
                              <a:gd name="T14" fmla="*/ 8546 w 146"/>
                              <a:gd name="T15" fmla="*/ 261673 h 96"/>
                              <a:gd name="T16" fmla="*/ 28488 w 146"/>
                              <a:gd name="T17" fmla="*/ 270206 h 96"/>
                              <a:gd name="T18" fmla="*/ 28488 w 146"/>
                              <a:gd name="T19" fmla="*/ 270206 h 96"/>
                              <a:gd name="T20" fmla="*/ 28488 w 146"/>
                              <a:gd name="T21" fmla="*/ 270206 h 96"/>
                              <a:gd name="T22" fmla="*/ 37034 w 146"/>
                              <a:gd name="T23" fmla="*/ 270206 h 96"/>
                              <a:gd name="T24" fmla="*/ 410227 w 146"/>
                              <a:gd name="T25" fmla="*/ 54041 h 96"/>
                              <a:gd name="T26" fmla="*/ 415925 w 146"/>
                              <a:gd name="T27" fmla="*/ 48353 h 96"/>
                              <a:gd name="T28" fmla="*/ 415925 w 146"/>
                              <a:gd name="T29" fmla="*/ 48353 h 96"/>
                              <a:gd name="T30" fmla="*/ 415925 w 146"/>
                              <a:gd name="T31" fmla="*/ 31287 h 96"/>
                              <a:gd name="T32" fmla="*/ 415925 w 146"/>
                              <a:gd name="T33" fmla="*/ 22754 h 96"/>
                              <a:gd name="T34" fmla="*/ 415925 w 146"/>
                              <a:gd name="T35" fmla="*/ 17066 h 96"/>
                              <a:gd name="T36" fmla="*/ 410227 w 146"/>
                              <a:gd name="T37" fmla="*/ 14221 h 96"/>
                              <a:gd name="T38" fmla="*/ 407379 w 146"/>
                              <a:gd name="T39" fmla="*/ 14221 h 96"/>
                              <a:gd name="T40" fmla="*/ 390286 w 146"/>
                              <a:gd name="T41" fmla="*/ 2844 h 96"/>
                              <a:gd name="T42" fmla="*/ 390286 w 146"/>
                              <a:gd name="T43" fmla="*/ 2844 h 96"/>
                              <a:gd name="T44" fmla="*/ 381739 w 146"/>
                              <a:gd name="T45" fmla="*/ 2844 h 96"/>
                              <a:gd name="T46" fmla="*/ 5698 w 146"/>
                              <a:gd name="T47" fmla="*/ 219009 h 96"/>
                              <a:gd name="T48" fmla="*/ 0 w 146"/>
                              <a:gd name="T49" fmla="*/ 227542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6"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1" y="89"/>
                                  <a:pt x="1" y="90"/>
                                </a:cubicBezTo>
                                <a:cubicBezTo>
                                  <a:pt x="1" y="90"/>
                                  <a:pt x="2" y="91"/>
                                  <a:pt x="2" y="91"/>
                                </a:cubicBezTo>
                                <a:cubicBezTo>
                                  <a:pt x="3" y="92"/>
                                  <a:pt x="3" y="92"/>
                                  <a:pt x="3" y="92"/>
                                </a:cubicBezTo>
                                <a:cubicBezTo>
                                  <a:pt x="10" y="95"/>
                                  <a:pt x="10" y="95"/>
                                  <a:pt x="10" y="95"/>
                                </a:cubicBezTo>
                                <a:cubicBezTo>
                                  <a:pt x="10" y="95"/>
                                  <a:pt x="10" y="95"/>
                                  <a:pt x="10" y="95"/>
                                </a:cubicBezTo>
                                <a:cubicBezTo>
                                  <a:pt x="10" y="95"/>
                                  <a:pt x="10" y="95"/>
                                  <a:pt x="10" y="95"/>
                                </a:cubicBezTo>
                                <a:cubicBezTo>
                                  <a:pt x="10" y="96"/>
                                  <a:pt x="12" y="96"/>
                                  <a:pt x="13" y="95"/>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6" y="6"/>
                                </a:cubicBezTo>
                                <a:cubicBezTo>
                                  <a:pt x="145" y="6"/>
                                  <a:pt x="145" y="6"/>
                                  <a:pt x="144" y="5"/>
                                </a:cubicBezTo>
                                <a:cubicBezTo>
                                  <a:pt x="143" y="5"/>
                                  <a:pt x="143" y="5"/>
                                  <a:pt x="143" y="5"/>
                                </a:cubicBezTo>
                                <a:cubicBezTo>
                                  <a:pt x="137" y="1"/>
                                  <a:pt x="137" y="1"/>
                                  <a:pt x="137" y="1"/>
                                </a:cubicBezTo>
                                <a:cubicBezTo>
                                  <a:pt x="137" y="1"/>
                                  <a:pt x="137" y="1"/>
                                  <a:pt x="137" y="1"/>
                                </a:cubicBezTo>
                                <a:cubicBezTo>
                                  <a:pt x="136" y="0"/>
                                  <a:pt x="135" y="0"/>
                                  <a:pt x="134" y="1"/>
                                </a:cubicBezTo>
                                <a:cubicBezTo>
                                  <a:pt x="119" y="10"/>
                                  <a:pt x="2" y="77"/>
                                  <a:pt x="2" y="77"/>
                                </a:cubicBezTo>
                                <a:cubicBezTo>
                                  <a:pt x="1" y="78"/>
                                  <a:pt x="1"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88"/>
                        <wps:cNvSpPr>
                          <a:spLocks/>
                        </wps:cNvSpPr>
                        <wps:spPr bwMode="auto">
                          <a:xfrm>
                            <a:off x="6058" y="12085"/>
                            <a:ext cx="727" cy="477"/>
                          </a:xfrm>
                          <a:custGeom>
                            <a:avLst/>
                            <a:gdLst>
                              <a:gd name="T0" fmla="*/ 25600 w 146"/>
                              <a:gd name="T1" fmla="*/ 2844 h 96"/>
                              <a:gd name="T2" fmla="*/ 25600 w 146"/>
                              <a:gd name="T3" fmla="*/ 2844 h 96"/>
                              <a:gd name="T4" fmla="*/ 25600 w 146"/>
                              <a:gd name="T5" fmla="*/ 2844 h 96"/>
                              <a:gd name="T6" fmla="*/ 11378 w 146"/>
                              <a:gd name="T7" fmla="*/ 11377 h 96"/>
                              <a:gd name="T8" fmla="*/ 5689 w 146"/>
                              <a:gd name="T9" fmla="*/ 14221 h 96"/>
                              <a:gd name="T10" fmla="*/ 2844 w 146"/>
                              <a:gd name="T11" fmla="*/ 17066 h 96"/>
                              <a:gd name="T12" fmla="*/ 0 w 146"/>
                              <a:gd name="T13" fmla="*/ 22754 h 96"/>
                              <a:gd name="T14" fmla="*/ 0 w 146"/>
                              <a:gd name="T15" fmla="*/ 25598 h 96"/>
                              <a:gd name="T16" fmla="*/ 0 w 146"/>
                              <a:gd name="T17" fmla="*/ 48353 h 96"/>
                              <a:gd name="T18" fmla="*/ 0 w 146"/>
                              <a:gd name="T19" fmla="*/ 48353 h 96"/>
                              <a:gd name="T20" fmla="*/ 5689 w 146"/>
                              <a:gd name="T21" fmla="*/ 54041 h 96"/>
                              <a:gd name="T22" fmla="*/ 381157 w 146"/>
                              <a:gd name="T23" fmla="*/ 270206 h 96"/>
                              <a:gd name="T24" fmla="*/ 389690 w 146"/>
                              <a:gd name="T25" fmla="*/ 270206 h 96"/>
                              <a:gd name="T26" fmla="*/ 389690 w 146"/>
                              <a:gd name="T27" fmla="*/ 270206 h 96"/>
                              <a:gd name="T28" fmla="*/ 389690 w 146"/>
                              <a:gd name="T29" fmla="*/ 270206 h 96"/>
                              <a:gd name="T30" fmla="*/ 389690 w 146"/>
                              <a:gd name="T31" fmla="*/ 270206 h 96"/>
                              <a:gd name="T32" fmla="*/ 403912 w 146"/>
                              <a:gd name="T33" fmla="*/ 264517 h 96"/>
                              <a:gd name="T34" fmla="*/ 409601 w 146"/>
                              <a:gd name="T35" fmla="*/ 258829 h 96"/>
                              <a:gd name="T36" fmla="*/ 412446 w 146"/>
                              <a:gd name="T37" fmla="*/ 255984 h 96"/>
                              <a:gd name="T38" fmla="*/ 415290 w 146"/>
                              <a:gd name="T39" fmla="*/ 250296 h 96"/>
                              <a:gd name="T40" fmla="*/ 415290 w 146"/>
                              <a:gd name="T41" fmla="*/ 247452 h 96"/>
                              <a:gd name="T42" fmla="*/ 415290 w 146"/>
                              <a:gd name="T43" fmla="*/ 227542 h 96"/>
                              <a:gd name="T44" fmla="*/ 415290 w 146"/>
                              <a:gd name="T45" fmla="*/ 227542 h 96"/>
                              <a:gd name="T46" fmla="*/ 415290 w 146"/>
                              <a:gd name="T47" fmla="*/ 227542 h 96"/>
                              <a:gd name="T48" fmla="*/ 409601 w 146"/>
                              <a:gd name="T49" fmla="*/ 219009 h 96"/>
                              <a:gd name="T50" fmla="*/ 34133 w 146"/>
                              <a:gd name="T51" fmla="*/ 2844 h 96"/>
                              <a:gd name="T52" fmla="*/ 25600 w 146"/>
                              <a:gd name="T53" fmla="*/ 2844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1"/>
                                  <a:pt x="9" y="1"/>
                                  <a:pt x="9" y="1"/>
                                </a:cubicBezTo>
                                <a:cubicBezTo>
                                  <a:pt x="4" y="4"/>
                                  <a:pt x="4" y="4"/>
                                  <a:pt x="4" y="4"/>
                                </a:cubicBezTo>
                                <a:cubicBezTo>
                                  <a:pt x="2" y="5"/>
                                  <a:pt x="2" y="5"/>
                                  <a:pt x="2" y="5"/>
                                </a:cubicBezTo>
                                <a:cubicBezTo>
                                  <a:pt x="1" y="6"/>
                                  <a:pt x="1" y="6"/>
                                  <a:pt x="1" y="6"/>
                                </a:cubicBezTo>
                                <a:cubicBezTo>
                                  <a:pt x="0" y="7"/>
                                  <a:pt x="0" y="8"/>
                                  <a:pt x="0" y="8"/>
                                </a:cubicBezTo>
                                <a:cubicBezTo>
                                  <a:pt x="0" y="9"/>
                                  <a:pt x="0" y="9"/>
                                  <a:pt x="0" y="9"/>
                                </a:cubicBezTo>
                                <a:cubicBezTo>
                                  <a:pt x="0" y="17"/>
                                  <a:pt x="0" y="17"/>
                                  <a:pt x="0" y="17"/>
                                </a:cubicBezTo>
                                <a:cubicBezTo>
                                  <a:pt x="0" y="17"/>
                                  <a:pt x="0" y="17"/>
                                  <a:pt x="0" y="17"/>
                                </a:cubicBezTo>
                                <a:cubicBezTo>
                                  <a:pt x="0" y="18"/>
                                  <a:pt x="1" y="19"/>
                                  <a:pt x="2" y="19"/>
                                </a:cubicBezTo>
                                <a:cubicBezTo>
                                  <a:pt x="134" y="95"/>
                                  <a:pt x="134" y="95"/>
                                  <a:pt x="134" y="95"/>
                                </a:cubicBezTo>
                                <a:cubicBezTo>
                                  <a:pt x="135" y="96"/>
                                  <a:pt x="136" y="96"/>
                                  <a:pt x="137" y="95"/>
                                </a:cubicBezTo>
                                <a:cubicBezTo>
                                  <a:pt x="137" y="95"/>
                                  <a:pt x="137" y="95"/>
                                  <a:pt x="137" y="95"/>
                                </a:cubicBezTo>
                                <a:cubicBezTo>
                                  <a:pt x="137" y="95"/>
                                  <a:pt x="137" y="95"/>
                                  <a:pt x="137" y="95"/>
                                </a:cubicBezTo>
                                <a:cubicBezTo>
                                  <a:pt x="137" y="95"/>
                                  <a:pt x="137" y="95"/>
                                  <a:pt x="137" y="95"/>
                                </a:cubicBezTo>
                                <a:cubicBezTo>
                                  <a:pt x="142" y="93"/>
                                  <a:pt x="142" y="93"/>
                                  <a:pt x="142" y="93"/>
                                </a:cubicBezTo>
                                <a:cubicBezTo>
                                  <a:pt x="144" y="91"/>
                                  <a:pt x="144" y="91"/>
                                  <a:pt x="144" y="91"/>
                                </a:cubicBezTo>
                                <a:cubicBezTo>
                                  <a:pt x="145" y="91"/>
                                  <a:pt x="145" y="90"/>
                                  <a:pt x="145" y="90"/>
                                </a:cubicBezTo>
                                <a:cubicBezTo>
                                  <a:pt x="146" y="89"/>
                                  <a:pt x="146" y="89"/>
                                  <a:pt x="146" y="88"/>
                                </a:cubicBezTo>
                                <a:cubicBezTo>
                                  <a:pt x="146" y="87"/>
                                  <a:pt x="146" y="87"/>
                                  <a:pt x="146" y="87"/>
                                </a:cubicBezTo>
                                <a:cubicBezTo>
                                  <a:pt x="146" y="80"/>
                                  <a:pt x="146" y="80"/>
                                  <a:pt x="146" y="80"/>
                                </a:cubicBezTo>
                                <a:cubicBezTo>
                                  <a:pt x="146" y="80"/>
                                  <a:pt x="146" y="80"/>
                                  <a:pt x="146" y="80"/>
                                </a:cubicBezTo>
                                <a:cubicBezTo>
                                  <a:pt x="146" y="80"/>
                                  <a:pt x="146" y="80"/>
                                  <a:pt x="146" y="80"/>
                                </a:cubicBezTo>
                                <a:cubicBezTo>
                                  <a:pt x="146" y="79"/>
                                  <a:pt x="145" y="78"/>
                                  <a:pt x="144" y="77"/>
                                </a:cubicBezTo>
                                <a:cubicBezTo>
                                  <a:pt x="129" y="69"/>
                                  <a:pt x="12" y="1"/>
                                  <a:pt x="12" y="1"/>
                                </a:cubicBezTo>
                                <a:cubicBezTo>
                                  <a:pt x="11" y="0"/>
                                  <a:pt x="10" y="0"/>
                                  <a:pt x="9" y="1"/>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89"/>
                        <wps:cNvSpPr>
                          <a:spLocks/>
                        </wps:cNvSpPr>
                        <wps:spPr bwMode="auto">
                          <a:xfrm>
                            <a:off x="7931" y="12085"/>
                            <a:ext cx="727" cy="477"/>
                          </a:xfrm>
                          <a:custGeom>
                            <a:avLst/>
                            <a:gdLst>
                              <a:gd name="T0" fmla="*/ 25600 w 146"/>
                              <a:gd name="T1" fmla="*/ 2844 h 96"/>
                              <a:gd name="T2" fmla="*/ 25600 w 146"/>
                              <a:gd name="T3" fmla="*/ 2844 h 96"/>
                              <a:gd name="T4" fmla="*/ 25600 w 146"/>
                              <a:gd name="T5" fmla="*/ 2844 h 96"/>
                              <a:gd name="T6" fmla="*/ 11378 w 146"/>
                              <a:gd name="T7" fmla="*/ 11377 h 96"/>
                              <a:gd name="T8" fmla="*/ 5689 w 146"/>
                              <a:gd name="T9" fmla="*/ 14221 h 96"/>
                              <a:gd name="T10" fmla="*/ 0 w 146"/>
                              <a:gd name="T11" fmla="*/ 17066 h 96"/>
                              <a:gd name="T12" fmla="*/ 0 w 146"/>
                              <a:gd name="T13" fmla="*/ 22754 h 96"/>
                              <a:gd name="T14" fmla="*/ 0 w 146"/>
                              <a:gd name="T15" fmla="*/ 25598 h 96"/>
                              <a:gd name="T16" fmla="*/ 0 w 146"/>
                              <a:gd name="T17" fmla="*/ 48353 h 96"/>
                              <a:gd name="T18" fmla="*/ 0 w 146"/>
                              <a:gd name="T19" fmla="*/ 48353 h 96"/>
                              <a:gd name="T20" fmla="*/ 5689 w 146"/>
                              <a:gd name="T21" fmla="*/ 54041 h 96"/>
                              <a:gd name="T22" fmla="*/ 378312 w 146"/>
                              <a:gd name="T23" fmla="*/ 270206 h 96"/>
                              <a:gd name="T24" fmla="*/ 389690 w 146"/>
                              <a:gd name="T25" fmla="*/ 270206 h 96"/>
                              <a:gd name="T26" fmla="*/ 389690 w 146"/>
                              <a:gd name="T27" fmla="*/ 270206 h 96"/>
                              <a:gd name="T28" fmla="*/ 389690 w 146"/>
                              <a:gd name="T29" fmla="*/ 270206 h 96"/>
                              <a:gd name="T30" fmla="*/ 389690 w 146"/>
                              <a:gd name="T31" fmla="*/ 270206 h 96"/>
                              <a:gd name="T32" fmla="*/ 401068 w 146"/>
                              <a:gd name="T33" fmla="*/ 264517 h 96"/>
                              <a:gd name="T34" fmla="*/ 409601 w 146"/>
                              <a:gd name="T35" fmla="*/ 258829 h 96"/>
                              <a:gd name="T36" fmla="*/ 412446 w 146"/>
                              <a:gd name="T37" fmla="*/ 255984 h 96"/>
                              <a:gd name="T38" fmla="*/ 415290 w 146"/>
                              <a:gd name="T39" fmla="*/ 250296 h 96"/>
                              <a:gd name="T40" fmla="*/ 415290 w 146"/>
                              <a:gd name="T41" fmla="*/ 247452 h 96"/>
                              <a:gd name="T42" fmla="*/ 415290 w 146"/>
                              <a:gd name="T43" fmla="*/ 227542 h 96"/>
                              <a:gd name="T44" fmla="*/ 415290 w 146"/>
                              <a:gd name="T45" fmla="*/ 227542 h 96"/>
                              <a:gd name="T46" fmla="*/ 415290 w 146"/>
                              <a:gd name="T47" fmla="*/ 227542 h 96"/>
                              <a:gd name="T48" fmla="*/ 409601 w 146"/>
                              <a:gd name="T49" fmla="*/ 219009 h 96"/>
                              <a:gd name="T50" fmla="*/ 34133 w 146"/>
                              <a:gd name="T51" fmla="*/ 2844 h 96"/>
                              <a:gd name="T52" fmla="*/ 25600 w 146"/>
                              <a:gd name="T53" fmla="*/ 2844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1"/>
                                  <a:pt x="9" y="1"/>
                                  <a:pt x="9" y="1"/>
                                </a:cubicBezTo>
                                <a:cubicBezTo>
                                  <a:pt x="4" y="4"/>
                                  <a:pt x="4" y="4"/>
                                  <a:pt x="4" y="4"/>
                                </a:cubicBezTo>
                                <a:cubicBezTo>
                                  <a:pt x="2" y="5"/>
                                  <a:pt x="2" y="5"/>
                                  <a:pt x="2" y="5"/>
                                </a:cubicBezTo>
                                <a:cubicBezTo>
                                  <a:pt x="1" y="6"/>
                                  <a:pt x="1" y="6"/>
                                  <a:pt x="0" y="6"/>
                                </a:cubicBezTo>
                                <a:cubicBezTo>
                                  <a:pt x="0" y="7"/>
                                  <a:pt x="0" y="8"/>
                                  <a:pt x="0" y="8"/>
                                </a:cubicBezTo>
                                <a:cubicBezTo>
                                  <a:pt x="0" y="9"/>
                                  <a:pt x="0" y="9"/>
                                  <a:pt x="0" y="9"/>
                                </a:cubicBezTo>
                                <a:cubicBezTo>
                                  <a:pt x="0" y="17"/>
                                  <a:pt x="0" y="17"/>
                                  <a:pt x="0" y="17"/>
                                </a:cubicBezTo>
                                <a:cubicBezTo>
                                  <a:pt x="0" y="17"/>
                                  <a:pt x="0" y="17"/>
                                  <a:pt x="0" y="17"/>
                                </a:cubicBezTo>
                                <a:cubicBezTo>
                                  <a:pt x="0" y="18"/>
                                  <a:pt x="1" y="19"/>
                                  <a:pt x="2" y="19"/>
                                </a:cubicBezTo>
                                <a:cubicBezTo>
                                  <a:pt x="133" y="95"/>
                                  <a:pt x="133" y="95"/>
                                  <a:pt x="133" y="95"/>
                                </a:cubicBezTo>
                                <a:cubicBezTo>
                                  <a:pt x="134" y="96"/>
                                  <a:pt x="136" y="96"/>
                                  <a:pt x="137" y="95"/>
                                </a:cubicBezTo>
                                <a:cubicBezTo>
                                  <a:pt x="137" y="95"/>
                                  <a:pt x="137" y="95"/>
                                  <a:pt x="137" y="95"/>
                                </a:cubicBezTo>
                                <a:cubicBezTo>
                                  <a:pt x="137" y="95"/>
                                  <a:pt x="137" y="95"/>
                                  <a:pt x="137" y="95"/>
                                </a:cubicBezTo>
                                <a:cubicBezTo>
                                  <a:pt x="137" y="95"/>
                                  <a:pt x="137" y="95"/>
                                  <a:pt x="137" y="95"/>
                                </a:cubicBezTo>
                                <a:cubicBezTo>
                                  <a:pt x="141" y="93"/>
                                  <a:pt x="141" y="93"/>
                                  <a:pt x="141" y="93"/>
                                </a:cubicBezTo>
                                <a:cubicBezTo>
                                  <a:pt x="144" y="91"/>
                                  <a:pt x="144" y="91"/>
                                  <a:pt x="144" y="91"/>
                                </a:cubicBezTo>
                                <a:cubicBezTo>
                                  <a:pt x="144" y="91"/>
                                  <a:pt x="145" y="90"/>
                                  <a:pt x="145" y="90"/>
                                </a:cubicBezTo>
                                <a:cubicBezTo>
                                  <a:pt x="145" y="89"/>
                                  <a:pt x="146" y="89"/>
                                  <a:pt x="146" y="88"/>
                                </a:cubicBezTo>
                                <a:cubicBezTo>
                                  <a:pt x="146" y="87"/>
                                  <a:pt x="146" y="87"/>
                                  <a:pt x="146" y="87"/>
                                </a:cubicBezTo>
                                <a:cubicBezTo>
                                  <a:pt x="146" y="80"/>
                                  <a:pt x="146" y="80"/>
                                  <a:pt x="146" y="80"/>
                                </a:cubicBezTo>
                                <a:cubicBezTo>
                                  <a:pt x="146" y="80"/>
                                  <a:pt x="146" y="80"/>
                                  <a:pt x="146" y="80"/>
                                </a:cubicBezTo>
                                <a:cubicBezTo>
                                  <a:pt x="146" y="80"/>
                                  <a:pt x="146" y="80"/>
                                  <a:pt x="146" y="80"/>
                                </a:cubicBezTo>
                                <a:cubicBezTo>
                                  <a:pt x="146" y="79"/>
                                  <a:pt x="145" y="78"/>
                                  <a:pt x="144" y="77"/>
                                </a:cubicBezTo>
                                <a:cubicBezTo>
                                  <a:pt x="129" y="69"/>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91"/>
                        <wps:cNvSpPr>
                          <a:spLocks/>
                        </wps:cNvSpPr>
                        <wps:spPr bwMode="auto">
                          <a:xfrm>
                            <a:off x="5121" y="12085"/>
                            <a:ext cx="728" cy="477"/>
                          </a:xfrm>
                          <a:custGeom>
                            <a:avLst/>
                            <a:gdLst>
                              <a:gd name="T0" fmla="*/ 0 w 146"/>
                              <a:gd name="T1" fmla="*/ 227542 h 96"/>
                              <a:gd name="T2" fmla="*/ 0 w 146"/>
                              <a:gd name="T3" fmla="*/ 227542 h 96"/>
                              <a:gd name="T4" fmla="*/ 0 w 146"/>
                              <a:gd name="T5" fmla="*/ 227542 h 96"/>
                              <a:gd name="T6" fmla="*/ 0 w 146"/>
                              <a:gd name="T7" fmla="*/ 241763 h 96"/>
                              <a:gd name="T8" fmla="*/ 0 w 146"/>
                              <a:gd name="T9" fmla="*/ 250296 h 96"/>
                              <a:gd name="T10" fmla="*/ 2849 w 146"/>
                              <a:gd name="T11" fmla="*/ 255984 h 96"/>
                              <a:gd name="T12" fmla="*/ 5698 w 146"/>
                              <a:gd name="T13" fmla="*/ 258829 h 96"/>
                              <a:gd name="T14" fmla="*/ 8546 w 146"/>
                              <a:gd name="T15" fmla="*/ 261673 h 96"/>
                              <a:gd name="T16" fmla="*/ 25639 w 146"/>
                              <a:gd name="T17" fmla="*/ 270206 h 96"/>
                              <a:gd name="T18" fmla="*/ 25639 w 146"/>
                              <a:gd name="T19" fmla="*/ 270206 h 96"/>
                              <a:gd name="T20" fmla="*/ 25639 w 146"/>
                              <a:gd name="T21" fmla="*/ 270206 h 96"/>
                              <a:gd name="T22" fmla="*/ 25639 w 146"/>
                              <a:gd name="T23" fmla="*/ 270206 h 96"/>
                              <a:gd name="T24" fmla="*/ 34186 w 146"/>
                              <a:gd name="T25" fmla="*/ 270206 h 96"/>
                              <a:gd name="T26" fmla="*/ 410227 w 146"/>
                              <a:gd name="T27" fmla="*/ 54041 h 96"/>
                              <a:gd name="T28" fmla="*/ 415925 w 146"/>
                              <a:gd name="T29" fmla="*/ 48353 h 96"/>
                              <a:gd name="T30" fmla="*/ 415925 w 146"/>
                              <a:gd name="T31" fmla="*/ 48353 h 96"/>
                              <a:gd name="T32" fmla="*/ 415925 w 146"/>
                              <a:gd name="T33" fmla="*/ 31287 h 96"/>
                              <a:gd name="T34" fmla="*/ 415925 w 146"/>
                              <a:gd name="T35" fmla="*/ 22754 h 96"/>
                              <a:gd name="T36" fmla="*/ 413076 w 146"/>
                              <a:gd name="T37" fmla="*/ 17066 h 96"/>
                              <a:gd name="T38" fmla="*/ 410227 w 146"/>
                              <a:gd name="T39" fmla="*/ 14221 h 96"/>
                              <a:gd name="T40" fmla="*/ 407379 w 146"/>
                              <a:gd name="T41" fmla="*/ 14221 h 96"/>
                              <a:gd name="T42" fmla="*/ 390286 w 146"/>
                              <a:gd name="T43" fmla="*/ 2844 h 96"/>
                              <a:gd name="T44" fmla="*/ 390286 w 146"/>
                              <a:gd name="T45" fmla="*/ 2844 h 96"/>
                              <a:gd name="T46" fmla="*/ 390286 w 146"/>
                              <a:gd name="T47" fmla="*/ 2844 h 96"/>
                              <a:gd name="T48" fmla="*/ 381739 w 146"/>
                              <a:gd name="T49" fmla="*/ 2844 h 96"/>
                              <a:gd name="T50" fmla="*/ 5698 w 146"/>
                              <a:gd name="T51" fmla="*/ 219009 h 96"/>
                              <a:gd name="T52" fmla="*/ 0 w 146"/>
                              <a:gd name="T53" fmla="*/ 227542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1" y="90"/>
                                </a:cubicBezTo>
                                <a:cubicBezTo>
                                  <a:pt x="1" y="90"/>
                                  <a:pt x="1" y="91"/>
                                  <a:pt x="2" y="91"/>
                                </a:cubicBezTo>
                                <a:cubicBezTo>
                                  <a:pt x="3" y="92"/>
                                  <a:pt x="3" y="92"/>
                                  <a:pt x="3" y="92"/>
                                </a:cubicBezTo>
                                <a:cubicBezTo>
                                  <a:pt x="9" y="95"/>
                                  <a:pt x="9" y="95"/>
                                  <a:pt x="9" y="95"/>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5" y="6"/>
                                </a:cubicBezTo>
                                <a:cubicBezTo>
                                  <a:pt x="145" y="6"/>
                                  <a:pt x="145" y="6"/>
                                  <a:pt x="144" y="5"/>
                                </a:cubicBezTo>
                                <a:cubicBezTo>
                                  <a:pt x="143" y="5"/>
                                  <a:pt x="143" y="5"/>
                                  <a:pt x="143" y="5"/>
                                </a:cubicBezTo>
                                <a:cubicBezTo>
                                  <a:pt x="137" y="1"/>
                                  <a:pt x="137" y="1"/>
                                  <a:pt x="137" y="1"/>
                                </a:cubicBezTo>
                                <a:cubicBezTo>
                                  <a:pt x="137" y="1"/>
                                  <a:pt x="137" y="1"/>
                                  <a:pt x="137" y="1"/>
                                </a:cubicBezTo>
                                <a:cubicBezTo>
                                  <a:pt x="137" y="1"/>
                                  <a:pt x="137" y="1"/>
                                  <a:pt x="137" y="1"/>
                                </a:cubicBezTo>
                                <a:cubicBezTo>
                                  <a:pt x="136" y="0"/>
                                  <a:pt x="135" y="0"/>
                                  <a:pt x="134" y="1"/>
                                </a:cubicBezTo>
                                <a:cubicBezTo>
                                  <a:pt x="119" y="10"/>
                                  <a:pt x="2" y="77"/>
                                  <a:pt x="2"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93"/>
                        <wps:cNvSpPr>
                          <a:spLocks/>
                        </wps:cNvSpPr>
                        <wps:spPr bwMode="auto">
                          <a:xfrm>
                            <a:off x="4966" y="12717"/>
                            <a:ext cx="106" cy="832"/>
                          </a:xfrm>
                          <a:custGeom>
                            <a:avLst/>
                            <a:gdLst>
                              <a:gd name="T0" fmla="*/ 54580 w 21"/>
                              <a:gd name="T1" fmla="*/ 14240 h 167"/>
                              <a:gd name="T2" fmla="*/ 54580 w 21"/>
                              <a:gd name="T3" fmla="*/ 14240 h 167"/>
                              <a:gd name="T4" fmla="*/ 54580 w 21"/>
                              <a:gd name="T5" fmla="*/ 14240 h 167"/>
                              <a:gd name="T6" fmla="*/ 40217 w 21"/>
                              <a:gd name="T7" fmla="*/ 5696 h 167"/>
                              <a:gd name="T8" fmla="*/ 34471 w 21"/>
                              <a:gd name="T9" fmla="*/ 2848 h 167"/>
                              <a:gd name="T10" fmla="*/ 28726 w 21"/>
                              <a:gd name="T11" fmla="*/ 0 h 167"/>
                              <a:gd name="T12" fmla="*/ 22981 w 21"/>
                              <a:gd name="T13" fmla="*/ 2848 h 167"/>
                              <a:gd name="T14" fmla="*/ 20108 w 21"/>
                              <a:gd name="T15" fmla="*/ 5696 h 167"/>
                              <a:gd name="T16" fmla="*/ 2873 w 21"/>
                              <a:gd name="T17" fmla="*/ 14240 h 167"/>
                              <a:gd name="T18" fmla="*/ 2873 w 21"/>
                              <a:gd name="T19" fmla="*/ 14240 h 167"/>
                              <a:gd name="T20" fmla="*/ 0 w 21"/>
                              <a:gd name="T21" fmla="*/ 22784 h 167"/>
                              <a:gd name="T22" fmla="*/ 0 w 21"/>
                              <a:gd name="T23" fmla="*/ 455679 h 167"/>
                              <a:gd name="T24" fmla="*/ 2873 w 21"/>
                              <a:gd name="T25" fmla="*/ 464223 h 167"/>
                              <a:gd name="T26" fmla="*/ 2873 w 21"/>
                              <a:gd name="T27" fmla="*/ 464223 h 167"/>
                              <a:gd name="T28" fmla="*/ 17236 w 21"/>
                              <a:gd name="T29" fmla="*/ 472767 h 167"/>
                              <a:gd name="T30" fmla="*/ 25854 w 21"/>
                              <a:gd name="T31" fmla="*/ 475615 h 167"/>
                              <a:gd name="T32" fmla="*/ 28726 w 21"/>
                              <a:gd name="T33" fmla="*/ 475615 h 167"/>
                              <a:gd name="T34" fmla="*/ 34471 w 21"/>
                              <a:gd name="T35" fmla="*/ 475615 h 167"/>
                              <a:gd name="T36" fmla="*/ 37344 w 21"/>
                              <a:gd name="T37" fmla="*/ 472767 h 167"/>
                              <a:gd name="T38" fmla="*/ 54580 w 21"/>
                              <a:gd name="T39" fmla="*/ 464223 h 167"/>
                              <a:gd name="T40" fmla="*/ 54580 w 21"/>
                              <a:gd name="T41" fmla="*/ 464223 h 167"/>
                              <a:gd name="T42" fmla="*/ 60325 w 21"/>
                              <a:gd name="T43" fmla="*/ 455679 h 167"/>
                              <a:gd name="T44" fmla="*/ 60325 w 21"/>
                              <a:gd name="T45" fmla="*/ 22784 h 167"/>
                              <a:gd name="T46" fmla="*/ 54580 w 21"/>
                              <a:gd name="T47" fmla="*/ 14240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19" y="5"/>
                                </a:moveTo>
                                <a:cubicBezTo>
                                  <a:pt x="19" y="5"/>
                                  <a:pt x="19" y="5"/>
                                  <a:pt x="19" y="5"/>
                                </a:cubicBezTo>
                                <a:cubicBezTo>
                                  <a:pt x="19" y="5"/>
                                  <a:pt x="19" y="5"/>
                                  <a:pt x="19" y="5"/>
                                </a:cubicBezTo>
                                <a:cubicBezTo>
                                  <a:pt x="14" y="2"/>
                                  <a:pt x="14" y="2"/>
                                  <a:pt x="14" y="2"/>
                                </a:cubicBezTo>
                                <a:cubicBezTo>
                                  <a:pt x="12" y="1"/>
                                  <a:pt x="12" y="1"/>
                                  <a:pt x="12" y="1"/>
                                </a:cubicBezTo>
                                <a:cubicBezTo>
                                  <a:pt x="11" y="1"/>
                                  <a:pt x="11" y="0"/>
                                  <a:pt x="10" y="0"/>
                                </a:cubicBezTo>
                                <a:cubicBezTo>
                                  <a:pt x="10" y="0"/>
                                  <a:pt x="9" y="1"/>
                                  <a:pt x="8" y="1"/>
                                </a:cubicBezTo>
                                <a:cubicBezTo>
                                  <a:pt x="7" y="2"/>
                                  <a:pt x="7" y="2"/>
                                  <a:pt x="7" y="2"/>
                                </a:cubicBezTo>
                                <a:cubicBezTo>
                                  <a:pt x="1" y="5"/>
                                  <a:pt x="1" y="5"/>
                                  <a:pt x="1" y="5"/>
                                </a:cubicBezTo>
                                <a:cubicBezTo>
                                  <a:pt x="1" y="5"/>
                                  <a:pt x="1" y="5"/>
                                  <a:pt x="1" y="5"/>
                                </a:cubicBezTo>
                                <a:cubicBezTo>
                                  <a:pt x="0" y="6"/>
                                  <a:pt x="0" y="7"/>
                                  <a:pt x="0" y="8"/>
                                </a:cubicBezTo>
                                <a:cubicBezTo>
                                  <a:pt x="0" y="160"/>
                                  <a:pt x="0" y="160"/>
                                  <a:pt x="0" y="160"/>
                                </a:cubicBezTo>
                                <a:cubicBezTo>
                                  <a:pt x="0" y="161"/>
                                  <a:pt x="0" y="162"/>
                                  <a:pt x="1" y="163"/>
                                </a:cubicBezTo>
                                <a:cubicBezTo>
                                  <a:pt x="1" y="163"/>
                                  <a:pt x="1" y="163"/>
                                  <a:pt x="1" y="163"/>
                                </a:cubicBezTo>
                                <a:cubicBezTo>
                                  <a:pt x="6" y="166"/>
                                  <a:pt x="6" y="166"/>
                                  <a:pt x="6" y="166"/>
                                </a:cubicBezTo>
                                <a:cubicBezTo>
                                  <a:pt x="9" y="167"/>
                                  <a:pt x="9" y="167"/>
                                  <a:pt x="9" y="167"/>
                                </a:cubicBezTo>
                                <a:cubicBezTo>
                                  <a:pt x="9" y="167"/>
                                  <a:pt x="10" y="167"/>
                                  <a:pt x="10" y="167"/>
                                </a:cubicBezTo>
                                <a:cubicBezTo>
                                  <a:pt x="11" y="167"/>
                                  <a:pt x="11" y="167"/>
                                  <a:pt x="12" y="167"/>
                                </a:cubicBezTo>
                                <a:cubicBezTo>
                                  <a:pt x="13" y="166"/>
                                  <a:pt x="13" y="166"/>
                                  <a:pt x="13" y="166"/>
                                </a:cubicBezTo>
                                <a:cubicBezTo>
                                  <a:pt x="19" y="163"/>
                                  <a:pt x="19" y="163"/>
                                  <a:pt x="19" y="163"/>
                                </a:cubicBezTo>
                                <a:cubicBezTo>
                                  <a:pt x="19" y="163"/>
                                  <a:pt x="19" y="163"/>
                                  <a:pt x="19" y="163"/>
                                </a:cubicBezTo>
                                <a:cubicBezTo>
                                  <a:pt x="20" y="162"/>
                                  <a:pt x="21" y="161"/>
                                  <a:pt x="21" y="160"/>
                                </a:cubicBezTo>
                                <a:cubicBezTo>
                                  <a:pt x="21" y="8"/>
                                  <a:pt x="21" y="8"/>
                                  <a:pt x="21" y="8"/>
                                </a:cubicBezTo>
                                <a:cubicBezTo>
                                  <a:pt x="21" y="7"/>
                                  <a:pt x="20" y="6"/>
                                  <a:pt x="19"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94"/>
                        <wps:cNvSpPr>
                          <a:spLocks/>
                        </wps:cNvSpPr>
                        <wps:spPr bwMode="auto">
                          <a:xfrm>
                            <a:off x="3093" y="12717"/>
                            <a:ext cx="106" cy="832"/>
                          </a:xfrm>
                          <a:custGeom>
                            <a:avLst/>
                            <a:gdLst>
                              <a:gd name="T0" fmla="*/ 54580 w 21"/>
                              <a:gd name="T1" fmla="*/ 14240 h 167"/>
                              <a:gd name="T2" fmla="*/ 54580 w 21"/>
                              <a:gd name="T3" fmla="*/ 14240 h 167"/>
                              <a:gd name="T4" fmla="*/ 54580 w 21"/>
                              <a:gd name="T5" fmla="*/ 14240 h 167"/>
                              <a:gd name="T6" fmla="*/ 40217 w 21"/>
                              <a:gd name="T7" fmla="*/ 5696 h 167"/>
                              <a:gd name="T8" fmla="*/ 34471 w 21"/>
                              <a:gd name="T9" fmla="*/ 2848 h 167"/>
                              <a:gd name="T10" fmla="*/ 28726 w 21"/>
                              <a:gd name="T11" fmla="*/ 0 h 167"/>
                              <a:gd name="T12" fmla="*/ 25854 w 21"/>
                              <a:gd name="T13" fmla="*/ 2848 h 167"/>
                              <a:gd name="T14" fmla="*/ 20108 w 21"/>
                              <a:gd name="T15" fmla="*/ 5696 h 167"/>
                              <a:gd name="T16" fmla="*/ 2873 w 21"/>
                              <a:gd name="T17" fmla="*/ 14240 h 167"/>
                              <a:gd name="T18" fmla="*/ 2873 w 21"/>
                              <a:gd name="T19" fmla="*/ 14240 h 167"/>
                              <a:gd name="T20" fmla="*/ 0 w 21"/>
                              <a:gd name="T21" fmla="*/ 22784 h 167"/>
                              <a:gd name="T22" fmla="*/ 0 w 21"/>
                              <a:gd name="T23" fmla="*/ 455679 h 167"/>
                              <a:gd name="T24" fmla="*/ 2873 w 21"/>
                              <a:gd name="T25" fmla="*/ 464223 h 167"/>
                              <a:gd name="T26" fmla="*/ 2873 w 21"/>
                              <a:gd name="T27" fmla="*/ 464223 h 167"/>
                              <a:gd name="T28" fmla="*/ 17236 w 21"/>
                              <a:gd name="T29" fmla="*/ 472767 h 167"/>
                              <a:gd name="T30" fmla="*/ 25854 w 21"/>
                              <a:gd name="T31" fmla="*/ 475615 h 167"/>
                              <a:gd name="T32" fmla="*/ 28726 w 21"/>
                              <a:gd name="T33" fmla="*/ 475615 h 167"/>
                              <a:gd name="T34" fmla="*/ 34471 w 21"/>
                              <a:gd name="T35" fmla="*/ 475615 h 167"/>
                              <a:gd name="T36" fmla="*/ 37344 w 21"/>
                              <a:gd name="T37" fmla="*/ 472767 h 167"/>
                              <a:gd name="T38" fmla="*/ 54580 w 21"/>
                              <a:gd name="T39" fmla="*/ 464223 h 167"/>
                              <a:gd name="T40" fmla="*/ 54580 w 21"/>
                              <a:gd name="T41" fmla="*/ 464223 h 167"/>
                              <a:gd name="T42" fmla="*/ 60325 w 21"/>
                              <a:gd name="T43" fmla="*/ 455679 h 167"/>
                              <a:gd name="T44" fmla="*/ 60325 w 21"/>
                              <a:gd name="T45" fmla="*/ 22784 h 167"/>
                              <a:gd name="T46" fmla="*/ 54580 w 21"/>
                              <a:gd name="T47" fmla="*/ 14240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19" y="5"/>
                                </a:moveTo>
                                <a:cubicBezTo>
                                  <a:pt x="19" y="5"/>
                                  <a:pt x="19" y="5"/>
                                  <a:pt x="19" y="5"/>
                                </a:cubicBezTo>
                                <a:cubicBezTo>
                                  <a:pt x="19" y="5"/>
                                  <a:pt x="19" y="5"/>
                                  <a:pt x="19" y="5"/>
                                </a:cubicBezTo>
                                <a:cubicBezTo>
                                  <a:pt x="14" y="2"/>
                                  <a:pt x="14" y="2"/>
                                  <a:pt x="14" y="2"/>
                                </a:cubicBezTo>
                                <a:cubicBezTo>
                                  <a:pt x="12" y="1"/>
                                  <a:pt x="12" y="1"/>
                                  <a:pt x="12" y="1"/>
                                </a:cubicBezTo>
                                <a:cubicBezTo>
                                  <a:pt x="11" y="1"/>
                                  <a:pt x="11" y="0"/>
                                  <a:pt x="10" y="0"/>
                                </a:cubicBezTo>
                                <a:cubicBezTo>
                                  <a:pt x="10" y="0"/>
                                  <a:pt x="9" y="1"/>
                                  <a:pt x="9" y="1"/>
                                </a:cubicBezTo>
                                <a:cubicBezTo>
                                  <a:pt x="7" y="2"/>
                                  <a:pt x="7" y="2"/>
                                  <a:pt x="7" y="2"/>
                                </a:cubicBezTo>
                                <a:cubicBezTo>
                                  <a:pt x="1" y="5"/>
                                  <a:pt x="1" y="5"/>
                                  <a:pt x="1" y="5"/>
                                </a:cubicBezTo>
                                <a:cubicBezTo>
                                  <a:pt x="1" y="5"/>
                                  <a:pt x="1" y="5"/>
                                  <a:pt x="1" y="5"/>
                                </a:cubicBezTo>
                                <a:cubicBezTo>
                                  <a:pt x="0" y="6"/>
                                  <a:pt x="0" y="7"/>
                                  <a:pt x="0" y="8"/>
                                </a:cubicBezTo>
                                <a:cubicBezTo>
                                  <a:pt x="0" y="160"/>
                                  <a:pt x="0" y="160"/>
                                  <a:pt x="0" y="160"/>
                                </a:cubicBezTo>
                                <a:cubicBezTo>
                                  <a:pt x="0" y="161"/>
                                  <a:pt x="0" y="162"/>
                                  <a:pt x="1" y="163"/>
                                </a:cubicBezTo>
                                <a:cubicBezTo>
                                  <a:pt x="1" y="163"/>
                                  <a:pt x="1" y="163"/>
                                  <a:pt x="1" y="163"/>
                                </a:cubicBezTo>
                                <a:cubicBezTo>
                                  <a:pt x="6" y="166"/>
                                  <a:pt x="6" y="166"/>
                                  <a:pt x="6" y="166"/>
                                </a:cubicBezTo>
                                <a:cubicBezTo>
                                  <a:pt x="9" y="167"/>
                                  <a:pt x="9" y="167"/>
                                  <a:pt x="9" y="167"/>
                                </a:cubicBezTo>
                                <a:cubicBezTo>
                                  <a:pt x="9" y="167"/>
                                  <a:pt x="10" y="167"/>
                                  <a:pt x="10" y="167"/>
                                </a:cubicBezTo>
                                <a:cubicBezTo>
                                  <a:pt x="11" y="167"/>
                                  <a:pt x="11" y="167"/>
                                  <a:pt x="12" y="167"/>
                                </a:cubicBezTo>
                                <a:cubicBezTo>
                                  <a:pt x="13" y="166"/>
                                  <a:pt x="13" y="166"/>
                                  <a:pt x="13" y="166"/>
                                </a:cubicBezTo>
                                <a:cubicBezTo>
                                  <a:pt x="19" y="163"/>
                                  <a:pt x="19" y="163"/>
                                  <a:pt x="19" y="163"/>
                                </a:cubicBezTo>
                                <a:cubicBezTo>
                                  <a:pt x="19" y="163"/>
                                  <a:pt x="19" y="163"/>
                                  <a:pt x="19" y="163"/>
                                </a:cubicBezTo>
                                <a:cubicBezTo>
                                  <a:pt x="20" y="162"/>
                                  <a:pt x="21" y="161"/>
                                  <a:pt x="21" y="160"/>
                                </a:cubicBezTo>
                                <a:cubicBezTo>
                                  <a:pt x="21" y="8"/>
                                  <a:pt x="21" y="8"/>
                                  <a:pt x="21" y="8"/>
                                </a:cubicBezTo>
                                <a:cubicBezTo>
                                  <a:pt x="21" y="7"/>
                                  <a:pt x="20" y="6"/>
                                  <a:pt x="19"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97"/>
                        <wps:cNvSpPr>
                          <a:spLocks/>
                        </wps:cNvSpPr>
                        <wps:spPr bwMode="auto">
                          <a:xfrm>
                            <a:off x="6994" y="12085"/>
                            <a:ext cx="728" cy="477"/>
                          </a:xfrm>
                          <a:custGeom>
                            <a:avLst/>
                            <a:gdLst>
                              <a:gd name="T0" fmla="*/ 0 w 146"/>
                              <a:gd name="T1" fmla="*/ 227542 h 96"/>
                              <a:gd name="T2" fmla="*/ 0 w 146"/>
                              <a:gd name="T3" fmla="*/ 227542 h 96"/>
                              <a:gd name="T4" fmla="*/ 0 w 146"/>
                              <a:gd name="T5" fmla="*/ 227542 h 96"/>
                              <a:gd name="T6" fmla="*/ 0 w 146"/>
                              <a:gd name="T7" fmla="*/ 241763 h 96"/>
                              <a:gd name="T8" fmla="*/ 0 w 146"/>
                              <a:gd name="T9" fmla="*/ 250296 h 96"/>
                              <a:gd name="T10" fmla="*/ 2849 w 146"/>
                              <a:gd name="T11" fmla="*/ 255984 h 96"/>
                              <a:gd name="T12" fmla="*/ 5698 w 146"/>
                              <a:gd name="T13" fmla="*/ 258829 h 96"/>
                              <a:gd name="T14" fmla="*/ 8546 w 146"/>
                              <a:gd name="T15" fmla="*/ 261673 h 96"/>
                              <a:gd name="T16" fmla="*/ 25639 w 146"/>
                              <a:gd name="T17" fmla="*/ 270206 h 96"/>
                              <a:gd name="T18" fmla="*/ 25639 w 146"/>
                              <a:gd name="T19" fmla="*/ 270206 h 96"/>
                              <a:gd name="T20" fmla="*/ 25639 w 146"/>
                              <a:gd name="T21" fmla="*/ 270206 h 96"/>
                              <a:gd name="T22" fmla="*/ 34186 w 146"/>
                              <a:gd name="T23" fmla="*/ 270206 h 96"/>
                              <a:gd name="T24" fmla="*/ 410227 w 146"/>
                              <a:gd name="T25" fmla="*/ 54041 h 96"/>
                              <a:gd name="T26" fmla="*/ 415925 w 146"/>
                              <a:gd name="T27" fmla="*/ 48353 h 96"/>
                              <a:gd name="T28" fmla="*/ 415925 w 146"/>
                              <a:gd name="T29" fmla="*/ 48353 h 96"/>
                              <a:gd name="T30" fmla="*/ 415925 w 146"/>
                              <a:gd name="T31" fmla="*/ 31287 h 96"/>
                              <a:gd name="T32" fmla="*/ 415925 w 146"/>
                              <a:gd name="T33" fmla="*/ 22754 h 96"/>
                              <a:gd name="T34" fmla="*/ 413076 w 146"/>
                              <a:gd name="T35" fmla="*/ 17066 h 96"/>
                              <a:gd name="T36" fmla="*/ 410227 w 146"/>
                              <a:gd name="T37" fmla="*/ 14221 h 96"/>
                              <a:gd name="T38" fmla="*/ 407379 w 146"/>
                              <a:gd name="T39" fmla="*/ 14221 h 96"/>
                              <a:gd name="T40" fmla="*/ 390286 w 146"/>
                              <a:gd name="T41" fmla="*/ 2844 h 96"/>
                              <a:gd name="T42" fmla="*/ 390286 w 146"/>
                              <a:gd name="T43" fmla="*/ 2844 h 96"/>
                              <a:gd name="T44" fmla="*/ 381739 w 146"/>
                              <a:gd name="T45" fmla="*/ 2844 h 96"/>
                              <a:gd name="T46" fmla="*/ 5698 w 146"/>
                              <a:gd name="T47" fmla="*/ 219009 h 96"/>
                              <a:gd name="T48" fmla="*/ 0 w 146"/>
                              <a:gd name="T49" fmla="*/ 227542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6"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1" y="90"/>
                                </a:cubicBezTo>
                                <a:cubicBezTo>
                                  <a:pt x="1" y="90"/>
                                  <a:pt x="1" y="91"/>
                                  <a:pt x="2" y="91"/>
                                </a:cubicBezTo>
                                <a:cubicBezTo>
                                  <a:pt x="3" y="92"/>
                                  <a:pt x="3" y="92"/>
                                  <a:pt x="3" y="92"/>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5" y="6"/>
                                </a:cubicBezTo>
                                <a:cubicBezTo>
                                  <a:pt x="145" y="6"/>
                                  <a:pt x="145" y="6"/>
                                  <a:pt x="144" y="5"/>
                                </a:cubicBezTo>
                                <a:cubicBezTo>
                                  <a:pt x="143" y="5"/>
                                  <a:pt x="143" y="5"/>
                                  <a:pt x="143" y="5"/>
                                </a:cubicBezTo>
                                <a:cubicBezTo>
                                  <a:pt x="137" y="1"/>
                                  <a:pt x="137" y="1"/>
                                  <a:pt x="137" y="1"/>
                                </a:cubicBezTo>
                                <a:cubicBezTo>
                                  <a:pt x="137" y="1"/>
                                  <a:pt x="137" y="1"/>
                                  <a:pt x="137" y="1"/>
                                </a:cubicBezTo>
                                <a:cubicBezTo>
                                  <a:pt x="136" y="0"/>
                                  <a:pt x="135" y="0"/>
                                  <a:pt x="134" y="1"/>
                                </a:cubicBezTo>
                                <a:cubicBezTo>
                                  <a:pt x="119" y="10"/>
                                  <a:pt x="2" y="77"/>
                                  <a:pt x="2" y="77"/>
                                </a:cubicBezTo>
                                <a:cubicBezTo>
                                  <a:pt x="1" y="78"/>
                                  <a:pt x="0" y="79"/>
                                  <a:pt x="0" y="80"/>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 name="Freeform 100"/>
                        <wps:cNvSpPr>
                          <a:spLocks/>
                        </wps:cNvSpPr>
                        <wps:spPr bwMode="auto">
                          <a:xfrm>
                            <a:off x="6835" y="12717"/>
                            <a:ext cx="109" cy="832"/>
                          </a:xfrm>
                          <a:custGeom>
                            <a:avLst/>
                            <a:gdLst>
                              <a:gd name="T0" fmla="*/ 56573 w 22"/>
                              <a:gd name="T1" fmla="*/ 14240 h 167"/>
                              <a:gd name="T2" fmla="*/ 56573 w 22"/>
                              <a:gd name="T3" fmla="*/ 14240 h 167"/>
                              <a:gd name="T4" fmla="*/ 56573 w 22"/>
                              <a:gd name="T5" fmla="*/ 14240 h 167"/>
                              <a:gd name="T6" fmla="*/ 42430 w 22"/>
                              <a:gd name="T7" fmla="*/ 5696 h 167"/>
                              <a:gd name="T8" fmla="*/ 36772 w 22"/>
                              <a:gd name="T9" fmla="*/ 2848 h 167"/>
                              <a:gd name="T10" fmla="*/ 31115 w 22"/>
                              <a:gd name="T11" fmla="*/ 0 h 167"/>
                              <a:gd name="T12" fmla="*/ 25458 w 22"/>
                              <a:gd name="T13" fmla="*/ 2848 h 167"/>
                              <a:gd name="T14" fmla="*/ 22629 w 22"/>
                              <a:gd name="T15" fmla="*/ 5696 h 167"/>
                              <a:gd name="T16" fmla="*/ 5657 w 22"/>
                              <a:gd name="T17" fmla="*/ 14240 h 167"/>
                              <a:gd name="T18" fmla="*/ 5657 w 22"/>
                              <a:gd name="T19" fmla="*/ 14240 h 167"/>
                              <a:gd name="T20" fmla="*/ 0 w 22"/>
                              <a:gd name="T21" fmla="*/ 22784 h 167"/>
                              <a:gd name="T22" fmla="*/ 0 w 22"/>
                              <a:gd name="T23" fmla="*/ 455679 h 167"/>
                              <a:gd name="T24" fmla="*/ 5657 w 22"/>
                              <a:gd name="T25" fmla="*/ 464223 h 167"/>
                              <a:gd name="T26" fmla="*/ 5657 w 22"/>
                              <a:gd name="T27" fmla="*/ 464223 h 167"/>
                              <a:gd name="T28" fmla="*/ 19800 w 22"/>
                              <a:gd name="T29" fmla="*/ 472767 h 167"/>
                              <a:gd name="T30" fmla="*/ 25458 w 22"/>
                              <a:gd name="T31" fmla="*/ 475615 h 167"/>
                              <a:gd name="T32" fmla="*/ 31115 w 22"/>
                              <a:gd name="T33" fmla="*/ 475615 h 167"/>
                              <a:gd name="T34" fmla="*/ 36772 w 22"/>
                              <a:gd name="T35" fmla="*/ 475615 h 167"/>
                              <a:gd name="T36" fmla="*/ 39601 w 22"/>
                              <a:gd name="T37" fmla="*/ 472767 h 167"/>
                              <a:gd name="T38" fmla="*/ 56573 w 22"/>
                              <a:gd name="T39" fmla="*/ 464223 h 167"/>
                              <a:gd name="T40" fmla="*/ 56573 w 22"/>
                              <a:gd name="T41" fmla="*/ 464223 h 167"/>
                              <a:gd name="T42" fmla="*/ 62230 w 22"/>
                              <a:gd name="T43" fmla="*/ 455679 h 167"/>
                              <a:gd name="T44" fmla="*/ 62230 w 22"/>
                              <a:gd name="T45" fmla="*/ 22784 h 167"/>
                              <a:gd name="T46" fmla="*/ 56573 w 22"/>
                              <a:gd name="T47" fmla="*/ 14240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2" h="167">
                                <a:moveTo>
                                  <a:pt x="20" y="5"/>
                                </a:moveTo>
                                <a:cubicBezTo>
                                  <a:pt x="20" y="5"/>
                                  <a:pt x="20" y="5"/>
                                  <a:pt x="20" y="5"/>
                                </a:cubicBezTo>
                                <a:cubicBezTo>
                                  <a:pt x="20" y="5"/>
                                  <a:pt x="20" y="5"/>
                                  <a:pt x="20" y="5"/>
                                </a:cubicBezTo>
                                <a:cubicBezTo>
                                  <a:pt x="15" y="2"/>
                                  <a:pt x="15" y="2"/>
                                  <a:pt x="15" y="2"/>
                                </a:cubicBezTo>
                                <a:cubicBezTo>
                                  <a:pt x="13" y="1"/>
                                  <a:pt x="13" y="1"/>
                                  <a:pt x="13" y="1"/>
                                </a:cubicBezTo>
                                <a:cubicBezTo>
                                  <a:pt x="12" y="1"/>
                                  <a:pt x="12" y="0"/>
                                  <a:pt x="11" y="0"/>
                                </a:cubicBezTo>
                                <a:cubicBezTo>
                                  <a:pt x="10" y="0"/>
                                  <a:pt x="10" y="1"/>
                                  <a:pt x="9" y="1"/>
                                </a:cubicBezTo>
                                <a:cubicBezTo>
                                  <a:pt x="8" y="2"/>
                                  <a:pt x="8" y="2"/>
                                  <a:pt x="8" y="2"/>
                                </a:cubicBezTo>
                                <a:cubicBezTo>
                                  <a:pt x="2" y="5"/>
                                  <a:pt x="2" y="5"/>
                                  <a:pt x="2" y="5"/>
                                </a:cubicBezTo>
                                <a:cubicBezTo>
                                  <a:pt x="2" y="5"/>
                                  <a:pt x="2" y="5"/>
                                  <a:pt x="2" y="5"/>
                                </a:cubicBezTo>
                                <a:cubicBezTo>
                                  <a:pt x="1" y="6"/>
                                  <a:pt x="0" y="7"/>
                                  <a:pt x="0" y="8"/>
                                </a:cubicBezTo>
                                <a:cubicBezTo>
                                  <a:pt x="0" y="160"/>
                                  <a:pt x="0" y="160"/>
                                  <a:pt x="0" y="160"/>
                                </a:cubicBezTo>
                                <a:cubicBezTo>
                                  <a:pt x="0" y="161"/>
                                  <a:pt x="1" y="162"/>
                                  <a:pt x="2" y="163"/>
                                </a:cubicBezTo>
                                <a:cubicBezTo>
                                  <a:pt x="2" y="163"/>
                                  <a:pt x="2" y="163"/>
                                  <a:pt x="2" y="163"/>
                                </a:cubicBezTo>
                                <a:cubicBezTo>
                                  <a:pt x="7" y="166"/>
                                  <a:pt x="7" y="166"/>
                                  <a:pt x="7" y="166"/>
                                </a:cubicBezTo>
                                <a:cubicBezTo>
                                  <a:pt x="9" y="167"/>
                                  <a:pt x="9" y="167"/>
                                  <a:pt x="9" y="167"/>
                                </a:cubicBezTo>
                                <a:cubicBezTo>
                                  <a:pt x="10" y="167"/>
                                  <a:pt x="10" y="167"/>
                                  <a:pt x="11" y="167"/>
                                </a:cubicBezTo>
                                <a:cubicBezTo>
                                  <a:pt x="12" y="167"/>
                                  <a:pt x="12" y="167"/>
                                  <a:pt x="13" y="167"/>
                                </a:cubicBezTo>
                                <a:cubicBezTo>
                                  <a:pt x="14" y="166"/>
                                  <a:pt x="14" y="166"/>
                                  <a:pt x="14" y="166"/>
                                </a:cubicBezTo>
                                <a:cubicBezTo>
                                  <a:pt x="20" y="163"/>
                                  <a:pt x="20" y="163"/>
                                  <a:pt x="20" y="163"/>
                                </a:cubicBezTo>
                                <a:cubicBezTo>
                                  <a:pt x="20" y="163"/>
                                  <a:pt x="20" y="163"/>
                                  <a:pt x="20" y="163"/>
                                </a:cubicBezTo>
                                <a:cubicBezTo>
                                  <a:pt x="21" y="162"/>
                                  <a:pt x="22" y="161"/>
                                  <a:pt x="22" y="160"/>
                                </a:cubicBezTo>
                                <a:cubicBezTo>
                                  <a:pt x="22" y="8"/>
                                  <a:pt x="22" y="8"/>
                                  <a:pt x="22" y="8"/>
                                </a:cubicBezTo>
                                <a:cubicBezTo>
                                  <a:pt x="22" y="7"/>
                                  <a:pt x="21" y="6"/>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 name="Freeform 120"/>
                        <wps:cNvSpPr>
                          <a:spLocks/>
                        </wps:cNvSpPr>
                        <wps:spPr bwMode="auto">
                          <a:xfrm>
                            <a:off x="8867" y="8841"/>
                            <a:ext cx="723" cy="479"/>
                          </a:xfrm>
                          <a:custGeom>
                            <a:avLst/>
                            <a:gdLst>
                              <a:gd name="T0" fmla="*/ 0 w 145"/>
                              <a:gd name="T1" fmla="*/ 228071 h 96"/>
                              <a:gd name="T2" fmla="*/ 0 w 145"/>
                              <a:gd name="T3" fmla="*/ 228071 h 96"/>
                              <a:gd name="T4" fmla="*/ 0 w 145"/>
                              <a:gd name="T5" fmla="*/ 228071 h 96"/>
                              <a:gd name="T6" fmla="*/ 0 w 145"/>
                              <a:gd name="T7" fmla="*/ 245176 h 96"/>
                              <a:gd name="T8" fmla="*/ 0 w 145"/>
                              <a:gd name="T9" fmla="*/ 250878 h 96"/>
                              <a:gd name="T10" fmla="*/ 0 w 145"/>
                              <a:gd name="T11" fmla="*/ 256580 h 96"/>
                              <a:gd name="T12" fmla="*/ 5693 w 145"/>
                              <a:gd name="T13" fmla="*/ 259431 h 96"/>
                              <a:gd name="T14" fmla="*/ 8540 w 145"/>
                              <a:gd name="T15" fmla="*/ 262281 h 96"/>
                              <a:gd name="T16" fmla="*/ 25619 w 145"/>
                              <a:gd name="T17" fmla="*/ 273685 h 96"/>
                              <a:gd name="T18" fmla="*/ 25619 w 145"/>
                              <a:gd name="T19" fmla="*/ 273685 h 96"/>
                              <a:gd name="T20" fmla="*/ 25619 w 145"/>
                              <a:gd name="T21" fmla="*/ 273685 h 96"/>
                              <a:gd name="T22" fmla="*/ 25619 w 145"/>
                              <a:gd name="T23" fmla="*/ 273685 h 96"/>
                              <a:gd name="T24" fmla="*/ 34159 w 145"/>
                              <a:gd name="T25" fmla="*/ 273685 h 96"/>
                              <a:gd name="T26" fmla="*/ 409903 w 145"/>
                              <a:gd name="T27" fmla="*/ 54167 h 96"/>
                              <a:gd name="T28" fmla="*/ 412750 w 145"/>
                              <a:gd name="T29" fmla="*/ 48465 h 96"/>
                              <a:gd name="T30" fmla="*/ 412750 w 145"/>
                              <a:gd name="T31" fmla="*/ 48465 h 96"/>
                              <a:gd name="T32" fmla="*/ 412750 w 145"/>
                              <a:gd name="T33" fmla="*/ 31360 h 96"/>
                              <a:gd name="T34" fmla="*/ 412750 w 145"/>
                              <a:gd name="T35" fmla="*/ 22807 h 96"/>
                              <a:gd name="T36" fmla="*/ 412750 w 145"/>
                              <a:gd name="T37" fmla="*/ 19956 h 96"/>
                              <a:gd name="T38" fmla="*/ 409903 w 145"/>
                              <a:gd name="T39" fmla="*/ 14254 h 96"/>
                              <a:gd name="T40" fmla="*/ 407057 w 145"/>
                              <a:gd name="T41" fmla="*/ 14254 h 96"/>
                              <a:gd name="T42" fmla="*/ 387131 w 145"/>
                              <a:gd name="T43" fmla="*/ 2851 h 96"/>
                              <a:gd name="T44" fmla="*/ 387131 w 145"/>
                              <a:gd name="T45" fmla="*/ 2851 h 96"/>
                              <a:gd name="T46" fmla="*/ 387131 w 145"/>
                              <a:gd name="T47" fmla="*/ 2851 h 96"/>
                              <a:gd name="T48" fmla="*/ 378591 w 145"/>
                              <a:gd name="T49" fmla="*/ 2851 h 96"/>
                              <a:gd name="T50" fmla="*/ 2847 w 145"/>
                              <a:gd name="T51" fmla="*/ 219518 h 96"/>
                              <a:gd name="T52" fmla="*/ 0 w 145"/>
                              <a:gd name="T53" fmla="*/ 22807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0" y="90"/>
                                </a:cubicBezTo>
                                <a:cubicBezTo>
                                  <a:pt x="1" y="91"/>
                                  <a:pt x="1" y="91"/>
                                  <a:pt x="2"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7"/>
                                </a:cubicBezTo>
                                <a:cubicBezTo>
                                  <a:pt x="145" y="6"/>
                                  <a:pt x="144" y="6"/>
                                  <a:pt x="144" y="5"/>
                                </a:cubicBezTo>
                                <a:cubicBezTo>
                                  <a:pt x="143" y="5"/>
                                  <a:pt x="143" y="5"/>
                                  <a:pt x="143" y="5"/>
                                </a:cubicBezTo>
                                <a:cubicBezTo>
                                  <a:pt x="136" y="1"/>
                                  <a:pt x="136" y="1"/>
                                  <a:pt x="136" y="1"/>
                                </a:cubicBezTo>
                                <a:cubicBezTo>
                                  <a:pt x="136" y="1"/>
                                  <a:pt x="136" y="1"/>
                                  <a:pt x="136" y="1"/>
                                </a:cubicBezTo>
                                <a:cubicBezTo>
                                  <a:pt x="136" y="1"/>
                                  <a:pt x="136" y="1"/>
                                  <a:pt x="136" y="1"/>
                                </a:cubicBezTo>
                                <a:cubicBezTo>
                                  <a:pt x="135" y="1"/>
                                  <a:pt x="134" y="0"/>
                                  <a:pt x="133" y="1"/>
                                </a:cubicBezTo>
                                <a:cubicBezTo>
                                  <a:pt x="119" y="10"/>
                                  <a:pt x="2" y="77"/>
                                  <a:pt x="1"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124"/>
                        <wps:cNvSpPr>
                          <a:spLocks/>
                        </wps:cNvSpPr>
                        <wps:spPr bwMode="auto">
                          <a:xfrm>
                            <a:off x="10741" y="8841"/>
                            <a:ext cx="722" cy="479"/>
                          </a:xfrm>
                          <a:custGeom>
                            <a:avLst/>
                            <a:gdLst>
                              <a:gd name="T0" fmla="*/ 0 w 145"/>
                              <a:gd name="T1" fmla="*/ 228071 h 96"/>
                              <a:gd name="T2" fmla="*/ 0 w 145"/>
                              <a:gd name="T3" fmla="*/ 228071 h 96"/>
                              <a:gd name="T4" fmla="*/ 0 w 145"/>
                              <a:gd name="T5" fmla="*/ 228071 h 96"/>
                              <a:gd name="T6" fmla="*/ 0 w 145"/>
                              <a:gd name="T7" fmla="*/ 245176 h 96"/>
                              <a:gd name="T8" fmla="*/ 0 w 145"/>
                              <a:gd name="T9" fmla="*/ 250878 h 96"/>
                              <a:gd name="T10" fmla="*/ 0 w 145"/>
                              <a:gd name="T11" fmla="*/ 256580 h 96"/>
                              <a:gd name="T12" fmla="*/ 2847 w 145"/>
                              <a:gd name="T13" fmla="*/ 259431 h 96"/>
                              <a:gd name="T14" fmla="*/ 8540 w 145"/>
                              <a:gd name="T15" fmla="*/ 262281 h 96"/>
                              <a:gd name="T16" fmla="*/ 25619 w 145"/>
                              <a:gd name="T17" fmla="*/ 273685 h 96"/>
                              <a:gd name="T18" fmla="*/ 25619 w 145"/>
                              <a:gd name="T19" fmla="*/ 273685 h 96"/>
                              <a:gd name="T20" fmla="*/ 25619 w 145"/>
                              <a:gd name="T21" fmla="*/ 273685 h 96"/>
                              <a:gd name="T22" fmla="*/ 25619 w 145"/>
                              <a:gd name="T23" fmla="*/ 273685 h 96"/>
                              <a:gd name="T24" fmla="*/ 34159 w 145"/>
                              <a:gd name="T25" fmla="*/ 273685 h 96"/>
                              <a:gd name="T26" fmla="*/ 409903 w 145"/>
                              <a:gd name="T27" fmla="*/ 54167 h 96"/>
                              <a:gd name="T28" fmla="*/ 412750 w 145"/>
                              <a:gd name="T29" fmla="*/ 48465 h 96"/>
                              <a:gd name="T30" fmla="*/ 412750 w 145"/>
                              <a:gd name="T31" fmla="*/ 48465 h 96"/>
                              <a:gd name="T32" fmla="*/ 412750 w 145"/>
                              <a:gd name="T33" fmla="*/ 31360 h 96"/>
                              <a:gd name="T34" fmla="*/ 412750 w 145"/>
                              <a:gd name="T35" fmla="*/ 22807 h 96"/>
                              <a:gd name="T36" fmla="*/ 412750 w 145"/>
                              <a:gd name="T37" fmla="*/ 19956 h 96"/>
                              <a:gd name="T38" fmla="*/ 409903 w 145"/>
                              <a:gd name="T39" fmla="*/ 14254 h 96"/>
                              <a:gd name="T40" fmla="*/ 404210 w 145"/>
                              <a:gd name="T41" fmla="*/ 14254 h 96"/>
                              <a:gd name="T42" fmla="*/ 387131 w 145"/>
                              <a:gd name="T43" fmla="*/ 2851 h 96"/>
                              <a:gd name="T44" fmla="*/ 387131 w 145"/>
                              <a:gd name="T45" fmla="*/ 2851 h 96"/>
                              <a:gd name="T46" fmla="*/ 387131 w 145"/>
                              <a:gd name="T47" fmla="*/ 2851 h 96"/>
                              <a:gd name="T48" fmla="*/ 387131 w 145"/>
                              <a:gd name="T49" fmla="*/ 2851 h 96"/>
                              <a:gd name="T50" fmla="*/ 378591 w 145"/>
                              <a:gd name="T51" fmla="*/ 2851 h 96"/>
                              <a:gd name="T52" fmla="*/ 2847 w 145"/>
                              <a:gd name="T53" fmla="*/ 219518 h 96"/>
                              <a:gd name="T54" fmla="*/ 0 w 145"/>
                              <a:gd name="T55" fmla="*/ 22807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5"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0" y="90"/>
                                </a:cubicBezTo>
                                <a:cubicBezTo>
                                  <a:pt x="0" y="91"/>
                                  <a:pt x="1" y="91"/>
                                  <a:pt x="1"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7"/>
                                </a:cubicBezTo>
                                <a:cubicBezTo>
                                  <a:pt x="145" y="6"/>
                                  <a:pt x="144" y="6"/>
                                  <a:pt x="144" y="5"/>
                                </a:cubicBezTo>
                                <a:cubicBezTo>
                                  <a:pt x="142" y="5"/>
                                  <a:pt x="142" y="5"/>
                                  <a:pt x="142" y="5"/>
                                </a:cubicBezTo>
                                <a:cubicBezTo>
                                  <a:pt x="136" y="1"/>
                                  <a:pt x="136" y="1"/>
                                  <a:pt x="136" y="1"/>
                                </a:cubicBezTo>
                                <a:cubicBezTo>
                                  <a:pt x="136" y="1"/>
                                  <a:pt x="136" y="1"/>
                                  <a:pt x="136" y="1"/>
                                </a:cubicBezTo>
                                <a:cubicBezTo>
                                  <a:pt x="136" y="1"/>
                                  <a:pt x="136" y="1"/>
                                  <a:pt x="136" y="1"/>
                                </a:cubicBezTo>
                                <a:cubicBezTo>
                                  <a:pt x="136" y="1"/>
                                  <a:pt x="136" y="1"/>
                                  <a:pt x="136" y="1"/>
                                </a:cubicBezTo>
                                <a:cubicBezTo>
                                  <a:pt x="135" y="1"/>
                                  <a:pt x="134" y="0"/>
                                  <a:pt x="133" y="1"/>
                                </a:cubicBezTo>
                                <a:cubicBezTo>
                                  <a:pt x="118" y="10"/>
                                  <a:pt x="1" y="77"/>
                                  <a:pt x="1" y="77"/>
                                </a:cubicBezTo>
                                <a:cubicBezTo>
                                  <a:pt x="0"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126"/>
                        <wps:cNvSpPr>
                          <a:spLocks/>
                        </wps:cNvSpPr>
                        <wps:spPr bwMode="auto">
                          <a:xfrm>
                            <a:off x="10582" y="9474"/>
                            <a:ext cx="104" cy="837"/>
                          </a:xfrm>
                          <a:custGeom>
                            <a:avLst/>
                            <a:gdLst>
                              <a:gd name="T0" fmla="*/ 56848 w 21"/>
                              <a:gd name="T1" fmla="*/ 14231 h 168"/>
                              <a:gd name="T2" fmla="*/ 56848 w 21"/>
                              <a:gd name="T3" fmla="*/ 14231 h 168"/>
                              <a:gd name="T4" fmla="*/ 56848 w 21"/>
                              <a:gd name="T5" fmla="*/ 14231 h 168"/>
                              <a:gd name="T6" fmla="*/ 42636 w 21"/>
                              <a:gd name="T7" fmla="*/ 5692 h 168"/>
                              <a:gd name="T8" fmla="*/ 34109 w 21"/>
                              <a:gd name="T9" fmla="*/ 2846 h 168"/>
                              <a:gd name="T10" fmla="*/ 31266 w 21"/>
                              <a:gd name="T11" fmla="*/ 0 h 168"/>
                              <a:gd name="T12" fmla="*/ 25581 w 21"/>
                              <a:gd name="T13" fmla="*/ 2846 h 168"/>
                              <a:gd name="T14" fmla="*/ 22739 w 21"/>
                              <a:gd name="T15" fmla="*/ 5692 h 168"/>
                              <a:gd name="T16" fmla="*/ 5685 w 21"/>
                              <a:gd name="T17" fmla="*/ 14231 h 168"/>
                              <a:gd name="T18" fmla="*/ 5685 w 21"/>
                              <a:gd name="T19" fmla="*/ 14231 h 168"/>
                              <a:gd name="T20" fmla="*/ 5685 w 21"/>
                              <a:gd name="T21" fmla="*/ 14231 h 168"/>
                              <a:gd name="T22" fmla="*/ 5685 w 21"/>
                              <a:gd name="T23" fmla="*/ 14231 h 168"/>
                              <a:gd name="T24" fmla="*/ 0 w 21"/>
                              <a:gd name="T25" fmla="*/ 22769 h 168"/>
                              <a:gd name="T26" fmla="*/ 0 w 21"/>
                              <a:gd name="T27" fmla="*/ 455386 h 168"/>
                              <a:gd name="T28" fmla="*/ 5685 w 21"/>
                              <a:gd name="T29" fmla="*/ 463924 h 168"/>
                              <a:gd name="T30" fmla="*/ 5685 w 21"/>
                              <a:gd name="T31" fmla="*/ 463924 h 168"/>
                              <a:gd name="T32" fmla="*/ 17054 w 21"/>
                              <a:gd name="T33" fmla="*/ 472463 h 168"/>
                              <a:gd name="T34" fmla="*/ 25581 w 21"/>
                              <a:gd name="T35" fmla="*/ 475309 h 168"/>
                              <a:gd name="T36" fmla="*/ 31266 w 21"/>
                              <a:gd name="T37" fmla="*/ 478155 h 168"/>
                              <a:gd name="T38" fmla="*/ 34109 w 21"/>
                              <a:gd name="T39" fmla="*/ 475309 h 168"/>
                              <a:gd name="T40" fmla="*/ 36951 w 21"/>
                              <a:gd name="T41" fmla="*/ 472463 h 168"/>
                              <a:gd name="T42" fmla="*/ 56848 w 21"/>
                              <a:gd name="T43" fmla="*/ 463924 h 168"/>
                              <a:gd name="T44" fmla="*/ 56848 w 21"/>
                              <a:gd name="T45" fmla="*/ 463924 h 168"/>
                              <a:gd name="T46" fmla="*/ 59690 w 21"/>
                              <a:gd name="T47" fmla="*/ 455386 h 168"/>
                              <a:gd name="T48" fmla="*/ 59690 w 21"/>
                              <a:gd name="T49" fmla="*/ 22769 h 168"/>
                              <a:gd name="T50" fmla="*/ 56848 w 21"/>
                              <a:gd name="T51" fmla="*/ 14231 h 168"/>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21" h="168">
                                <a:moveTo>
                                  <a:pt x="20" y="5"/>
                                </a:moveTo>
                                <a:cubicBezTo>
                                  <a:pt x="20" y="5"/>
                                  <a:pt x="20" y="5"/>
                                  <a:pt x="20" y="5"/>
                                </a:cubicBezTo>
                                <a:cubicBezTo>
                                  <a:pt x="20" y="5"/>
                                  <a:pt x="20" y="5"/>
                                  <a:pt x="20" y="5"/>
                                </a:cubicBezTo>
                                <a:cubicBezTo>
                                  <a:pt x="15" y="2"/>
                                  <a:pt x="15" y="2"/>
                                  <a:pt x="15" y="2"/>
                                </a:cubicBezTo>
                                <a:cubicBezTo>
                                  <a:pt x="12" y="1"/>
                                  <a:pt x="12" y="1"/>
                                  <a:pt x="12" y="1"/>
                                </a:cubicBezTo>
                                <a:cubicBezTo>
                                  <a:pt x="12" y="1"/>
                                  <a:pt x="11" y="0"/>
                                  <a:pt x="11" y="0"/>
                                </a:cubicBezTo>
                                <a:cubicBezTo>
                                  <a:pt x="10" y="0"/>
                                  <a:pt x="9" y="1"/>
                                  <a:pt x="9" y="1"/>
                                </a:cubicBezTo>
                                <a:cubicBezTo>
                                  <a:pt x="8" y="2"/>
                                  <a:pt x="8" y="2"/>
                                  <a:pt x="8" y="2"/>
                                </a:cubicBezTo>
                                <a:cubicBezTo>
                                  <a:pt x="2" y="5"/>
                                  <a:pt x="2" y="5"/>
                                  <a:pt x="2" y="5"/>
                                </a:cubicBezTo>
                                <a:cubicBezTo>
                                  <a:pt x="2" y="5"/>
                                  <a:pt x="2" y="5"/>
                                  <a:pt x="2" y="5"/>
                                </a:cubicBezTo>
                                <a:cubicBezTo>
                                  <a:pt x="2" y="5"/>
                                  <a:pt x="2" y="5"/>
                                  <a:pt x="2" y="5"/>
                                </a:cubicBezTo>
                                <a:cubicBezTo>
                                  <a:pt x="2" y="5"/>
                                  <a:pt x="2" y="5"/>
                                  <a:pt x="2" y="5"/>
                                </a:cubicBezTo>
                                <a:cubicBezTo>
                                  <a:pt x="1" y="6"/>
                                  <a:pt x="0" y="7"/>
                                  <a:pt x="0" y="8"/>
                                </a:cubicBezTo>
                                <a:cubicBezTo>
                                  <a:pt x="0" y="160"/>
                                  <a:pt x="0" y="160"/>
                                  <a:pt x="0" y="160"/>
                                </a:cubicBezTo>
                                <a:cubicBezTo>
                                  <a:pt x="0" y="161"/>
                                  <a:pt x="1" y="162"/>
                                  <a:pt x="2" y="163"/>
                                </a:cubicBezTo>
                                <a:cubicBezTo>
                                  <a:pt x="2" y="163"/>
                                  <a:pt x="2" y="163"/>
                                  <a:pt x="2" y="163"/>
                                </a:cubicBezTo>
                                <a:cubicBezTo>
                                  <a:pt x="6" y="166"/>
                                  <a:pt x="6" y="166"/>
                                  <a:pt x="6" y="166"/>
                                </a:cubicBezTo>
                                <a:cubicBezTo>
                                  <a:pt x="9" y="167"/>
                                  <a:pt x="9" y="167"/>
                                  <a:pt x="9" y="167"/>
                                </a:cubicBezTo>
                                <a:cubicBezTo>
                                  <a:pt x="9" y="167"/>
                                  <a:pt x="10" y="168"/>
                                  <a:pt x="11" y="168"/>
                                </a:cubicBezTo>
                                <a:cubicBezTo>
                                  <a:pt x="11" y="168"/>
                                  <a:pt x="12" y="167"/>
                                  <a:pt x="12" y="167"/>
                                </a:cubicBezTo>
                                <a:cubicBezTo>
                                  <a:pt x="13" y="166"/>
                                  <a:pt x="13" y="166"/>
                                  <a:pt x="13" y="166"/>
                                </a:cubicBezTo>
                                <a:cubicBezTo>
                                  <a:pt x="20" y="163"/>
                                  <a:pt x="20" y="163"/>
                                  <a:pt x="20" y="163"/>
                                </a:cubicBezTo>
                                <a:cubicBezTo>
                                  <a:pt x="20" y="163"/>
                                  <a:pt x="20" y="163"/>
                                  <a:pt x="20" y="163"/>
                                </a:cubicBezTo>
                                <a:cubicBezTo>
                                  <a:pt x="21" y="162"/>
                                  <a:pt x="21" y="161"/>
                                  <a:pt x="21" y="160"/>
                                </a:cubicBezTo>
                                <a:cubicBezTo>
                                  <a:pt x="21" y="8"/>
                                  <a:pt x="21" y="8"/>
                                  <a:pt x="21" y="8"/>
                                </a:cubicBezTo>
                                <a:cubicBezTo>
                                  <a:pt x="21" y="7"/>
                                  <a:pt x="21" y="6"/>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128"/>
                        <wps:cNvSpPr>
                          <a:spLocks/>
                        </wps:cNvSpPr>
                        <wps:spPr bwMode="auto">
                          <a:xfrm>
                            <a:off x="8867" y="10465"/>
                            <a:ext cx="728" cy="479"/>
                          </a:xfrm>
                          <a:custGeom>
                            <a:avLst/>
                            <a:gdLst>
                              <a:gd name="T0" fmla="*/ 25639 w 146"/>
                              <a:gd name="T1" fmla="*/ 2851 h 96"/>
                              <a:gd name="T2" fmla="*/ 25639 w 146"/>
                              <a:gd name="T3" fmla="*/ 2851 h 96"/>
                              <a:gd name="T4" fmla="*/ 25639 w 146"/>
                              <a:gd name="T5" fmla="*/ 0 h 96"/>
                              <a:gd name="T6" fmla="*/ 11395 w 146"/>
                              <a:gd name="T7" fmla="*/ 8553 h 96"/>
                              <a:gd name="T8" fmla="*/ 5698 w 146"/>
                              <a:gd name="T9" fmla="*/ 14254 h 96"/>
                              <a:gd name="T10" fmla="*/ 0 w 146"/>
                              <a:gd name="T11" fmla="*/ 17105 h 96"/>
                              <a:gd name="T12" fmla="*/ 0 w 146"/>
                              <a:gd name="T13" fmla="*/ 22807 h 96"/>
                              <a:gd name="T14" fmla="*/ 0 w 146"/>
                              <a:gd name="T15" fmla="*/ 25658 h 96"/>
                              <a:gd name="T16" fmla="*/ 0 w 146"/>
                              <a:gd name="T17" fmla="*/ 45614 h 96"/>
                              <a:gd name="T18" fmla="*/ 0 w 146"/>
                              <a:gd name="T19" fmla="*/ 45614 h 96"/>
                              <a:gd name="T20" fmla="*/ 0 w 146"/>
                              <a:gd name="T21" fmla="*/ 45614 h 96"/>
                              <a:gd name="T22" fmla="*/ 2849 w 146"/>
                              <a:gd name="T23" fmla="*/ 54167 h 96"/>
                              <a:gd name="T24" fmla="*/ 378891 w 146"/>
                              <a:gd name="T25" fmla="*/ 270834 h 96"/>
                              <a:gd name="T26" fmla="*/ 387437 w 146"/>
                              <a:gd name="T27" fmla="*/ 270834 h 96"/>
                              <a:gd name="T28" fmla="*/ 387437 w 146"/>
                              <a:gd name="T29" fmla="*/ 270834 h 96"/>
                              <a:gd name="T30" fmla="*/ 387437 w 146"/>
                              <a:gd name="T31" fmla="*/ 270834 h 96"/>
                              <a:gd name="T32" fmla="*/ 401681 w 146"/>
                              <a:gd name="T33" fmla="*/ 262281 h 96"/>
                              <a:gd name="T34" fmla="*/ 410227 w 146"/>
                              <a:gd name="T35" fmla="*/ 259431 h 96"/>
                              <a:gd name="T36" fmla="*/ 413076 w 146"/>
                              <a:gd name="T37" fmla="*/ 256580 h 96"/>
                              <a:gd name="T38" fmla="*/ 413076 w 146"/>
                              <a:gd name="T39" fmla="*/ 250878 h 96"/>
                              <a:gd name="T40" fmla="*/ 413076 w 146"/>
                              <a:gd name="T41" fmla="*/ 245176 h 96"/>
                              <a:gd name="T42" fmla="*/ 413076 w 146"/>
                              <a:gd name="T43" fmla="*/ 225220 h 96"/>
                              <a:gd name="T44" fmla="*/ 413076 w 146"/>
                              <a:gd name="T45" fmla="*/ 225220 h 96"/>
                              <a:gd name="T46" fmla="*/ 413076 w 146"/>
                              <a:gd name="T47" fmla="*/ 225220 h 96"/>
                              <a:gd name="T48" fmla="*/ 413076 w 146"/>
                              <a:gd name="T49" fmla="*/ 225220 h 96"/>
                              <a:gd name="T50" fmla="*/ 410227 w 146"/>
                              <a:gd name="T51" fmla="*/ 219518 h 96"/>
                              <a:gd name="T52" fmla="*/ 34186 w 146"/>
                              <a:gd name="T53" fmla="*/ 2851 h 96"/>
                              <a:gd name="T54" fmla="*/ 25639 w 146"/>
                              <a:gd name="T55" fmla="*/ 285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6" h="96">
                                <a:moveTo>
                                  <a:pt x="9" y="1"/>
                                </a:moveTo>
                                <a:cubicBezTo>
                                  <a:pt x="9" y="1"/>
                                  <a:pt x="9" y="1"/>
                                  <a:pt x="9" y="1"/>
                                </a:cubicBezTo>
                                <a:cubicBezTo>
                                  <a:pt x="9" y="0"/>
                                  <a:pt x="9" y="0"/>
                                  <a:pt x="9" y="0"/>
                                </a:cubicBezTo>
                                <a:cubicBezTo>
                                  <a:pt x="4" y="3"/>
                                  <a:pt x="4" y="3"/>
                                  <a:pt x="4" y="3"/>
                                </a:cubicBezTo>
                                <a:cubicBezTo>
                                  <a:pt x="2" y="5"/>
                                  <a:pt x="2" y="5"/>
                                  <a:pt x="2" y="5"/>
                                </a:cubicBezTo>
                                <a:cubicBezTo>
                                  <a:pt x="1" y="5"/>
                                  <a:pt x="1" y="5"/>
                                  <a:pt x="0" y="6"/>
                                </a:cubicBezTo>
                                <a:cubicBezTo>
                                  <a:pt x="0" y="6"/>
                                  <a:pt x="0" y="7"/>
                                  <a:pt x="0" y="8"/>
                                </a:cubicBezTo>
                                <a:cubicBezTo>
                                  <a:pt x="0" y="9"/>
                                  <a:pt x="0" y="9"/>
                                  <a:pt x="0" y="9"/>
                                </a:cubicBezTo>
                                <a:cubicBezTo>
                                  <a:pt x="0" y="16"/>
                                  <a:pt x="0" y="16"/>
                                  <a:pt x="0" y="16"/>
                                </a:cubicBezTo>
                                <a:cubicBezTo>
                                  <a:pt x="0" y="16"/>
                                  <a:pt x="0" y="16"/>
                                  <a:pt x="0" y="16"/>
                                </a:cubicBezTo>
                                <a:cubicBezTo>
                                  <a:pt x="0" y="16"/>
                                  <a:pt x="0" y="16"/>
                                  <a:pt x="0" y="16"/>
                                </a:cubicBezTo>
                                <a:cubicBezTo>
                                  <a:pt x="0" y="17"/>
                                  <a:pt x="1" y="18"/>
                                  <a:pt x="1" y="19"/>
                                </a:cubicBezTo>
                                <a:cubicBezTo>
                                  <a:pt x="133" y="95"/>
                                  <a:pt x="133" y="95"/>
                                  <a:pt x="133" y="95"/>
                                </a:cubicBezTo>
                                <a:cubicBezTo>
                                  <a:pt x="134" y="96"/>
                                  <a:pt x="135" y="95"/>
                                  <a:pt x="136" y="95"/>
                                </a:cubicBezTo>
                                <a:cubicBezTo>
                                  <a:pt x="136" y="95"/>
                                  <a:pt x="136" y="95"/>
                                  <a:pt x="136" y="95"/>
                                </a:cubicBezTo>
                                <a:cubicBezTo>
                                  <a:pt x="136" y="95"/>
                                  <a:pt x="136" y="95"/>
                                  <a:pt x="136" y="95"/>
                                </a:cubicBezTo>
                                <a:cubicBezTo>
                                  <a:pt x="141" y="92"/>
                                  <a:pt x="141" y="92"/>
                                  <a:pt x="141" y="92"/>
                                </a:cubicBezTo>
                                <a:cubicBezTo>
                                  <a:pt x="144" y="91"/>
                                  <a:pt x="144" y="91"/>
                                  <a:pt x="144" y="91"/>
                                </a:cubicBezTo>
                                <a:cubicBezTo>
                                  <a:pt x="144" y="90"/>
                                  <a:pt x="145" y="90"/>
                                  <a:pt x="145" y="90"/>
                                </a:cubicBezTo>
                                <a:cubicBezTo>
                                  <a:pt x="145" y="89"/>
                                  <a:pt x="146" y="88"/>
                                  <a:pt x="145" y="88"/>
                                </a:cubicBezTo>
                                <a:cubicBezTo>
                                  <a:pt x="145" y="86"/>
                                  <a:pt x="145" y="86"/>
                                  <a:pt x="145" y="86"/>
                                </a:cubicBezTo>
                                <a:cubicBezTo>
                                  <a:pt x="145" y="79"/>
                                  <a:pt x="145" y="79"/>
                                  <a:pt x="145" y="79"/>
                                </a:cubicBezTo>
                                <a:cubicBezTo>
                                  <a:pt x="145" y="79"/>
                                  <a:pt x="145" y="79"/>
                                  <a:pt x="145" y="79"/>
                                </a:cubicBezTo>
                                <a:cubicBezTo>
                                  <a:pt x="145" y="79"/>
                                  <a:pt x="145" y="79"/>
                                  <a:pt x="145" y="79"/>
                                </a:cubicBezTo>
                                <a:cubicBezTo>
                                  <a:pt x="145" y="79"/>
                                  <a:pt x="145" y="79"/>
                                  <a:pt x="145" y="79"/>
                                </a:cubicBezTo>
                                <a:cubicBezTo>
                                  <a:pt x="145" y="78"/>
                                  <a:pt x="145" y="77"/>
                                  <a:pt x="144" y="77"/>
                                </a:cubicBezTo>
                                <a:cubicBezTo>
                                  <a:pt x="129" y="68"/>
                                  <a:pt x="12" y="1"/>
                                  <a:pt x="12" y="1"/>
                                </a:cubicBezTo>
                                <a:cubicBezTo>
                                  <a:pt x="11" y="0"/>
                                  <a:pt x="10" y="0"/>
                                  <a:pt x="9" y="1"/>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130"/>
                        <wps:cNvSpPr>
                          <a:spLocks/>
                        </wps:cNvSpPr>
                        <wps:spPr bwMode="auto">
                          <a:xfrm>
                            <a:off x="9804" y="10465"/>
                            <a:ext cx="723" cy="479"/>
                          </a:xfrm>
                          <a:custGeom>
                            <a:avLst/>
                            <a:gdLst>
                              <a:gd name="T0" fmla="*/ 0 w 145"/>
                              <a:gd name="T1" fmla="*/ 225220 h 96"/>
                              <a:gd name="T2" fmla="*/ 0 w 145"/>
                              <a:gd name="T3" fmla="*/ 225220 h 96"/>
                              <a:gd name="T4" fmla="*/ 0 w 145"/>
                              <a:gd name="T5" fmla="*/ 225220 h 96"/>
                              <a:gd name="T6" fmla="*/ 0 w 145"/>
                              <a:gd name="T7" fmla="*/ 242325 h 96"/>
                              <a:gd name="T8" fmla="*/ 0 w 145"/>
                              <a:gd name="T9" fmla="*/ 250878 h 96"/>
                              <a:gd name="T10" fmla="*/ 0 w 145"/>
                              <a:gd name="T11" fmla="*/ 256580 h 96"/>
                              <a:gd name="T12" fmla="*/ 2847 w 145"/>
                              <a:gd name="T13" fmla="*/ 259431 h 96"/>
                              <a:gd name="T14" fmla="*/ 8540 w 145"/>
                              <a:gd name="T15" fmla="*/ 259431 h 96"/>
                              <a:gd name="T16" fmla="*/ 25619 w 145"/>
                              <a:gd name="T17" fmla="*/ 270834 h 96"/>
                              <a:gd name="T18" fmla="*/ 25619 w 145"/>
                              <a:gd name="T19" fmla="*/ 270834 h 96"/>
                              <a:gd name="T20" fmla="*/ 25619 w 145"/>
                              <a:gd name="T21" fmla="*/ 270834 h 96"/>
                              <a:gd name="T22" fmla="*/ 34159 w 145"/>
                              <a:gd name="T23" fmla="*/ 270834 h 96"/>
                              <a:gd name="T24" fmla="*/ 409903 w 145"/>
                              <a:gd name="T25" fmla="*/ 54167 h 96"/>
                              <a:gd name="T26" fmla="*/ 412750 w 145"/>
                              <a:gd name="T27" fmla="*/ 45614 h 96"/>
                              <a:gd name="T28" fmla="*/ 412750 w 145"/>
                              <a:gd name="T29" fmla="*/ 45614 h 96"/>
                              <a:gd name="T30" fmla="*/ 412750 w 145"/>
                              <a:gd name="T31" fmla="*/ 31360 h 96"/>
                              <a:gd name="T32" fmla="*/ 412750 w 145"/>
                              <a:gd name="T33" fmla="*/ 22807 h 96"/>
                              <a:gd name="T34" fmla="*/ 412750 w 145"/>
                              <a:gd name="T35" fmla="*/ 17105 h 96"/>
                              <a:gd name="T36" fmla="*/ 409903 w 145"/>
                              <a:gd name="T37" fmla="*/ 14254 h 96"/>
                              <a:gd name="T38" fmla="*/ 407057 w 145"/>
                              <a:gd name="T39" fmla="*/ 11404 h 96"/>
                              <a:gd name="T40" fmla="*/ 387131 w 145"/>
                              <a:gd name="T41" fmla="*/ 2851 h 96"/>
                              <a:gd name="T42" fmla="*/ 387131 w 145"/>
                              <a:gd name="T43" fmla="*/ 2851 h 96"/>
                              <a:gd name="T44" fmla="*/ 387131 w 145"/>
                              <a:gd name="T45" fmla="*/ 2851 h 96"/>
                              <a:gd name="T46" fmla="*/ 387131 w 145"/>
                              <a:gd name="T47" fmla="*/ 2851 h 96"/>
                              <a:gd name="T48" fmla="*/ 378591 w 145"/>
                              <a:gd name="T49" fmla="*/ 2851 h 96"/>
                              <a:gd name="T50" fmla="*/ 2847 w 145"/>
                              <a:gd name="T51" fmla="*/ 219518 h 96"/>
                              <a:gd name="T52" fmla="*/ 0 w 145"/>
                              <a:gd name="T53" fmla="*/ 225220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0" y="89"/>
                                  <a:pt x="0" y="90"/>
                                </a:cubicBezTo>
                                <a:cubicBezTo>
                                  <a:pt x="1" y="90"/>
                                  <a:pt x="1" y="90"/>
                                  <a:pt x="1" y="91"/>
                                </a:cubicBezTo>
                                <a:cubicBezTo>
                                  <a:pt x="3" y="91"/>
                                  <a:pt x="3" y="91"/>
                                  <a:pt x="3" y="91"/>
                                </a:cubicBezTo>
                                <a:cubicBezTo>
                                  <a:pt x="9" y="95"/>
                                  <a:pt x="9" y="95"/>
                                  <a:pt x="9" y="95"/>
                                </a:cubicBezTo>
                                <a:cubicBezTo>
                                  <a:pt x="9" y="95"/>
                                  <a:pt x="9" y="95"/>
                                  <a:pt x="9" y="95"/>
                                </a:cubicBezTo>
                                <a:cubicBezTo>
                                  <a:pt x="9" y="95"/>
                                  <a:pt x="9" y="95"/>
                                  <a:pt x="9" y="95"/>
                                </a:cubicBezTo>
                                <a:cubicBezTo>
                                  <a:pt x="10" y="95"/>
                                  <a:pt x="11" y="96"/>
                                  <a:pt x="12" y="95"/>
                                </a:cubicBezTo>
                                <a:cubicBezTo>
                                  <a:pt x="144" y="19"/>
                                  <a:pt x="144" y="19"/>
                                  <a:pt x="144" y="19"/>
                                </a:cubicBezTo>
                                <a:cubicBezTo>
                                  <a:pt x="145" y="18"/>
                                  <a:pt x="145" y="17"/>
                                  <a:pt x="145" y="16"/>
                                </a:cubicBezTo>
                                <a:cubicBezTo>
                                  <a:pt x="145" y="16"/>
                                  <a:pt x="145" y="16"/>
                                  <a:pt x="145" y="16"/>
                                </a:cubicBezTo>
                                <a:cubicBezTo>
                                  <a:pt x="145" y="11"/>
                                  <a:pt x="145" y="11"/>
                                  <a:pt x="145" y="11"/>
                                </a:cubicBezTo>
                                <a:cubicBezTo>
                                  <a:pt x="145" y="8"/>
                                  <a:pt x="145" y="8"/>
                                  <a:pt x="145" y="8"/>
                                </a:cubicBezTo>
                                <a:cubicBezTo>
                                  <a:pt x="145" y="7"/>
                                  <a:pt x="145" y="6"/>
                                  <a:pt x="145" y="6"/>
                                </a:cubicBezTo>
                                <a:cubicBezTo>
                                  <a:pt x="145" y="5"/>
                                  <a:pt x="144" y="5"/>
                                  <a:pt x="144" y="5"/>
                                </a:cubicBezTo>
                                <a:cubicBezTo>
                                  <a:pt x="143" y="4"/>
                                  <a:pt x="143" y="4"/>
                                  <a:pt x="143" y="4"/>
                                </a:cubicBezTo>
                                <a:cubicBezTo>
                                  <a:pt x="136" y="1"/>
                                  <a:pt x="136" y="1"/>
                                  <a:pt x="136" y="1"/>
                                </a:cubicBezTo>
                                <a:cubicBezTo>
                                  <a:pt x="136" y="1"/>
                                  <a:pt x="136" y="1"/>
                                  <a:pt x="136" y="1"/>
                                </a:cubicBezTo>
                                <a:cubicBezTo>
                                  <a:pt x="136" y="1"/>
                                  <a:pt x="136" y="1"/>
                                  <a:pt x="136" y="1"/>
                                </a:cubicBezTo>
                                <a:cubicBezTo>
                                  <a:pt x="136" y="1"/>
                                  <a:pt x="136" y="1"/>
                                  <a:pt x="136" y="1"/>
                                </a:cubicBezTo>
                                <a:cubicBezTo>
                                  <a:pt x="135" y="0"/>
                                  <a:pt x="134" y="0"/>
                                  <a:pt x="133" y="1"/>
                                </a:cubicBezTo>
                                <a:cubicBezTo>
                                  <a:pt x="118" y="9"/>
                                  <a:pt x="1" y="77"/>
                                  <a:pt x="1" y="77"/>
                                </a:cubicBezTo>
                                <a:cubicBezTo>
                                  <a:pt x="0" y="77"/>
                                  <a:pt x="0" y="78"/>
                                  <a:pt x="0" y="79"/>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131"/>
                        <wps:cNvSpPr>
                          <a:spLocks/>
                        </wps:cNvSpPr>
                        <wps:spPr bwMode="auto">
                          <a:xfrm>
                            <a:off x="10741" y="10465"/>
                            <a:ext cx="722" cy="479"/>
                          </a:xfrm>
                          <a:custGeom>
                            <a:avLst/>
                            <a:gdLst>
                              <a:gd name="T0" fmla="*/ 25619 w 145"/>
                              <a:gd name="T1" fmla="*/ 2851 h 96"/>
                              <a:gd name="T2" fmla="*/ 25619 w 145"/>
                              <a:gd name="T3" fmla="*/ 2851 h 96"/>
                              <a:gd name="T4" fmla="*/ 25619 w 145"/>
                              <a:gd name="T5" fmla="*/ 0 h 96"/>
                              <a:gd name="T6" fmla="*/ 11386 w 145"/>
                              <a:gd name="T7" fmla="*/ 8553 h 96"/>
                              <a:gd name="T8" fmla="*/ 2847 w 145"/>
                              <a:gd name="T9" fmla="*/ 14254 h 96"/>
                              <a:gd name="T10" fmla="*/ 0 w 145"/>
                              <a:gd name="T11" fmla="*/ 17105 h 96"/>
                              <a:gd name="T12" fmla="*/ 0 w 145"/>
                              <a:gd name="T13" fmla="*/ 22807 h 96"/>
                              <a:gd name="T14" fmla="*/ 0 w 145"/>
                              <a:gd name="T15" fmla="*/ 25658 h 96"/>
                              <a:gd name="T16" fmla="*/ 0 w 145"/>
                              <a:gd name="T17" fmla="*/ 45614 h 96"/>
                              <a:gd name="T18" fmla="*/ 0 w 145"/>
                              <a:gd name="T19" fmla="*/ 45614 h 96"/>
                              <a:gd name="T20" fmla="*/ 2847 w 145"/>
                              <a:gd name="T21" fmla="*/ 54167 h 96"/>
                              <a:gd name="T22" fmla="*/ 378591 w 145"/>
                              <a:gd name="T23" fmla="*/ 270834 h 96"/>
                              <a:gd name="T24" fmla="*/ 387131 w 145"/>
                              <a:gd name="T25" fmla="*/ 270834 h 96"/>
                              <a:gd name="T26" fmla="*/ 387131 w 145"/>
                              <a:gd name="T27" fmla="*/ 270834 h 96"/>
                              <a:gd name="T28" fmla="*/ 387131 w 145"/>
                              <a:gd name="T29" fmla="*/ 270834 h 96"/>
                              <a:gd name="T30" fmla="*/ 401364 w 145"/>
                              <a:gd name="T31" fmla="*/ 262281 h 96"/>
                              <a:gd name="T32" fmla="*/ 409903 w 145"/>
                              <a:gd name="T33" fmla="*/ 259431 h 96"/>
                              <a:gd name="T34" fmla="*/ 412750 w 145"/>
                              <a:gd name="T35" fmla="*/ 256580 h 96"/>
                              <a:gd name="T36" fmla="*/ 412750 w 145"/>
                              <a:gd name="T37" fmla="*/ 250878 h 96"/>
                              <a:gd name="T38" fmla="*/ 412750 w 145"/>
                              <a:gd name="T39" fmla="*/ 245176 h 96"/>
                              <a:gd name="T40" fmla="*/ 412750 w 145"/>
                              <a:gd name="T41" fmla="*/ 225220 h 96"/>
                              <a:gd name="T42" fmla="*/ 412750 w 145"/>
                              <a:gd name="T43" fmla="*/ 225220 h 96"/>
                              <a:gd name="T44" fmla="*/ 412750 w 145"/>
                              <a:gd name="T45" fmla="*/ 225220 h 96"/>
                              <a:gd name="T46" fmla="*/ 412750 w 145"/>
                              <a:gd name="T47" fmla="*/ 225220 h 96"/>
                              <a:gd name="T48" fmla="*/ 409903 w 145"/>
                              <a:gd name="T49" fmla="*/ 219518 h 96"/>
                              <a:gd name="T50" fmla="*/ 34159 w 145"/>
                              <a:gd name="T51" fmla="*/ 2851 h 96"/>
                              <a:gd name="T52" fmla="*/ 25619 w 145"/>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9" y="1"/>
                                </a:moveTo>
                                <a:cubicBezTo>
                                  <a:pt x="9" y="1"/>
                                  <a:pt x="9" y="1"/>
                                  <a:pt x="9" y="1"/>
                                </a:cubicBezTo>
                                <a:cubicBezTo>
                                  <a:pt x="9" y="0"/>
                                  <a:pt x="9" y="0"/>
                                  <a:pt x="9" y="0"/>
                                </a:cubicBezTo>
                                <a:cubicBezTo>
                                  <a:pt x="4" y="3"/>
                                  <a:pt x="4" y="3"/>
                                  <a:pt x="4" y="3"/>
                                </a:cubicBezTo>
                                <a:cubicBezTo>
                                  <a:pt x="1" y="5"/>
                                  <a:pt x="1" y="5"/>
                                  <a:pt x="1" y="5"/>
                                </a:cubicBezTo>
                                <a:cubicBezTo>
                                  <a:pt x="1" y="5"/>
                                  <a:pt x="0" y="5"/>
                                  <a:pt x="0" y="6"/>
                                </a:cubicBezTo>
                                <a:cubicBezTo>
                                  <a:pt x="0" y="6"/>
                                  <a:pt x="0" y="7"/>
                                  <a:pt x="0" y="8"/>
                                </a:cubicBezTo>
                                <a:cubicBezTo>
                                  <a:pt x="0" y="9"/>
                                  <a:pt x="0" y="9"/>
                                  <a:pt x="0" y="9"/>
                                </a:cubicBezTo>
                                <a:cubicBezTo>
                                  <a:pt x="0" y="16"/>
                                  <a:pt x="0" y="16"/>
                                  <a:pt x="0" y="16"/>
                                </a:cubicBezTo>
                                <a:cubicBezTo>
                                  <a:pt x="0" y="16"/>
                                  <a:pt x="0" y="16"/>
                                  <a:pt x="0" y="16"/>
                                </a:cubicBezTo>
                                <a:cubicBezTo>
                                  <a:pt x="0" y="17"/>
                                  <a:pt x="0" y="18"/>
                                  <a:pt x="1" y="19"/>
                                </a:cubicBezTo>
                                <a:cubicBezTo>
                                  <a:pt x="133" y="95"/>
                                  <a:pt x="133" y="95"/>
                                  <a:pt x="133" y="95"/>
                                </a:cubicBezTo>
                                <a:cubicBezTo>
                                  <a:pt x="134" y="96"/>
                                  <a:pt x="135" y="95"/>
                                  <a:pt x="136" y="95"/>
                                </a:cubicBezTo>
                                <a:cubicBezTo>
                                  <a:pt x="136" y="95"/>
                                  <a:pt x="136" y="95"/>
                                  <a:pt x="136" y="95"/>
                                </a:cubicBezTo>
                                <a:cubicBezTo>
                                  <a:pt x="136" y="95"/>
                                  <a:pt x="136" y="95"/>
                                  <a:pt x="136" y="95"/>
                                </a:cubicBezTo>
                                <a:cubicBezTo>
                                  <a:pt x="141" y="92"/>
                                  <a:pt x="141" y="92"/>
                                  <a:pt x="141" y="92"/>
                                </a:cubicBezTo>
                                <a:cubicBezTo>
                                  <a:pt x="144" y="91"/>
                                  <a:pt x="144" y="91"/>
                                  <a:pt x="144" y="91"/>
                                </a:cubicBezTo>
                                <a:cubicBezTo>
                                  <a:pt x="144" y="90"/>
                                  <a:pt x="145" y="90"/>
                                  <a:pt x="145" y="90"/>
                                </a:cubicBezTo>
                                <a:cubicBezTo>
                                  <a:pt x="145" y="89"/>
                                  <a:pt x="145" y="88"/>
                                  <a:pt x="145" y="88"/>
                                </a:cubicBezTo>
                                <a:cubicBezTo>
                                  <a:pt x="145" y="86"/>
                                  <a:pt x="145" y="86"/>
                                  <a:pt x="145" y="86"/>
                                </a:cubicBezTo>
                                <a:cubicBezTo>
                                  <a:pt x="145" y="79"/>
                                  <a:pt x="145" y="79"/>
                                  <a:pt x="145" y="79"/>
                                </a:cubicBezTo>
                                <a:cubicBezTo>
                                  <a:pt x="145" y="79"/>
                                  <a:pt x="145" y="79"/>
                                  <a:pt x="145" y="79"/>
                                </a:cubicBezTo>
                                <a:cubicBezTo>
                                  <a:pt x="145" y="79"/>
                                  <a:pt x="145" y="79"/>
                                  <a:pt x="145" y="79"/>
                                </a:cubicBezTo>
                                <a:cubicBezTo>
                                  <a:pt x="145" y="79"/>
                                  <a:pt x="145" y="79"/>
                                  <a:pt x="145" y="79"/>
                                </a:cubicBezTo>
                                <a:cubicBezTo>
                                  <a:pt x="145" y="78"/>
                                  <a:pt x="145" y="77"/>
                                  <a:pt x="144" y="77"/>
                                </a:cubicBezTo>
                                <a:cubicBezTo>
                                  <a:pt x="129" y="68"/>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132"/>
                        <wps:cNvSpPr>
                          <a:spLocks/>
                        </wps:cNvSpPr>
                        <wps:spPr bwMode="auto">
                          <a:xfrm>
                            <a:off x="9644" y="11098"/>
                            <a:ext cx="105" cy="831"/>
                          </a:xfrm>
                          <a:custGeom>
                            <a:avLst/>
                            <a:gdLst>
                              <a:gd name="T0" fmla="*/ 56848 w 21"/>
                              <a:gd name="T1" fmla="*/ 14221 h 167"/>
                              <a:gd name="T2" fmla="*/ 56848 w 21"/>
                              <a:gd name="T3" fmla="*/ 14221 h 167"/>
                              <a:gd name="T4" fmla="*/ 56848 w 21"/>
                              <a:gd name="T5" fmla="*/ 14221 h 167"/>
                              <a:gd name="T6" fmla="*/ 42636 w 21"/>
                              <a:gd name="T7" fmla="*/ 5688 h 167"/>
                              <a:gd name="T8" fmla="*/ 34109 w 21"/>
                              <a:gd name="T9" fmla="*/ 0 h 167"/>
                              <a:gd name="T10" fmla="*/ 31266 w 21"/>
                              <a:gd name="T11" fmla="*/ 0 h 167"/>
                              <a:gd name="T12" fmla="*/ 25581 w 21"/>
                              <a:gd name="T13" fmla="*/ 0 h 167"/>
                              <a:gd name="T14" fmla="*/ 22739 w 21"/>
                              <a:gd name="T15" fmla="*/ 2844 h 167"/>
                              <a:gd name="T16" fmla="*/ 5685 w 21"/>
                              <a:gd name="T17" fmla="*/ 14221 h 167"/>
                              <a:gd name="T18" fmla="*/ 5685 w 21"/>
                              <a:gd name="T19" fmla="*/ 14221 h 167"/>
                              <a:gd name="T20" fmla="*/ 0 w 21"/>
                              <a:gd name="T21" fmla="*/ 19909 h 167"/>
                              <a:gd name="T22" fmla="*/ 0 w 21"/>
                              <a:gd name="T23" fmla="*/ 455071 h 167"/>
                              <a:gd name="T24" fmla="*/ 5685 w 21"/>
                              <a:gd name="T25" fmla="*/ 460759 h 167"/>
                              <a:gd name="T26" fmla="*/ 5685 w 21"/>
                              <a:gd name="T27" fmla="*/ 460759 h 167"/>
                              <a:gd name="T28" fmla="*/ 19897 w 21"/>
                              <a:gd name="T29" fmla="*/ 469292 h 167"/>
                              <a:gd name="T30" fmla="*/ 25581 w 21"/>
                              <a:gd name="T31" fmla="*/ 474980 h 167"/>
                              <a:gd name="T32" fmla="*/ 31266 w 21"/>
                              <a:gd name="T33" fmla="*/ 474980 h 167"/>
                              <a:gd name="T34" fmla="*/ 34109 w 21"/>
                              <a:gd name="T35" fmla="*/ 474980 h 167"/>
                              <a:gd name="T36" fmla="*/ 39793 w 21"/>
                              <a:gd name="T37" fmla="*/ 472136 h 167"/>
                              <a:gd name="T38" fmla="*/ 56848 w 21"/>
                              <a:gd name="T39" fmla="*/ 460759 h 167"/>
                              <a:gd name="T40" fmla="*/ 56848 w 21"/>
                              <a:gd name="T41" fmla="*/ 460759 h 167"/>
                              <a:gd name="T42" fmla="*/ 59690 w 21"/>
                              <a:gd name="T43" fmla="*/ 455071 h 167"/>
                              <a:gd name="T44" fmla="*/ 59690 w 21"/>
                              <a:gd name="T45" fmla="*/ 19909 h 167"/>
                              <a:gd name="T46" fmla="*/ 56848 w 21"/>
                              <a:gd name="T47" fmla="*/ 14221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20" y="5"/>
                                </a:moveTo>
                                <a:cubicBezTo>
                                  <a:pt x="20" y="5"/>
                                  <a:pt x="20" y="5"/>
                                  <a:pt x="20" y="5"/>
                                </a:cubicBezTo>
                                <a:cubicBezTo>
                                  <a:pt x="20" y="5"/>
                                  <a:pt x="20" y="5"/>
                                  <a:pt x="20" y="5"/>
                                </a:cubicBezTo>
                                <a:cubicBezTo>
                                  <a:pt x="15" y="2"/>
                                  <a:pt x="15" y="2"/>
                                  <a:pt x="15" y="2"/>
                                </a:cubicBezTo>
                                <a:cubicBezTo>
                                  <a:pt x="12" y="0"/>
                                  <a:pt x="12" y="0"/>
                                  <a:pt x="12" y="0"/>
                                </a:cubicBezTo>
                                <a:cubicBezTo>
                                  <a:pt x="12" y="0"/>
                                  <a:pt x="11" y="0"/>
                                  <a:pt x="11" y="0"/>
                                </a:cubicBezTo>
                                <a:cubicBezTo>
                                  <a:pt x="10" y="0"/>
                                  <a:pt x="10" y="0"/>
                                  <a:pt x="9" y="0"/>
                                </a:cubicBezTo>
                                <a:cubicBezTo>
                                  <a:pt x="8" y="1"/>
                                  <a:pt x="8" y="1"/>
                                  <a:pt x="8" y="1"/>
                                </a:cubicBezTo>
                                <a:cubicBezTo>
                                  <a:pt x="2" y="5"/>
                                  <a:pt x="2" y="5"/>
                                  <a:pt x="2" y="5"/>
                                </a:cubicBezTo>
                                <a:cubicBezTo>
                                  <a:pt x="2" y="5"/>
                                  <a:pt x="2" y="5"/>
                                  <a:pt x="2" y="5"/>
                                </a:cubicBezTo>
                                <a:cubicBezTo>
                                  <a:pt x="1" y="5"/>
                                  <a:pt x="0" y="6"/>
                                  <a:pt x="0" y="7"/>
                                </a:cubicBezTo>
                                <a:cubicBezTo>
                                  <a:pt x="0" y="160"/>
                                  <a:pt x="0" y="160"/>
                                  <a:pt x="0" y="160"/>
                                </a:cubicBezTo>
                                <a:cubicBezTo>
                                  <a:pt x="0" y="161"/>
                                  <a:pt x="1" y="162"/>
                                  <a:pt x="2" y="162"/>
                                </a:cubicBezTo>
                                <a:cubicBezTo>
                                  <a:pt x="2" y="162"/>
                                  <a:pt x="2" y="162"/>
                                  <a:pt x="2" y="162"/>
                                </a:cubicBezTo>
                                <a:cubicBezTo>
                                  <a:pt x="7" y="165"/>
                                  <a:pt x="7" y="165"/>
                                  <a:pt x="7" y="165"/>
                                </a:cubicBezTo>
                                <a:cubicBezTo>
                                  <a:pt x="9" y="167"/>
                                  <a:pt x="9" y="167"/>
                                  <a:pt x="9" y="167"/>
                                </a:cubicBezTo>
                                <a:cubicBezTo>
                                  <a:pt x="10" y="167"/>
                                  <a:pt x="10" y="167"/>
                                  <a:pt x="11" y="167"/>
                                </a:cubicBezTo>
                                <a:cubicBezTo>
                                  <a:pt x="11" y="167"/>
                                  <a:pt x="12" y="167"/>
                                  <a:pt x="12" y="167"/>
                                </a:cubicBezTo>
                                <a:cubicBezTo>
                                  <a:pt x="14" y="166"/>
                                  <a:pt x="14" y="166"/>
                                  <a:pt x="14" y="166"/>
                                </a:cubicBezTo>
                                <a:cubicBezTo>
                                  <a:pt x="20" y="162"/>
                                  <a:pt x="20" y="162"/>
                                  <a:pt x="20" y="162"/>
                                </a:cubicBezTo>
                                <a:cubicBezTo>
                                  <a:pt x="20" y="162"/>
                                  <a:pt x="20" y="162"/>
                                  <a:pt x="20" y="162"/>
                                </a:cubicBezTo>
                                <a:cubicBezTo>
                                  <a:pt x="21" y="162"/>
                                  <a:pt x="21" y="161"/>
                                  <a:pt x="21" y="160"/>
                                </a:cubicBezTo>
                                <a:cubicBezTo>
                                  <a:pt x="21" y="7"/>
                                  <a:pt x="21" y="7"/>
                                  <a:pt x="21" y="7"/>
                                </a:cubicBezTo>
                                <a:cubicBezTo>
                                  <a:pt x="21" y="6"/>
                                  <a:pt x="21" y="5"/>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133"/>
                        <wps:cNvSpPr>
                          <a:spLocks/>
                        </wps:cNvSpPr>
                        <wps:spPr bwMode="auto">
                          <a:xfrm>
                            <a:off x="9804" y="12085"/>
                            <a:ext cx="723" cy="477"/>
                          </a:xfrm>
                          <a:custGeom>
                            <a:avLst/>
                            <a:gdLst>
                              <a:gd name="T0" fmla="*/ 25619 w 145"/>
                              <a:gd name="T1" fmla="*/ 2844 h 96"/>
                              <a:gd name="T2" fmla="*/ 25619 w 145"/>
                              <a:gd name="T3" fmla="*/ 2844 h 96"/>
                              <a:gd name="T4" fmla="*/ 25619 w 145"/>
                              <a:gd name="T5" fmla="*/ 2844 h 96"/>
                              <a:gd name="T6" fmla="*/ 11386 w 145"/>
                              <a:gd name="T7" fmla="*/ 11377 h 96"/>
                              <a:gd name="T8" fmla="*/ 2847 w 145"/>
                              <a:gd name="T9" fmla="*/ 14221 h 96"/>
                              <a:gd name="T10" fmla="*/ 0 w 145"/>
                              <a:gd name="T11" fmla="*/ 17066 h 96"/>
                              <a:gd name="T12" fmla="*/ 0 w 145"/>
                              <a:gd name="T13" fmla="*/ 22754 h 96"/>
                              <a:gd name="T14" fmla="*/ 0 w 145"/>
                              <a:gd name="T15" fmla="*/ 25598 h 96"/>
                              <a:gd name="T16" fmla="*/ 0 w 145"/>
                              <a:gd name="T17" fmla="*/ 48353 h 96"/>
                              <a:gd name="T18" fmla="*/ 0 w 145"/>
                              <a:gd name="T19" fmla="*/ 48353 h 96"/>
                              <a:gd name="T20" fmla="*/ 2847 w 145"/>
                              <a:gd name="T21" fmla="*/ 54041 h 96"/>
                              <a:gd name="T22" fmla="*/ 378591 w 145"/>
                              <a:gd name="T23" fmla="*/ 270206 h 96"/>
                              <a:gd name="T24" fmla="*/ 387131 w 145"/>
                              <a:gd name="T25" fmla="*/ 270206 h 96"/>
                              <a:gd name="T26" fmla="*/ 387131 w 145"/>
                              <a:gd name="T27" fmla="*/ 270206 h 96"/>
                              <a:gd name="T28" fmla="*/ 387131 w 145"/>
                              <a:gd name="T29" fmla="*/ 270206 h 96"/>
                              <a:gd name="T30" fmla="*/ 387131 w 145"/>
                              <a:gd name="T31" fmla="*/ 270206 h 96"/>
                              <a:gd name="T32" fmla="*/ 401364 w 145"/>
                              <a:gd name="T33" fmla="*/ 264517 h 96"/>
                              <a:gd name="T34" fmla="*/ 409903 w 145"/>
                              <a:gd name="T35" fmla="*/ 258829 h 96"/>
                              <a:gd name="T36" fmla="*/ 412750 w 145"/>
                              <a:gd name="T37" fmla="*/ 255984 h 96"/>
                              <a:gd name="T38" fmla="*/ 412750 w 145"/>
                              <a:gd name="T39" fmla="*/ 250296 h 96"/>
                              <a:gd name="T40" fmla="*/ 412750 w 145"/>
                              <a:gd name="T41" fmla="*/ 247452 h 96"/>
                              <a:gd name="T42" fmla="*/ 412750 w 145"/>
                              <a:gd name="T43" fmla="*/ 227542 h 96"/>
                              <a:gd name="T44" fmla="*/ 412750 w 145"/>
                              <a:gd name="T45" fmla="*/ 227542 h 96"/>
                              <a:gd name="T46" fmla="*/ 412750 w 145"/>
                              <a:gd name="T47" fmla="*/ 227542 h 96"/>
                              <a:gd name="T48" fmla="*/ 409903 w 145"/>
                              <a:gd name="T49" fmla="*/ 219009 h 96"/>
                              <a:gd name="T50" fmla="*/ 34159 w 145"/>
                              <a:gd name="T51" fmla="*/ 2844 h 96"/>
                              <a:gd name="T52" fmla="*/ 25619 w 145"/>
                              <a:gd name="T53" fmla="*/ 2844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9" y="1"/>
                                </a:moveTo>
                                <a:cubicBezTo>
                                  <a:pt x="9" y="1"/>
                                  <a:pt x="9" y="1"/>
                                  <a:pt x="9" y="1"/>
                                </a:cubicBezTo>
                                <a:cubicBezTo>
                                  <a:pt x="9" y="1"/>
                                  <a:pt x="9" y="1"/>
                                  <a:pt x="9" y="1"/>
                                </a:cubicBezTo>
                                <a:cubicBezTo>
                                  <a:pt x="4" y="4"/>
                                  <a:pt x="4" y="4"/>
                                  <a:pt x="4" y="4"/>
                                </a:cubicBezTo>
                                <a:cubicBezTo>
                                  <a:pt x="1" y="5"/>
                                  <a:pt x="1" y="5"/>
                                  <a:pt x="1" y="5"/>
                                </a:cubicBezTo>
                                <a:cubicBezTo>
                                  <a:pt x="1" y="6"/>
                                  <a:pt x="1" y="6"/>
                                  <a:pt x="0" y="6"/>
                                </a:cubicBezTo>
                                <a:cubicBezTo>
                                  <a:pt x="0" y="7"/>
                                  <a:pt x="0" y="8"/>
                                  <a:pt x="0" y="8"/>
                                </a:cubicBezTo>
                                <a:cubicBezTo>
                                  <a:pt x="0" y="9"/>
                                  <a:pt x="0" y="9"/>
                                  <a:pt x="0" y="9"/>
                                </a:cubicBezTo>
                                <a:cubicBezTo>
                                  <a:pt x="0" y="17"/>
                                  <a:pt x="0" y="17"/>
                                  <a:pt x="0" y="17"/>
                                </a:cubicBezTo>
                                <a:cubicBezTo>
                                  <a:pt x="0" y="17"/>
                                  <a:pt x="0" y="17"/>
                                  <a:pt x="0" y="17"/>
                                </a:cubicBezTo>
                                <a:cubicBezTo>
                                  <a:pt x="0" y="18"/>
                                  <a:pt x="0" y="19"/>
                                  <a:pt x="1" y="19"/>
                                </a:cubicBezTo>
                                <a:cubicBezTo>
                                  <a:pt x="133" y="95"/>
                                  <a:pt x="133" y="95"/>
                                  <a:pt x="133" y="95"/>
                                </a:cubicBezTo>
                                <a:cubicBezTo>
                                  <a:pt x="134" y="96"/>
                                  <a:pt x="135" y="96"/>
                                  <a:pt x="136" y="95"/>
                                </a:cubicBezTo>
                                <a:cubicBezTo>
                                  <a:pt x="136" y="95"/>
                                  <a:pt x="136" y="95"/>
                                  <a:pt x="136" y="95"/>
                                </a:cubicBezTo>
                                <a:cubicBezTo>
                                  <a:pt x="136" y="95"/>
                                  <a:pt x="136" y="95"/>
                                  <a:pt x="136" y="95"/>
                                </a:cubicBezTo>
                                <a:cubicBezTo>
                                  <a:pt x="136" y="95"/>
                                  <a:pt x="136" y="95"/>
                                  <a:pt x="136" y="95"/>
                                </a:cubicBezTo>
                                <a:cubicBezTo>
                                  <a:pt x="141" y="93"/>
                                  <a:pt x="141" y="93"/>
                                  <a:pt x="141" y="93"/>
                                </a:cubicBezTo>
                                <a:cubicBezTo>
                                  <a:pt x="144" y="91"/>
                                  <a:pt x="144" y="91"/>
                                  <a:pt x="144" y="91"/>
                                </a:cubicBezTo>
                                <a:cubicBezTo>
                                  <a:pt x="144" y="91"/>
                                  <a:pt x="145" y="90"/>
                                  <a:pt x="145" y="90"/>
                                </a:cubicBezTo>
                                <a:cubicBezTo>
                                  <a:pt x="145" y="89"/>
                                  <a:pt x="145" y="89"/>
                                  <a:pt x="145" y="88"/>
                                </a:cubicBezTo>
                                <a:cubicBezTo>
                                  <a:pt x="145" y="87"/>
                                  <a:pt x="145" y="87"/>
                                  <a:pt x="145" y="87"/>
                                </a:cubicBezTo>
                                <a:cubicBezTo>
                                  <a:pt x="145" y="80"/>
                                  <a:pt x="145" y="80"/>
                                  <a:pt x="145" y="80"/>
                                </a:cubicBezTo>
                                <a:cubicBezTo>
                                  <a:pt x="145" y="80"/>
                                  <a:pt x="145" y="80"/>
                                  <a:pt x="145" y="80"/>
                                </a:cubicBezTo>
                                <a:cubicBezTo>
                                  <a:pt x="145" y="80"/>
                                  <a:pt x="145" y="80"/>
                                  <a:pt x="145" y="80"/>
                                </a:cubicBezTo>
                                <a:cubicBezTo>
                                  <a:pt x="145" y="79"/>
                                  <a:pt x="145" y="78"/>
                                  <a:pt x="144" y="77"/>
                                </a:cubicBezTo>
                                <a:cubicBezTo>
                                  <a:pt x="129" y="69"/>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135"/>
                        <wps:cNvSpPr>
                          <a:spLocks/>
                        </wps:cNvSpPr>
                        <wps:spPr bwMode="auto">
                          <a:xfrm>
                            <a:off x="8867" y="12085"/>
                            <a:ext cx="723" cy="477"/>
                          </a:xfrm>
                          <a:custGeom>
                            <a:avLst/>
                            <a:gdLst>
                              <a:gd name="T0" fmla="*/ 0 w 145"/>
                              <a:gd name="T1" fmla="*/ 227542 h 96"/>
                              <a:gd name="T2" fmla="*/ 0 w 145"/>
                              <a:gd name="T3" fmla="*/ 227542 h 96"/>
                              <a:gd name="T4" fmla="*/ 0 w 145"/>
                              <a:gd name="T5" fmla="*/ 227542 h 96"/>
                              <a:gd name="T6" fmla="*/ 0 w 145"/>
                              <a:gd name="T7" fmla="*/ 241763 h 96"/>
                              <a:gd name="T8" fmla="*/ 0 w 145"/>
                              <a:gd name="T9" fmla="*/ 250296 h 96"/>
                              <a:gd name="T10" fmla="*/ 0 w 145"/>
                              <a:gd name="T11" fmla="*/ 255984 h 96"/>
                              <a:gd name="T12" fmla="*/ 5693 w 145"/>
                              <a:gd name="T13" fmla="*/ 258829 h 96"/>
                              <a:gd name="T14" fmla="*/ 8540 w 145"/>
                              <a:gd name="T15" fmla="*/ 261673 h 96"/>
                              <a:gd name="T16" fmla="*/ 25619 w 145"/>
                              <a:gd name="T17" fmla="*/ 270206 h 96"/>
                              <a:gd name="T18" fmla="*/ 25619 w 145"/>
                              <a:gd name="T19" fmla="*/ 270206 h 96"/>
                              <a:gd name="T20" fmla="*/ 25619 w 145"/>
                              <a:gd name="T21" fmla="*/ 270206 h 96"/>
                              <a:gd name="T22" fmla="*/ 34159 w 145"/>
                              <a:gd name="T23" fmla="*/ 270206 h 96"/>
                              <a:gd name="T24" fmla="*/ 409903 w 145"/>
                              <a:gd name="T25" fmla="*/ 54041 h 96"/>
                              <a:gd name="T26" fmla="*/ 412750 w 145"/>
                              <a:gd name="T27" fmla="*/ 48353 h 96"/>
                              <a:gd name="T28" fmla="*/ 412750 w 145"/>
                              <a:gd name="T29" fmla="*/ 48353 h 96"/>
                              <a:gd name="T30" fmla="*/ 412750 w 145"/>
                              <a:gd name="T31" fmla="*/ 31287 h 96"/>
                              <a:gd name="T32" fmla="*/ 412750 w 145"/>
                              <a:gd name="T33" fmla="*/ 22754 h 96"/>
                              <a:gd name="T34" fmla="*/ 412750 w 145"/>
                              <a:gd name="T35" fmla="*/ 17066 h 96"/>
                              <a:gd name="T36" fmla="*/ 409903 w 145"/>
                              <a:gd name="T37" fmla="*/ 14221 h 96"/>
                              <a:gd name="T38" fmla="*/ 407057 w 145"/>
                              <a:gd name="T39" fmla="*/ 14221 h 96"/>
                              <a:gd name="T40" fmla="*/ 387131 w 145"/>
                              <a:gd name="T41" fmla="*/ 2844 h 96"/>
                              <a:gd name="T42" fmla="*/ 387131 w 145"/>
                              <a:gd name="T43" fmla="*/ 2844 h 96"/>
                              <a:gd name="T44" fmla="*/ 378591 w 145"/>
                              <a:gd name="T45" fmla="*/ 2844 h 96"/>
                              <a:gd name="T46" fmla="*/ 2847 w 145"/>
                              <a:gd name="T47" fmla="*/ 219009 h 96"/>
                              <a:gd name="T48" fmla="*/ 0 w 145"/>
                              <a:gd name="T49" fmla="*/ 227542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5"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0" y="90"/>
                                </a:cubicBezTo>
                                <a:cubicBezTo>
                                  <a:pt x="1" y="90"/>
                                  <a:pt x="1" y="91"/>
                                  <a:pt x="2" y="91"/>
                                </a:cubicBezTo>
                                <a:cubicBezTo>
                                  <a:pt x="3" y="92"/>
                                  <a:pt x="3" y="92"/>
                                  <a:pt x="3" y="92"/>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6"/>
                                </a:cubicBezTo>
                                <a:cubicBezTo>
                                  <a:pt x="145" y="6"/>
                                  <a:pt x="144" y="6"/>
                                  <a:pt x="144" y="5"/>
                                </a:cubicBezTo>
                                <a:cubicBezTo>
                                  <a:pt x="143" y="5"/>
                                  <a:pt x="143" y="5"/>
                                  <a:pt x="143" y="5"/>
                                </a:cubicBezTo>
                                <a:cubicBezTo>
                                  <a:pt x="136" y="1"/>
                                  <a:pt x="136" y="1"/>
                                  <a:pt x="136" y="1"/>
                                </a:cubicBezTo>
                                <a:cubicBezTo>
                                  <a:pt x="136" y="1"/>
                                  <a:pt x="136" y="1"/>
                                  <a:pt x="136" y="1"/>
                                </a:cubicBezTo>
                                <a:cubicBezTo>
                                  <a:pt x="135" y="0"/>
                                  <a:pt x="134" y="0"/>
                                  <a:pt x="133" y="1"/>
                                </a:cubicBezTo>
                                <a:cubicBezTo>
                                  <a:pt x="118" y="10"/>
                                  <a:pt x="2" y="77"/>
                                  <a:pt x="1"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136"/>
                        <wps:cNvSpPr>
                          <a:spLocks/>
                        </wps:cNvSpPr>
                        <wps:spPr bwMode="auto">
                          <a:xfrm>
                            <a:off x="10741" y="12085"/>
                            <a:ext cx="722" cy="477"/>
                          </a:xfrm>
                          <a:custGeom>
                            <a:avLst/>
                            <a:gdLst>
                              <a:gd name="T0" fmla="*/ 0 w 145"/>
                              <a:gd name="T1" fmla="*/ 227542 h 96"/>
                              <a:gd name="T2" fmla="*/ 0 w 145"/>
                              <a:gd name="T3" fmla="*/ 227542 h 96"/>
                              <a:gd name="T4" fmla="*/ 0 w 145"/>
                              <a:gd name="T5" fmla="*/ 227542 h 96"/>
                              <a:gd name="T6" fmla="*/ 0 w 145"/>
                              <a:gd name="T7" fmla="*/ 241763 h 96"/>
                              <a:gd name="T8" fmla="*/ 0 w 145"/>
                              <a:gd name="T9" fmla="*/ 250296 h 96"/>
                              <a:gd name="T10" fmla="*/ 0 w 145"/>
                              <a:gd name="T11" fmla="*/ 255984 h 96"/>
                              <a:gd name="T12" fmla="*/ 2847 w 145"/>
                              <a:gd name="T13" fmla="*/ 258829 h 96"/>
                              <a:gd name="T14" fmla="*/ 8540 w 145"/>
                              <a:gd name="T15" fmla="*/ 261673 h 96"/>
                              <a:gd name="T16" fmla="*/ 25619 w 145"/>
                              <a:gd name="T17" fmla="*/ 270206 h 96"/>
                              <a:gd name="T18" fmla="*/ 25619 w 145"/>
                              <a:gd name="T19" fmla="*/ 270206 h 96"/>
                              <a:gd name="T20" fmla="*/ 25619 w 145"/>
                              <a:gd name="T21" fmla="*/ 270206 h 96"/>
                              <a:gd name="T22" fmla="*/ 34159 w 145"/>
                              <a:gd name="T23" fmla="*/ 270206 h 96"/>
                              <a:gd name="T24" fmla="*/ 409903 w 145"/>
                              <a:gd name="T25" fmla="*/ 54041 h 96"/>
                              <a:gd name="T26" fmla="*/ 412750 w 145"/>
                              <a:gd name="T27" fmla="*/ 48353 h 96"/>
                              <a:gd name="T28" fmla="*/ 412750 w 145"/>
                              <a:gd name="T29" fmla="*/ 48353 h 96"/>
                              <a:gd name="T30" fmla="*/ 412750 w 145"/>
                              <a:gd name="T31" fmla="*/ 31287 h 96"/>
                              <a:gd name="T32" fmla="*/ 412750 w 145"/>
                              <a:gd name="T33" fmla="*/ 22754 h 96"/>
                              <a:gd name="T34" fmla="*/ 412750 w 145"/>
                              <a:gd name="T35" fmla="*/ 17066 h 96"/>
                              <a:gd name="T36" fmla="*/ 409903 w 145"/>
                              <a:gd name="T37" fmla="*/ 14221 h 96"/>
                              <a:gd name="T38" fmla="*/ 404210 w 145"/>
                              <a:gd name="T39" fmla="*/ 14221 h 96"/>
                              <a:gd name="T40" fmla="*/ 387131 w 145"/>
                              <a:gd name="T41" fmla="*/ 2844 h 96"/>
                              <a:gd name="T42" fmla="*/ 387131 w 145"/>
                              <a:gd name="T43" fmla="*/ 2844 h 96"/>
                              <a:gd name="T44" fmla="*/ 378591 w 145"/>
                              <a:gd name="T45" fmla="*/ 2844 h 96"/>
                              <a:gd name="T46" fmla="*/ 2847 w 145"/>
                              <a:gd name="T47" fmla="*/ 219009 h 96"/>
                              <a:gd name="T48" fmla="*/ 0 w 145"/>
                              <a:gd name="T49" fmla="*/ 227542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5"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0" y="90"/>
                                </a:cubicBezTo>
                                <a:cubicBezTo>
                                  <a:pt x="0" y="90"/>
                                  <a:pt x="1" y="91"/>
                                  <a:pt x="1" y="91"/>
                                </a:cubicBezTo>
                                <a:cubicBezTo>
                                  <a:pt x="3" y="92"/>
                                  <a:pt x="3" y="92"/>
                                  <a:pt x="3" y="92"/>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6"/>
                                </a:cubicBezTo>
                                <a:cubicBezTo>
                                  <a:pt x="145" y="6"/>
                                  <a:pt x="144" y="6"/>
                                  <a:pt x="144" y="5"/>
                                </a:cubicBezTo>
                                <a:cubicBezTo>
                                  <a:pt x="142" y="5"/>
                                  <a:pt x="142" y="5"/>
                                  <a:pt x="142" y="5"/>
                                </a:cubicBezTo>
                                <a:cubicBezTo>
                                  <a:pt x="136" y="1"/>
                                  <a:pt x="136" y="1"/>
                                  <a:pt x="136" y="1"/>
                                </a:cubicBezTo>
                                <a:cubicBezTo>
                                  <a:pt x="136" y="1"/>
                                  <a:pt x="136" y="1"/>
                                  <a:pt x="136" y="1"/>
                                </a:cubicBezTo>
                                <a:cubicBezTo>
                                  <a:pt x="135" y="0"/>
                                  <a:pt x="134" y="0"/>
                                  <a:pt x="133" y="1"/>
                                </a:cubicBezTo>
                                <a:cubicBezTo>
                                  <a:pt x="118" y="10"/>
                                  <a:pt x="1" y="77"/>
                                  <a:pt x="1" y="77"/>
                                </a:cubicBezTo>
                                <a:cubicBezTo>
                                  <a:pt x="0" y="78"/>
                                  <a:pt x="0" y="79"/>
                                  <a:pt x="0" y="80"/>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6" name="Freeform 140"/>
                        <wps:cNvSpPr>
                          <a:spLocks/>
                        </wps:cNvSpPr>
                        <wps:spPr bwMode="auto">
                          <a:xfrm>
                            <a:off x="10582" y="12717"/>
                            <a:ext cx="104" cy="832"/>
                          </a:xfrm>
                          <a:custGeom>
                            <a:avLst/>
                            <a:gdLst>
                              <a:gd name="T0" fmla="*/ 56848 w 21"/>
                              <a:gd name="T1" fmla="*/ 14240 h 167"/>
                              <a:gd name="T2" fmla="*/ 56848 w 21"/>
                              <a:gd name="T3" fmla="*/ 14240 h 167"/>
                              <a:gd name="T4" fmla="*/ 56848 w 21"/>
                              <a:gd name="T5" fmla="*/ 14240 h 167"/>
                              <a:gd name="T6" fmla="*/ 42636 w 21"/>
                              <a:gd name="T7" fmla="*/ 5696 h 167"/>
                              <a:gd name="T8" fmla="*/ 34109 w 21"/>
                              <a:gd name="T9" fmla="*/ 2848 h 167"/>
                              <a:gd name="T10" fmla="*/ 31266 w 21"/>
                              <a:gd name="T11" fmla="*/ 0 h 167"/>
                              <a:gd name="T12" fmla="*/ 25581 w 21"/>
                              <a:gd name="T13" fmla="*/ 2848 h 167"/>
                              <a:gd name="T14" fmla="*/ 22739 w 21"/>
                              <a:gd name="T15" fmla="*/ 5696 h 167"/>
                              <a:gd name="T16" fmla="*/ 5685 w 21"/>
                              <a:gd name="T17" fmla="*/ 14240 h 167"/>
                              <a:gd name="T18" fmla="*/ 5685 w 21"/>
                              <a:gd name="T19" fmla="*/ 14240 h 167"/>
                              <a:gd name="T20" fmla="*/ 5685 w 21"/>
                              <a:gd name="T21" fmla="*/ 14240 h 167"/>
                              <a:gd name="T22" fmla="*/ 5685 w 21"/>
                              <a:gd name="T23" fmla="*/ 14240 h 167"/>
                              <a:gd name="T24" fmla="*/ 0 w 21"/>
                              <a:gd name="T25" fmla="*/ 22784 h 167"/>
                              <a:gd name="T26" fmla="*/ 0 w 21"/>
                              <a:gd name="T27" fmla="*/ 455679 h 167"/>
                              <a:gd name="T28" fmla="*/ 5685 w 21"/>
                              <a:gd name="T29" fmla="*/ 464223 h 167"/>
                              <a:gd name="T30" fmla="*/ 5685 w 21"/>
                              <a:gd name="T31" fmla="*/ 464223 h 167"/>
                              <a:gd name="T32" fmla="*/ 17054 w 21"/>
                              <a:gd name="T33" fmla="*/ 472767 h 167"/>
                              <a:gd name="T34" fmla="*/ 25581 w 21"/>
                              <a:gd name="T35" fmla="*/ 475615 h 167"/>
                              <a:gd name="T36" fmla="*/ 31266 w 21"/>
                              <a:gd name="T37" fmla="*/ 475615 h 167"/>
                              <a:gd name="T38" fmla="*/ 34109 w 21"/>
                              <a:gd name="T39" fmla="*/ 475615 h 167"/>
                              <a:gd name="T40" fmla="*/ 36951 w 21"/>
                              <a:gd name="T41" fmla="*/ 472767 h 167"/>
                              <a:gd name="T42" fmla="*/ 56848 w 21"/>
                              <a:gd name="T43" fmla="*/ 464223 h 167"/>
                              <a:gd name="T44" fmla="*/ 56848 w 21"/>
                              <a:gd name="T45" fmla="*/ 464223 h 167"/>
                              <a:gd name="T46" fmla="*/ 59690 w 21"/>
                              <a:gd name="T47" fmla="*/ 455679 h 167"/>
                              <a:gd name="T48" fmla="*/ 59690 w 21"/>
                              <a:gd name="T49" fmla="*/ 22784 h 167"/>
                              <a:gd name="T50" fmla="*/ 56848 w 21"/>
                              <a:gd name="T51" fmla="*/ 14240 h 167"/>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21" h="167">
                                <a:moveTo>
                                  <a:pt x="20" y="5"/>
                                </a:moveTo>
                                <a:cubicBezTo>
                                  <a:pt x="20" y="5"/>
                                  <a:pt x="20" y="5"/>
                                  <a:pt x="20" y="5"/>
                                </a:cubicBezTo>
                                <a:cubicBezTo>
                                  <a:pt x="20" y="5"/>
                                  <a:pt x="20" y="5"/>
                                  <a:pt x="20" y="5"/>
                                </a:cubicBezTo>
                                <a:cubicBezTo>
                                  <a:pt x="15" y="2"/>
                                  <a:pt x="15" y="2"/>
                                  <a:pt x="15" y="2"/>
                                </a:cubicBezTo>
                                <a:cubicBezTo>
                                  <a:pt x="12" y="1"/>
                                  <a:pt x="12" y="1"/>
                                  <a:pt x="12" y="1"/>
                                </a:cubicBezTo>
                                <a:cubicBezTo>
                                  <a:pt x="12" y="1"/>
                                  <a:pt x="11" y="0"/>
                                  <a:pt x="11" y="0"/>
                                </a:cubicBezTo>
                                <a:cubicBezTo>
                                  <a:pt x="10" y="0"/>
                                  <a:pt x="9" y="1"/>
                                  <a:pt x="9" y="1"/>
                                </a:cubicBezTo>
                                <a:cubicBezTo>
                                  <a:pt x="8" y="2"/>
                                  <a:pt x="8" y="2"/>
                                  <a:pt x="8" y="2"/>
                                </a:cubicBezTo>
                                <a:cubicBezTo>
                                  <a:pt x="2" y="5"/>
                                  <a:pt x="2" y="5"/>
                                  <a:pt x="2" y="5"/>
                                </a:cubicBezTo>
                                <a:cubicBezTo>
                                  <a:pt x="2" y="5"/>
                                  <a:pt x="2" y="5"/>
                                  <a:pt x="2" y="5"/>
                                </a:cubicBezTo>
                                <a:cubicBezTo>
                                  <a:pt x="2" y="5"/>
                                  <a:pt x="2" y="5"/>
                                  <a:pt x="2" y="5"/>
                                </a:cubicBezTo>
                                <a:cubicBezTo>
                                  <a:pt x="2" y="5"/>
                                  <a:pt x="2" y="5"/>
                                  <a:pt x="2" y="5"/>
                                </a:cubicBezTo>
                                <a:cubicBezTo>
                                  <a:pt x="1" y="6"/>
                                  <a:pt x="0" y="7"/>
                                  <a:pt x="0" y="8"/>
                                </a:cubicBezTo>
                                <a:cubicBezTo>
                                  <a:pt x="0" y="160"/>
                                  <a:pt x="0" y="160"/>
                                  <a:pt x="0" y="160"/>
                                </a:cubicBezTo>
                                <a:cubicBezTo>
                                  <a:pt x="0" y="161"/>
                                  <a:pt x="1" y="162"/>
                                  <a:pt x="2" y="163"/>
                                </a:cubicBezTo>
                                <a:cubicBezTo>
                                  <a:pt x="2" y="163"/>
                                  <a:pt x="2" y="163"/>
                                  <a:pt x="2" y="163"/>
                                </a:cubicBezTo>
                                <a:cubicBezTo>
                                  <a:pt x="6" y="166"/>
                                  <a:pt x="6" y="166"/>
                                  <a:pt x="6" y="166"/>
                                </a:cubicBezTo>
                                <a:cubicBezTo>
                                  <a:pt x="9" y="167"/>
                                  <a:pt x="9" y="167"/>
                                  <a:pt x="9" y="167"/>
                                </a:cubicBezTo>
                                <a:cubicBezTo>
                                  <a:pt x="9" y="167"/>
                                  <a:pt x="10" y="167"/>
                                  <a:pt x="11" y="167"/>
                                </a:cubicBezTo>
                                <a:cubicBezTo>
                                  <a:pt x="11" y="167"/>
                                  <a:pt x="12" y="167"/>
                                  <a:pt x="12" y="167"/>
                                </a:cubicBezTo>
                                <a:cubicBezTo>
                                  <a:pt x="13" y="166"/>
                                  <a:pt x="13" y="166"/>
                                  <a:pt x="13" y="166"/>
                                </a:cubicBezTo>
                                <a:cubicBezTo>
                                  <a:pt x="20" y="163"/>
                                  <a:pt x="20" y="163"/>
                                  <a:pt x="20" y="163"/>
                                </a:cubicBezTo>
                                <a:cubicBezTo>
                                  <a:pt x="20" y="163"/>
                                  <a:pt x="20" y="163"/>
                                  <a:pt x="20" y="163"/>
                                </a:cubicBezTo>
                                <a:cubicBezTo>
                                  <a:pt x="21" y="162"/>
                                  <a:pt x="21" y="161"/>
                                  <a:pt x="21" y="160"/>
                                </a:cubicBezTo>
                                <a:cubicBezTo>
                                  <a:pt x="21" y="8"/>
                                  <a:pt x="21" y="8"/>
                                  <a:pt x="21" y="8"/>
                                </a:cubicBezTo>
                                <a:cubicBezTo>
                                  <a:pt x="21" y="7"/>
                                  <a:pt x="21" y="6"/>
                                  <a:pt x="20" y="5"/>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56612F">
              <v:group id="Group 561" style="position:absolute;margin-left:17pt;margin-top:487.6pt;width:558.95pt;height:235.4pt;z-index:-251524096;mso-position-horizontal-relative:page;mso-position-vertical-relative:page" alt="background" coordsize="11179,4708" coordorigin="284,8841" o:spid="_x0000_s1026" w14:anchorId="580DCC3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">
                <v:shape id="Freeform 31" style="position:absolute;left:443;top:8841;width:722;height:479;visibility:visible;mso-wrap-style:square;v-text-anchor:top" coordsize="145,96" o:spid="_x0000_s1027" fillcolor="#36c199" stroked="f" path="m9,1v,,,,,c9,1,9,1,9,1,4,4,4,4,4,4,1,5,1,5,1,5,1,6,,6,,7v,,,1,,1c,10,,10,,10v,7,,7,,7c,17,,17,,17v,,,,,c,17,,17,,17v,1,,2,1,2c133,96,133,96,133,96v1,,2,,3,c136,96,136,96,136,96v,,,,,c136,96,136,96,136,96v5,-3,5,-3,5,-3c144,91,144,91,144,91v,,1,,1,-1c145,90,145,89,145,88v,-1,,-1,,-1c145,80,145,80,145,80v,,,,,c145,79,145,78,144,77,129,69,12,1,12,1,11,,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">
                  <v:path arrowok="t" o:connecttype="custom" o:connectlocs="127565,14225;127565,14225;127565,14225;56694,56901;14176,71122;0,99572;0,113797;0,142248;0,241820;0,241820;0,241820;0,241820;14176,270271;1885122,1365574;1927645,1365574;1927645,1365574;1927645,1365574;1927645,1365574;1998516,1322898;2041034,1294453;2055210,1280227;2055210,1251777;2055210,1237551;2055210,1137979;2055210,1137979;2041034,1095303;170088,14225;127565,14225" o:connectangles="0,0,0,0,0,0,0,0,0,0,0,0,0,0,0,0,0,0,0,0,0,0,0,0,0,0,0,0"/>
                </v:shape>
                <v:shape id="Freeform 39" style="position:absolute;left:1380;top:8841;width:723;height:479;visibility:visible;mso-wrap-style:square;v-text-anchor:top" coordsize="145,96" o:spid="_x0000_s1028" fillcolor="#36c199" stroked="f" path="m,80v,,,,,c,80,,80,,80v,6,,6,,6c,88,,88,,88v,1,,2,,2c,91,1,91,1,91v2,1,2,1,2,1c9,96,9,96,9,96v,,,,,c9,96,9,96,9,96v,,,,,c10,96,11,96,12,96,144,19,144,19,144,19v1,,1,-1,1,-2c145,17,145,17,145,17v,-6,,-6,,-6c145,8,145,8,145,8v,,,-1,,-1c144,6,144,6,144,5v-2,,-2,,-2,c136,1,136,1,136,1v,,,,,c136,1,136,1,136,1v-1,,-2,-1,-3,c118,10,1,77,1,77,,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">
                  <v:path arrowok="t" o:connecttype="custom" o:connectlocs="0,1137979;0,1137979;0,1137979;0,1223326;0,1251777;0,1280227;14196,1294453;42582,1308673;127742,1365574;127742,1365574;127742,1365574;127742,1365574;170324,1365574;2043861,270271;2058057,241820;2058057,241820;2058057,156473;2058057,113797;2058057,99572;2043861,71122;2015475,71122;1930315,14225;1930315,14225;1930315,14225;1887733,14225;14196,1095303;0,1137979" o:connectangles="0,0,0,0,0,0,0,0,0,0,0,0,0,0,0,0,0,0,0,0,0,0,0,0,0,0,0"/>
                </v:shape>
                <v:shape id="Freeform 41" style="position:absolute;left:2316;top:8841;width:723;height:479;visibility:visible;mso-wrap-style:square;v-text-anchor:top" coordsize="145,96" o:spid="_x0000_s1029" fillcolor="#00a9ce" stroked="f" path="m9,1v,,,,,c9,1,9,1,9,1,4,4,4,4,4,4,1,5,1,5,1,5,1,6,,6,,7v,,,1,,1c,10,,10,,10v,7,,7,,7c,17,,17,,17v,,,,,c,17,,17,,17v,1,,2,1,2c133,96,133,96,133,96v1,,2,,3,c136,96,136,96,136,96v5,-3,5,-3,5,-3c144,91,144,91,144,91v,,,,1,-1c145,90,145,89,145,88v,-1,,-1,,-1c145,80,145,80,145,80v,,,,,c145,80,145,80,145,80v,-1,,-2,-1,-3c129,69,12,1,12,1,11,,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">
                  <v:path arrowok="t" o:connecttype="custom" o:connectlocs="127742,14225;127742,14225;127742,14225;56773,56901;14196,71122;0,99572;0,113797;0,142248;0,241820;0,241820;0,241820;0,241820;14196,270271;1887733,1365574;1930315,1365574;1930315,1365574;2001284,1322898;2043861,1294453;2058057,1280227;2058057,1251777;2058057,1237551;2058057,1137979;2058057,1137979;2058057,1137979;2043861,1095303;170324,14225;127742,14225" o:connectangles="0,0,0,0,0,0,0,0,0,0,0,0,0,0,0,0,0,0,0,0,0,0,0,0,0,0,0"/>
                </v:shape>
                <v:shape id="Freeform 42" style="position:absolute;left:4185;top:8841;width:727;height:479;visibility:visible;mso-wrap-style:square;v-text-anchor:top" coordsize="146,96" o:spid="_x0000_s1030" fillcolor="#36c199" stroked="f" path="m9,1v,,,,,c9,1,9,1,9,1,5,4,5,4,5,4,2,5,2,5,2,5,2,6,1,6,1,7,1,7,,8,,8v,2,,2,,2c,17,,17,,17v,,,,,c,17,,17,,17v,,,,,c,18,1,19,2,19,134,96,134,96,134,96v1,,2,,3,c137,96,137,96,137,96v5,-3,5,-3,5,-3c144,91,144,91,144,91v1,,1,,2,-1c146,90,146,89,146,88v,-1,,-1,,-1c146,80,146,80,146,80v,,,,,c146,80,146,80,146,80v,-1,-1,-2,-2,-3c130,69,13,1,13,1,12,,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">
                  <v:path arrowok="t" o:connecttype="custom" o:connectlocs="127474,14225;127474,14225;127474,14225;70818,56901;28328,71122;14162,99572;0,113797;0,142248;0,241820;0,241820;0,241820;0,241820;28328,270271;1897953,1365574;1940443,1365574;1940443,1365574;2011260,1322898;2039589,1294453;2067917,1280227;2067917,1251777;2067917,1237551;2067917,1137979;2067917,1137979;2067917,1137979;2039589,1095303;184130,14225;127474,14225" o:connectangles="0,0,0,0,0,0,0,0,0,0,0,0,0,0,0,0,0,0,0,0,0,0,0,0,0,0,0"/>
                </v:shape>
                <v:shape id="Freeform 46" style="position:absolute;left:3093;top:9474;width:106;height:837;visibility:visible;mso-wrap-style:square;v-text-anchor:top" coordsize="21,168" o:spid="_x0000_s1031" fillcolor="#00a9ce" stroked="f" path="m19,5v,,,,,c19,5,19,5,19,5,14,2,14,2,14,2,12,1,12,1,12,1,11,1,11,,10,,10,,9,1,9,1,7,2,7,2,7,2,1,5,1,5,1,5v,,,,,c,6,,7,,8,,160,,160,,160v,1,,2,1,3c1,163,1,163,1,163v,,,,,c1,163,1,163,1,163v5,3,5,3,5,3c9,167,9,167,9,167v,,1,1,1,1c11,168,11,167,12,167v1,-1,1,-1,1,-1c19,163,19,163,19,163v,,,,,c20,162,21,161,21,160,21,8,21,8,21,8,21,7,20,6,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">
                  <v:path arrowok="t" o:connecttype="custom" o:connectlocs="275499,70901;275499,70901;275499,70901;203000,28358;173996,14179;144998,0;130501,14179;101498,28358;14502,70901;14502,70901;0,113438;0,2268798;14502,2311336;14502,2311336;14502,2311336;14502,2311336;87001,2353878;130501,2368057;144998,2382237;173996,2368057;188498,2353878;275499,2311336;275499,2311336;304498,2268798;304498,113438;275499,70901" o:connectangles="0,0,0,0,0,0,0,0,0,0,0,0,0,0,0,0,0,0,0,0,0,0,0,0,0,0"/>
                </v:shape>
                <v:shape id="Freeform 49" style="position:absolute;left:5121;top:8841;width:728;height:479;visibility:visible;mso-wrap-style:square;v-text-anchor:top" coordsize="146,96" o:spid="_x0000_s1032" fillcolor="#36c199" stroked="f" path="m,80v,,,,,c,80,,80,,80v,6,,6,,6c,88,,88,,88v,1,,2,1,2c1,91,1,91,2,91v1,1,1,1,1,1c9,96,9,96,9,96v,,,,,c9,96,9,96,9,96v,,,,,c10,96,11,96,12,96,144,19,144,19,144,19v1,,2,-1,2,-2c146,17,146,17,146,17v,-6,,-6,,-6c146,8,146,8,146,8v,,,-1,-1,-1c145,6,145,6,144,5v-1,,-1,,-1,c137,1,137,1,137,1v,,,,,c137,1,137,1,137,1v-1,,-2,-1,-3,c119,10,2,77,2,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">
                  <v:path arrowok="t" o:connecttype="custom" o:connectlocs="0,1137979;0,1137979;0,1137979;0,1223326;0,1251777;14206,1280227;28412,1294453;42613,1308673;127844,1365574;127844,1365574;127844,1365574;127844,1365574;170462,1365574;2045515,270271;2073927,241820;2073927,241820;2073927,156473;2073927,113797;2059721,99572;2045515,71122;2031314,71122;1946084,14225;1946084,14225;1946084,14225;1903466,14225;28412,1095303;0,1137979" o:connectangles="0,0,0,0,0,0,0,0,0,0,0,0,0,0,0,0,0,0,0,0,0,0,0,0,0,0,0"/>
                </v:shape>
                <v:shape id="Freeform 50" style="position:absolute;left:6994;top:8841;width:728;height:479;visibility:visible;mso-wrap-style:square;v-text-anchor:top" coordsize="146,96" o:spid="_x0000_s1033" fillcolor="#36c199" stroked="f" path="m,80v,,,,,c,80,,80,,80v,6,,6,,6c,88,,88,,88v,1,,2,1,2c1,91,1,91,2,91v1,1,1,1,1,1c9,96,9,96,9,96v,,,,,c9,96,9,96,9,96v,,,,,c10,96,11,96,12,96,144,19,144,19,144,19v1,,2,-1,2,-2c146,17,146,17,146,17v,-6,,-6,,-6c146,8,146,8,146,8v,,,-1,-1,-1c145,6,145,6,144,5v-1,,-1,,-1,c137,1,137,1,137,1v,,,,,c137,1,137,1,137,1v-1,,-2,-1,-3,c119,10,2,77,2,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">
                  <v:path arrowok="t" o:connecttype="custom" o:connectlocs="0,1137979;0,1137979;0,1137979;0,1223326;0,1251777;14206,1280227;28412,1294453;42613,1308673;127844,1365574;127844,1365574;127844,1365574;127844,1365574;170462,1365574;2045515,270271;2073927,241820;2073927,241820;2073927,156473;2073927,113797;2059721,99572;2045515,71122;2031314,71122;1946084,14225;1946084,14225;1946084,14225;1903466,14225;28412,1095303;0,1137979" o:connectangles="0,0,0,0,0,0,0,0,0,0,0,0,0,0,0,0,0,0,0,0,0,0,0,0,0,0,0"/>
                </v:shape>
                <v:shape id="Freeform 52" style="position:absolute;left:6058;top:8841;width:727;height:479;visibility:visible;mso-wrap-style:square;v-text-anchor:top" coordsize="146,96" o:spid="_x0000_s1034" fillcolor="#36c199" stroked="f" path="m9,1v,,,,,c9,1,9,1,9,1,4,4,4,4,4,4,2,5,2,5,2,5,1,6,1,6,1,7,,7,,8,,8v,2,,2,,2c,17,,17,,17v,,,,,c,17,,17,,17v,,,,,c,18,1,19,2,19,134,96,134,96,134,96v1,,2,,3,c137,96,137,96,137,96v5,-3,5,-3,5,-3c144,91,144,91,144,91v1,,1,,1,-1c146,90,146,89,146,88v,-1,,-1,,-1c146,80,146,80,146,80v,,,,,c146,80,146,80,146,80v,-1,-1,-2,-2,-3c129,69,12,1,12,1,11,,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">
                  <v:path arrowok="t" o:connecttype="custom" o:connectlocs="127474,14225;127474,14225;127474,14225;56656,56901;28328,71122;14162,99572;0,113797;0,142248;0,241820;0,241820;0,241820;0,241820;28328,270271;1897953,1365574;1940443,1365574;1940443,1365574;2011260,1322898;2039589,1294453;2053755,1280227;2067917,1251777;2067917,1237551;2067917,1137979;2067917,1137979;2067917,1137979;2039589,1095303;169964,14225;127474,14225" o:connectangles="0,0,0,0,0,0,0,0,0,0,0,0,0,0,0,0,0,0,0,0,0,0,0,0,0,0,0"/>
                </v:shape>
                <v:shape id="Freeform 53" style="position:absolute;left:4966;top:9474;width:106;height:837;visibility:visible;mso-wrap-style:square;v-text-anchor:top" coordsize="21,168" o:spid="_x0000_s1035" fillcolor="#36c199" stroked="f" path="m19,5v,,,,,c19,5,19,5,19,5,14,2,14,2,14,2,12,1,12,1,12,1,11,1,11,,10,,10,,9,1,8,1,7,2,7,2,7,2,1,5,1,5,1,5v,,,,,c,6,,7,,8,,160,,160,,160v,1,,2,1,3c1,163,1,163,1,163v5,3,5,3,5,3c9,167,9,167,9,167v,,1,1,1,1c11,168,11,167,12,167v1,-1,1,-1,1,-1c19,163,19,163,19,163v,,,,,c20,162,21,161,21,160,21,8,21,8,21,8,21,7,20,6,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">
                  <v:path arrowok="t" o:connecttype="custom" o:connectlocs="275499,70901;275499,70901;275499,70901;203000,28358;173996,14179;144998,0;115999,14179;101498,28358;14502,70901;14502,70901;0,113438;0,2268798;14502,2311336;14502,2311336;87001,2353878;130501,2368057;144998,2382237;173996,2368057;188498,2353878;275499,2311336;275499,2311336;304498,2268798;304498,113438;275499,70901" o:connectangles="0,0,0,0,0,0,0,0,0,0,0,0,0,0,0,0,0,0,0,0,0,0,0,0"/>
                </v:shape>
                <v:shape id="Freeform 55" style="position:absolute;left:7931;top:8841;width:727;height:479;visibility:visible;mso-wrap-style:square;v-text-anchor:top" coordsize="146,96" o:spid="_x0000_s1036" fillcolor="#36c199" stroked="f" path="m9,1v,,,,,c9,1,9,1,9,1,4,4,4,4,4,4,2,5,2,5,2,5,1,6,1,6,,7v,,,1,,1c,10,,10,,10v,7,,7,,7c,17,,17,,17v,,,,,c,17,,17,,17v,1,1,2,2,2c133,96,133,96,133,96v1,,3,,4,c137,96,137,96,137,96v4,-3,4,-3,4,-3c144,91,144,91,144,91v,,1,,1,-1c145,90,146,89,146,88v,-1,,-1,,-1c146,80,146,80,146,80v,,,,,c146,79,145,78,144,77,129,69,12,1,12,1,11,,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">
                  <v:path arrowok="t" o:connecttype="custom" o:connectlocs="127474,14225;127474,14225;127474,14225;56656,56901;28328,71122;0,99572;0,113797;0,142248;0,241820;0,241820;0,241820;0,241820;28328,270271;1883786,1365574;1940443,1365574;1940443,1365574;1997099,1322898;2039589,1294453;2053755,1280227;2067917,1251777;2067917,1237551;2067917,1137979;2067917,1137979;2039589,1095303;169964,14225;127474,14225" o:connectangles="0,0,0,0,0,0,0,0,0,0,0,0,0,0,0,0,0,0,0,0,0,0,0,0,0,0"/>
                </v:shape>
                <v:shape id="Freeform 59" style="position:absolute;left:8708;top:9474;width:105;height:837;visibility:visible;mso-wrap-style:square;v-text-anchor:top" coordsize="21,168" o:spid="_x0000_s1037" fillcolor="#36c199" stroked="f" path="m20,5v,,,,,c20,5,20,5,20,5,15,2,15,2,15,2,12,1,12,1,12,1,12,1,11,,11,,10,,10,1,9,1,8,2,8,2,8,2,2,5,2,5,2,5v,,,,,c2,5,2,5,2,5v,,,,,c1,6,,7,,8,,160,,160,,160v,1,1,2,2,3c2,163,2,163,2,163v5,3,5,3,5,3c9,167,9,167,9,167v1,,1,1,2,1c11,168,12,167,12,167v2,-1,2,-1,2,-1c20,163,20,163,20,163v,,,,,c21,162,21,161,21,160,21,8,21,8,21,8v,-1,,-2,-1,-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">
                  <v:path arrowok="t" o:connecttype="custom" o:connectlocs="284240,70901;284240,70901;284240,70901;213180,28358;170545,14179;156330,0;127905,14179;113695,28358;28425,70901;28425,70901;28425,70901;28425,70901;0,113438;0,2268798;28425,2311336;28425,2311336;99485,2353878;127905,2368057;156330,2382237;170545,2368057;198965,2353878;284240,2311336;284240,2311336;298450,2268798;298450,113438;284240,70901" o:connectangles="0,0,0,0,0,0,0,0,0,0,0,0,0,0,0,0,0,0,0,0,0,0,0,0,0,0"/>
                </v:shape>
                <v:shape id="Freeform 61" style="position:absolute;left:443;top:10465;width:722;height:479;visibility:visible;mso-wrap-style:square;v-text-anchor:top" coordsize="145,96" o:spid="_x0000_s1038" fillcolor="#36c199" stroked="f" path="m,79v,,,,,c,79,,79,,79v,6,,6,,6c,88,,88,,88v,,,1,,2c,90,1,90,1,91v2,,2,,2,c9,95,9,95,9,95v,,,,,c9,95,9,95,9,95v,,,,,c10,95,11,96,12,95,144,19,144,19,144,19v1,-1,1,-2,1,-3c145,16,145,16,145,16v,-5,,-5,,-5c145,8,145,8,145,8v,-1,,-2,,-2c145,5,144,5,144,5,142,4,142,4,142,4,136,1,136,1,136,1v,,,,,c136,1,136,1,136,1v,,,,,c135,,134,,133,1,118,9,1,77,1,77,,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">
                  <v:path arrowok="t" o:connecttype="custom" o:connectlocs="0,1123754;0,1123754;0,1123754;0,1209101;0,1251777;0,1280227;14176,1294453;42523,1294453;127565,1351349;127565,1351349;127565,1351349;127565,1351349;170088,1351349;2041034,270271;2055210,227595;2055210,227595;2055210,156473;2055210,113797;2055210,85347;2041034,71122;2012687,56901;1927645,14225;1927645,14225;1927645,14225;1927645,14225;1885122,14225;14176,1095303;0,1123754" o:connectangles="0,0,0,0,0,0,0,0,0,0,0,0,0,0,0,0,0,0,0,0,0,0,0,0,0,0,0,0"/>
                </v:shape>
                <v:shape id="Freeform 62" style="position:absolute;left:1380;top:10465;width:723;height:479;visibility:visible;mso-wrap-style:square;v-text-anchor:top" coordsize="145,96" o:spid="_x0000_s1039" fillcolor="#36c199" stroked="f" path="m9,1v,,,,,c9,,9,,9,,4,3,4,3,4,3,1,5,1,5,1,5,1,5,,5,,6v,,,1,,2c,9,,9,,9v,7,,7,,7c,16,,16,,16v,1,,2,1,3c133,95,133,95,133,95v1,1,2,,3,c136,95,136,95,136,95v,,,,,c141,92,141,92,141,92v3,-1,3,-1,3,-1c144,90,144,90,145,90v,-1,,-2,,-2c145,86,145,86,145,86v,-7,,-7,,-7c145,79,145,79,145,79v,,,,,c145,79,145,79,145,79v,-1,,-2,-1,-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">
                  <v:path arrowok="t" o:connecttype="custom" o:connectlocs="127742,14225;127742,14225;127742,0;56773,42676;14196,71122;0,85347;0,113797;0,128023;0,227595;0,227595;14196,270271;1887733,1351349;1930315,1351349;1930315,1351349;1930315,1351349;2001284,1308673;2043861,1294453;2058057,1280227;2058057,1251777;2058057,1223326;2058057,1123754;2058057,1123754;2058057,1123754;2058057,1123754;2043861,1095303;170324,14225;127742,14225" o:connectangles="0,0,0,0,0,0,0,0,0,0,0,0,0,0,0,0,0,0,0,0,0,0,0,0,0,0,0"/>
                </v:shape>
                <v:shape id="Freeform 64" style="position:absolute;left:2316;top:10465;width:723;height:479;visibility:visible;mso-wrap-style:square;v-text-anchor:top" coordsize="145,96" o:spid="_x0000_s1040" fillcolor="#36c199" stroked="f" path="m,79v,,,,,c,79,,79,,79v,6,,6,,6c,88,,88,,88v,,,1,,2c,90,1,90,1,91v1,,1,,1,c9,95,9,95,9,95v,,,,,c10,95,11,96,12,95,144,19,144,19,144,19v1,-1,1,-2,1,-3c145,16,145,16,145,16v,-5,,-5,,-5c145,8,145,8,145,8v,-1,,-2,,-2c144,5,144,5,143,5,142,4,142,4,142,4,136,1,136,1,136,1v,,,,,c136,1,136,1,136,1,135,,134,,133,1,118,9,1,77,1,77,,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">
                  <v:path arrowok="t" o:connecttype="custom" o:connectlocs="0,1123754;0,1123754;0,1123754;0,1209101;0,1251777;0,1280227;14196,1294453;28386,1294453;127742,1351349;127742,1351349;170324,1351349;2043861,270271;2058057,227595;2058057,227595;2058057,156473;2058057,113797;2058057,85347;2029670,71122;2015475,56901;1930315,14225;1930315,14225;1930315,14225;1887733,14225;14196,1095303;0,1123754" o:connectangles="0,0,0,0,0,0,0,0,0,0,0,0,0,0,0,0,0,0,0,0,0,0,0,0,0"/>
                </v:shape>
                <v:shape id="Freeform 66" style="position:absolute;left:3248;top:10465;width:728;height:479;visibility:visible;mso-wrap-style:square;v-text-anchor:top" coordsize="146,96" o:spid="_x0000_s1041" fillcolor="#00a9ce" stroked="f" path="m10,1v,,,,,c10,,10,,10,,5,3,5,3,5,3,2,5,2,5,2,5v,,-1,,-1,1c1,6,,7,,8,,9,,9,,9v,7,,7,,7c,16,,16,,16v,,,,,c1,17,1,18,2,19,134,95,134,95,134,95v1,1,2,,3,c137,95,137,95,137,95v,,,,,c142,92,142,92,142,92v2,-1,2,-1,2,-1c145,90,145,90,146,90v,-1,,-2,,-2c146,86,146,86,146,86v,-7,,-7,,-7c146,79,146,79,146,79v,,,,,c146,79,146,79,146,79v,-1,-1,-2,-2,-2c130,68,13,1,13,1,12,,10,,10,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">
                  <v:path arrowok="t" o:connecttype="custom" o:connectlocs="142050,14225;142050,14225;142050,0;71025,42676;28412,71122;14206,85347;0,113797;0,128023;0,227595;0,227595;0,227595;28412,270271;1903466,1351349;1946084,1351349;1946084,1351349;1946084,1351349;2017108,1308673;2045515,1294453;2073927,1280227;2073927,1251777;2073927,1223326;2073927,1123754;2073927,1123754;2073927,1123754;2073927,1123754;2045515,1095303;184663,14225;142050,14225" o:connectangles="0,0,0,0,0,0,0,0,0,0,0,0,0,0,0,0,0,0,0,0,0,0,0,0,0,0,0,0"/>
                </v:shape>
                <v:shape id="Freeform 67" style="position:absolute;left:4030;top:11098;width:105;height:831;visibility:visible;mso-wrap-style:square;v-text-anchor:top" coordsize="21,167" o:spid="_x0000_s1042" fillcolor="#36c199" stroked="f" path="m19,5v,,,,,c19,5,19,5,19,5,14,2,14,2,14,2,12,,12,,12,,11,,11,,10,,10,,9,,9,,7,1,7,1,7,1,1,5,1,5,1,5v,,,,,c,5,,6,,7,,160,,160,,160v,1,,2,1,2c1,162,1,162,1,162v5,3,5,3,5,3c9,167,9,167,9,167v,,1,,1,c11,167,11,167,12,167v1,-1,1,-1,1,-1c19,162,19,162,19,162v,,,,,c20,162,21,161,21,160,21,7,21,7,21,7,21,6,20,5,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">
                  <v:path arrowok="t" o:connecttype="custom" o:connectlocs="270025,70764;270025,70764;270025,70764;198965,28304;170545,0;142120,0;127905,0;99485,14152;14210,70764;14210,70764;0,99068;0,2264455;14210,2292759;14210,2292759;85270,2335219;127905,2363523;142120,2363523;170545,2363523;184755,2349371;270025,2292759;270025,2292759;298450,2264455;298450,99068;270025,70764" o:connectangles="0,0,0,0,0,0,0,0,0,0,0,0,0,0,0,0,0,0,0,0,0,0,0,0"/>
                </v:shape>
                <v:shape id="Freeform 68" style="position:absolute;left:284;top:11098;width:104;height:831;visibility:visible;mso-wrap-style:square;v-text-anchor:top" coordsize="21,167" o:spid="_x0000_s1043" fillcolor="#36c199" stroked="f" path="m20,5v,,,,,c20,5,20,5,20,5,15,2,15,2,15,2,12,,12,,12,v,,-1,,-1,c10,,9,,9,,8,1,8,1,8,1,2,5,2,5,2,5v,,,,,c1,5,,6,,7,,160,,160,,160v,1,1,2,2,2c2,162,2,162,2,162v4,3,4,3,4,3c9,167,9,167,9,167v,,1,,2,c11,167,12,167,12,167v1,-1,1,-1,1,-1c20,162,20,162,20,162v,,,,,c21,162,21,161,21,160,21,7,21,7,21,7v,-1,,-2,-1,-2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">
                  <v:path arrowok="t" o:connecttype="custom" o:connectlocs="281533,70764;281533,70764;281533,70764;211150,28304;168921,0;154841,0;126687,0;112612,14152;28154,70764;28154,70764;0,99068;0,2264455;28154,2292759;28154,2292759;84458,2335219;126687,2363523;154841,2363523;168921,2363523;182995,2349371;281533,2292759;281533,2292759;295608,2264455;295608,99068;281533,70764" o:connectangles="0,0,0,0,0,0,0,0,0,0,0,0,0,0,0,0,0,0,0,0,0,0,0,0"/>
                </v:shape>
                <v:shape id="Freeform 70" style="position:absolute;left:4185;top:10465;width:727;height:479;visibility:visible;mso-wrap-style:square;v-text-anchor:top" coordsize="146,96" o:spid="_x0000_s1044" fillcolor="#36c199" stroked="f" path="m,79v,,,,,c,79,,79,,79v,6,,6,,6c,88,,88,,88v,,1,1,1,2c1,90,2,90,2,91v1,,1,,1,c9,95,9,95,9,95v,,,,,c9,95,9,95,9,95v1,,3,1,4,c144,19,144,19,144,19v1,-1,2,-2,2,-3c146,16,146,16,146,16v,-5,,-5,,-5c146,8,146,8,146,8v,-1,,-2,,-2c145,5,145,5,144,5,143,4,143,4,143,4,137,1,137,1,137,1v,,,,,c137,1,137,1,137,1v,,,,,c136,,135,,134,1,119,9,2,77,2,77,1,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">
                  <v:path arrowok="t" o:connecttype="custom" o:connectlocs="0,1123754;0,1123754;0,1123754;0,1209101;0,1251777;14162,1280227;28328,1294453;42490,1294453;127474,1351349;127474,1351349;127474,1351349;184130,1351349;2039589,270271;2067917,227595;2067917,227595;2067917,156473;2067917,113797;2067917,85347;2039589,71122;2025427,56901;1940443,14225;1940443,14225;1940443,14225;1940443,14225;1897953,14225;28328,1095303;0,1123754" o:connectangles="0,0,0,0,0,0,0,0,0,0,0,0,0,0,0,0,0,0,0,0,0,0,0,0,0,0,0"/>
                </v:shape>
                <v:shape id="Freeform 71" style="position:absolute;left:5121;top:10465;width:728;height:479;visibility:visible;mso-wrap-style:square;v-text-anchor:top" coordsize="146,96" o:spid="_x0000_s1045" fillcolor="#36c199" stroked="f" path="m9,1v,,,,,c9,,9,,9,,4,3,4,3,4,3,2,5,2,5,2,5,1,5,1,5,1,6,,6,,7,,8,,9,,9,,9v,7,,7,,7c,16,,16,,16v,1,1,2,2,3c134,95,134,95,134,95v1,1,2,,3,c137,95,137,95,137,95v,,,,,c142,92,142,92,142,92v2,-1,2,-1,2,-1c145,90,145,90,145,90v1,-1,1,-2,1,-2c146,86,146,86,146,86v,-7,,-7,,-7c146,79,146,79,146,79v,,,,,c146,79,146,79,146,79v,-1,-1,-2,-2,-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">
                  <v:path arrowok="t" o:connecttype="custom" o:connectlocs="127844,14225;127844,14225;127844,0;56819,42676;28412,71122;14206,85347;0,113797;0,128023;0,227595;0,227595;28412,270271;1903466,1351349;1946084,1351349;1946084,1351349;1946084,1351349;2017108,1308673;2045515,1294453;2059721,1280227;2073927,1251777;2073927,1223326;2073927,1123754;2073927,1123754;2073927,1123754;2073927,1123754;2045515,1095303;170462,14225;127844,14225" o:connectangles="0,0,0,0,0,0,0,0,0,0,0,0,0,0,0,0,0,0,0,0,0,0,0,0,0,0,0"/>
                </v:shape>
                <v:shape id="Freeform 74" style="position:absolute;left:6058;top:10465;width:727;height:479;visibility:visible;mso-wrap-style:square;v-text-anchor:top" coordsize="146,96" o:spid="_x0000_s1046" fillcolor="#36c199" stroked="f" path="m,79v,,,,,c,79,,79,,79v,6,,6,,6c,88,,88,,88v,,,1,1,2c1,90,1,90,2,91v1,,1,,1,c9,95,9,95,9,95v,,,,,c10,95,11,96,12,95,144,19,144,19,144,19v1,-1,2,-2,2,-3c146,16,146,16,146,16v,-5,,-5,,-5c146,8,146,8,146,8v,-1,,-2,-1,-2c145,5,145,5,144,5,143,4,143,4,143,4,137,1,137,1,137,1v,,,,,c137,1,137,1,137,1,136,,135,,134,1,119,9,2,77,2,77,1,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">
                  <v:path arrowok="t" o:connecttype="custom" o:connectlocs="0,1123754;0,1123754;0,1123754;0,1209101;0,1251777;14162,1280227;28328,1294453;42490,1294453;127474,1351349;127474,1351349;169964,1351349;2039589,270271;2067917,227595;2067917,227595;2067917,156473;2067917,113797;2053755,85347;2039589,71122;2025427,56901;1940443,14225;1940443,14225;1940443,14225;1897953,14225;28328,1095303;0,1123754" o:connectangles="0,0,0,0,0,0,0,0,0,0,0,0,0,0,0,0,0,0,0,0,0,0,0,0,0"/>
                </v:shape>
                <v:shape id="Freeform 75" style="position:absolute;left:6994;top:10465;width:728;height:479;visibility:visible;mso-wrap-style:square;v-text-anchor:top" coordsize="146,96" o:spid="_x0000_s1047" fillcolor="#36c199" stroked="f" path="m9,1v,,,,,c9,,9,,9,,4,3,4,3,4,3,2,5,2,5,2,5,1,5,1,5,1,6,,6,,7,,8,,9,,9,,9v,7,,7,,7c,16,,16,,16v,,,,,c,17,1,18,2,19,134,95,134,95,134,95v1,1,2,,3,c137,95,137,95,137,95v,,,,,c142,92,142,92,142,92v2,-1,2,-1,2,-1c145,90,145,90,145,90v1,-1,1,-2,1,-2c146,86,146,86,146,86v,-7,,-7,,-7c146,79,146,79,146,79v,,,,,c146,79,146,79,146,79v,-1,-1,-2,-2,-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">
                  <v:path arrowok="t" o:connecttype="custom" o:connectlocs="127844,14225;127844,14225;127844,0;56819,42676;28412,71122;14206,85347;0,113797;0,128023;0,227595;0,227595;0,227595;28412,270271;1903466,1351349;1946084,1351349;1946084,1351349;1946084,1351349;2017108,1308673;2045515,1294453;2059721,1280227;2073927,1251777;2073927,1223326;2073927,1123754;2073927,1123754;2073927,1123754;2073927,1123754;2045515,1095303;170462,14225;127844,14225" o:connectangles="0,0,0,0,0,0,0,0,0,0,0,0,0,0,0,0,0,0,0,0,0,0,0,0,0,0,0,0"/>
                </v:shape>
                <v:shape id="Freeform 76" style="position:absolute;left:5898;top:11098;width:110;height:831;visibility:visible;mso-wrap-style:square;v-text-anchor:top" coordsize="22,167" o:spid="_x0000_s1048" fillcolor="#00a9ce" stroked="f" path="m20,5v,,,,,c20,5,20,5,20,5,15,2,15,2,15,2,13,,13,,13,,12,,12,,11,,10,,10,,9,,8,1,8,1,8,1,2,5,2,5,2,5v,,,,,c1,5,,6,,7,,160,,160,,160v,1,1,2,2,2c2,162,2,162,2,162v5,3,5,3,5,3c9,167,9,167,9,167v1,,1,,2,c12,167,12,167,13,167v1,-1,1,-1,1,-1c20,162,20,162,20,162v,,,,,c21,162,22,161,22,160,22,7,22,7,22,7,22,6,21,5,20,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">
                  <v:path arrowok="t" o:connecttype="custom" o:connectlocs="285750,70764;285750,70764;285750,70764;214315,28304;185740,0;157165,0;128590,0;114300,14152;28575,70764;28575,70764;0,99068;0,2264455;28575,2292759;28575,2292759;100015,2335219;128590,2363523;157165,2363523;185740,2363523;200025,2349371;285750,2292759;285750,2292759;314325,2264455;314325,99068;285750,70764" o:connectangles="0,0,0,0,0,0,0,0,0,0,0,0,0,0,0,0,0,0,0,0,0,0,0,0"/>
                </v:shape>
                <v:shape id="Freeform 82" style="position:absolute;left:1380;top:12085;width:723;height:477;visibility:visible;mso-wrap-style:square;v-text-anchor:top" coordsize="145,96" o:spid="_x0000_s1049" fillcolor="#00a9ce" stroked="f" path="m,80v,,,,,c,80,,80,,80v,5,,5,,5c,88,,88,,88v,1,,1,,2c,90,1,91,1,91v2,1,2,1,2,1c9,95,9,95,9,95v,,,,,c9,95,9,95,9,95v,,,,,c10,96,11,96,12,95,144,19,144,19,144,19v1,,1,-1,1,-2c145,11,145,11,145,11v,-3,,-3,,-3c145,8,145,7,145,6v-1,,-1,,-1,-1c142,5,142,5,142,5,136,1,136,1,136,1v,,,,,c136,1,136,1,136,1,135,,134,,133,1,118,10,1,77,1,77,,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">
                  <v:path arrowok="t" o:connecttype="custom" o:connectlocs="0,1130599;0,1130599;0,1130599;0,1201260;0,1243658;0,1271921;14196,1286057;42582,1300188;127742,1342586;127742,1342586;127742,1342586;127742,1342586;170324,1342586;2043861,268516;2058057,240254;2058057,155457;2058057,113059;2058057,84797;2043861,70661;2015475,70661;1930315,14131;1930315,14131;1930315,14131;1887733,14131;14196,1088201;0,1130599" o:connectangles="0,0,0,0,0,0,0,0,0,0,0,0,0,0,0,0,0,0,0,0,0,0,0,0,0,0"/>
                </v:shape>
                <v:shape id="Freeform 83" style="position:absolute;left:2316;top:12085;width:723;height:477;visibility:visible;mso-wrap-style:square;v-text-anchor:top" coordsize="145,96" o:spid="_x0000_s1050" fillcolor="#36c199" stroked="f" path="m9,1v,,,,,c9,1,9,1,9,1,4,4,4,4,4,4,1,5,1,5,1,5,1,6,,6,,6,,7,,8,,8,,9,,9,,9v,8,,8,,8c,17,,17,,17v,1,,2,1,2c133,95,133,95,133,95v1,1,2,1,3,c136,95,136,95,136,95v,,,,,c136,95,136,95,136,95v5,-2,5,-2,5,-2c144,91,144,91,144,91v,,,-1,1,-1c145,89,145,89,145,88v,-1,,-1,,-1c145,80,145,80,145,80v,,,,,c145,80,145,80,145,80v,,,,,c145,79,145,78,144,77,129,69,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">
                  <v:path arrowok="t" o:connecttype="custom" o:connectlocs="127742,14131;127742,14131;127742,14131;56773,56529;14196,70661;0,84797;0,113059;0,127190;0,240254;0,240254;14196,268516;1887733,1342586;1930315,1342586;1930315,1342586;1930315,1342586;1930315,1342586;2001284,1314319;2043861,1286057;2058057,1271921;2058057,1243658;2058057,1229527;2058057,1130599;2058057,1130599;2058057,1130599;2058057,1130599;2043861,1088201;170324,14131;127742,14131" o:connectangles="0,0,0,0,0,0,0,0,0,0,0,0,0,0,0,0,0,0,0,0,0,0,0,0,0,0,0,0"/>
                </v:shape>
                <v:shape id="Freeform 84" style="position:absolute;left:1220;top:12717;width:105;height:832;visibility:visible;mso-wrap-style:square;v-text-anchor:top" coordsize="21,167" o:spid="_x0000_s1051" fillcolor="#00a9ce" stroked="f" path="m20,5v,,,,,c20,5,20,5,20,5,15,2,15,2,15,2,12,1,12,1,12,1,12,1,11,,10,,10,,9,1,9,1,8,2,8,2,8,2,1,5,1,5,1,5v,,,,,c1,6,,7,,8,,160,,160,,160v,1,1,2,1,3c1,163,1,163,1,163v5,3,5,3,5,3c9,167,9,167,9,167v,,1,,1,c11,167,12,167,12,167v1,-1,1,-1,1,-1c20,163,20,163,20,163v,,,,,c20,162,21,161,21,160,21,8,21,8,21,8,21,7,20,6,20,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">
                  <v:path arrowok="t" o:connecttype="custom" o:connectlocs="287260,70944;287260,70944;287260,70944;215445,28378;172355,14189;143630,0;129270,14189;114905,28378;14365,70944;14365,70944;0,113511;0,2270209;14365,2312776;14365,2312776;86180,2355342;129270,2369531;143630,2369531;172355,2369531;186720,2355342;287260,2312776;287260,2312776;301625,2270209;301625,113511;287260,70944" o:connectangles="0,0,0,0,0,0,0,0,0,0,0,0,0,0,0,0,0,0,0,0,0,0,0,0"/>
                </v:shape>
                <v:shape id="Freeform 86" style="position:absolute;left:3248;top:12085;width:728;height:477;visibility:visible;mso-wrap-style:square;v-text-anchor:top" coordsize="146,96" o:spid="_x0000_s1052" fillcolor="#36c199" stroked="f" path="m,80v,,,,,c,80,,80,,80v,5,,5,,5c,88,,88,,88v,1,1,1,1,2c1,90,2,91,2,91v1,1,1,1,1,1c10,95,10,95,10,95v,,,,,c10,95,10,95,10,95v,1,2,1,3,c144,19,144,19,144,19v1,,2,-1,2,-2c146,17,146,17,146,17v,-6,,-6,,-6c146,8,146,8,146,8v,,,-1,,-2c145,6,145,6,144,5v-1,,-1,,-1,c137,1,137,1,137,1v,,,,,c136,,135,,134,1,119,10,2,77,2,77,1,78,1,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">
                  <v:path arrowok="t" o:connecttype="custom" o:connectlocs="0,1130599;0,1130599;0,1130599;0,1201260;0,1243658;14206,1271921;28412,1286057;42613,1300188;142050,1342586;142050,1342586;142050,1342586;184663,1342586;2045515,268516;2073927,240254;2073927,240254;2073927,155457;2073927,113059;2073927,84797;2045515,70661;2031314,70661;1946084,14131;1946084,14131;1903466,14131;28412,1088201;0,1130599" o:connectangles="0,0,0,0,0,0,0,0,0,0,0,0,0,0,0,0,0,0,0,0,0,0,0,0,0"/>
                </v:shape>
                <v:shape id="Freeform 88" style="position:absolute;left:6058;top:12085;width:727;height:477;visibility:visible;mso-wrap-style:square;v-text-anchor:top" coordsize="146,96" o:spid="_x0000_s1053" fillcolor="#00a9ce" stroked="f" path="m9,1v,,,,,c9,1,9,1,9,1,4,4,4,4,4,4,2,5,2,5,2,5,1,6,1,6,1,6,,7,,8,,8,,9,,9,,9v,8,,8,,8c,17,,17,,17v,1,1,2,2,2c134,95,134,95,134,95v1,1,2,1,3,c137,95,137,95,137,95v,,,,,c137,95,137,95,137,95v5,-2,5,-2,5,-2c144,91,144,91,144,91v1,,1,-1,1,-1c146,89,146,89,146,88v,-1,,-1,,-1c146,80,146,80,146,80v,,,,,c146,80,146,80,146,80v,-1,-1,-2,-2,-3c129,69,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">
                  <v:path arrowok="t" o:connecttype="custom" o:connectlocs="127474,14131;127474,14131;127474,14131;56656,56529;28328,70661;14162,84797;0,113059;0,127190;0,240254;0,240254;28328,268516;1897953,1342586;1940443,1342586;1940443,1342586;1940443,1342586;1940443,1342586;2011260,1314319;2039589,1286057;2053755,1271921;2067917,1243658;2067917,1229527;2067917,1130599;2067917,1130599;2067917,1130599;2039589,1088201;169964,14131;127474,14131" o:connectangles="0,0,0,0,0,0,0,0,0,0,0,0,0,0,0,0,0,0,0,0,0,0,0,0,0,0,0"/>
                </v:shape>
                <v:shape id="Freeform 89" style="position:absolute;left:7931;top:12085;width:727;height:477;visibility:visible;mso-wrap-style:square;v-text-anchor:top" coordsize="146,96" o:spid="_x0000_s1054" fillcolor="#36c199" stroked="f" path="m9,1v,,,,,c9,1,9,1,9,1,4,4,4,4,4,4,2,5,2,5,2,5,1,6,1,6,,6,,7,,8,,8,,9,,9,,9v,8,,8,,8c,17,,17,,17v,1,1,2,2,2c133,95,133,95,133,95v1,1,3,1,4,c137,95,137,95,137,95v,,,,,c137,95,137,95,137,95v4,-2,4,-2,4,-2c144,91,144,91,144,91v,,1,-1,1,-1c145,89,146,89,146,88v,-1,,-1,,-1c146,80,146,80,146,80v,,,,,c146,80,146,80,146,80v,-1,-1,-2,-2,-3c129,69,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">
                  <v:path arrowok="t" o:connecttype="custom" o:connectlocs="127474,14131;127474,14131;127474,14131;56656,56529;28328,70661;0,84797;0,113059;0,127190;0,240254;0,240254;28328,268516;1883786,1342586;1940443,1342586;1940443,1342586;1940443,1342586;1940443,1342586;1997099,1314319;2039589,1286057;2053755,1271921;2067917,1243658;2067917,1229527;2067917,1130599;2067917,1130599;2067917,1130599;2039589,1088201;169964,14131;127474,14131" o:connectangles="0,0,0,0,0,0,0,0,0,0,0,0,0,0,0,0,0,0,0,0,0,0,0,0,0,0,0"/>
                </v:shape>
                <v:shape id="Freeform 91" style="position:absolute;left:5121;top:12085;width:728;height:477;visibility:visible;mso-wrap-style:square;v-text-anchor:top" coordsize="146,96" o:spid="_x0000_s1055" fillcolor="#36c199" stroked="f" path="m,80v,,,,,c,80,,80,,80v,5,,5,,5c,88,,88,,88v,1,,1,1,2c1,90,1,91,2,91v1,1,1,1,1,1c9,95,9,95,9,95v,,,,,c9,95,9,95,9,95v,,,,,c10,96,11,96,12,95,144,19,144,19,144,19v1,,2,-1,2,-2c146,17,146,17,146,17v,-6,,-6,,-6c146,8,146,8,146,8v,,,-1,-1,-2c145,6,145,6,144,5v-1,,-1,,-1,c137,1,137,1,137,1v,,,,,c137,1,137,1,137,1,136,,135,,134,1,119,10,2,77,2,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">
                  <v:path arrowok="t" o:connecttype="custom" o:connectlocs="0,1130599;0,1130599;0,1130599;0,1201260;0,1243658;14206,1271921;28412,1286057;42613,1300188;127844,1342586;127844,1342586;127844,1342586;127844,1342586;170462,1342586;2045515,268516;2073927,240254;2073927,240254;2073927,155457;2073927,113059;2059721,84797;2045515,70661;2031314,70661;1946084,14131;1946084,14131;1946084,14131;1903466,14131;28412,1088201;0,1130599" o:connectangles="0,0,0,0,0,0,0,0,0,0,0,0,0,0,0,0,0,0,0,0,0,0,0,0,0,0,0"/>
                </v:shape>
                <v:shape id="Freeform 93" style="position:absolute;left:4966;top:12717;width:106;height:832;visibility:visible;mso-wrap-style:square;v-text-anchor:top" coordsize="21,167" o:spid="_x0000_s1056" fillcolor="#36c199" stroked="f" path="m19,5v,,,,,c19,5,19,5,19,5,14,2,14,2,14,2,12,1,12,1,12,1,11,1,11,,10,,10,,9,1,8,1,7,2,7,2,7,2,1,5,1,5,1,5v,,,,,c,6,,7,,8,,160,,160,,160v,1,,2,1,3c1,163,1,163,1,163v5,3,5,3,5,3c9,167,9,167,9,167v,,1,,1,c11,167,11,167,12,167v1,-1,1,-1,1,-1c19,163,19,163,19,163v,,,,,c20,162,21,161,21,160,21,8,21,8,21,8,21,7,20,6,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">
                  <v:path arrowok="t" o:connecttype="custom" o:connectlocs="275499,70944;275499,70944;275499,70944;203000,28378;173996,14189;144998,0;115999,14189;101498,28378;14502,70944;14502,70944;0,113511;0,2270209;14502,2312776;14502,2312776;87001,2355342;130501,2369531;144998,2369531;173996,2369531;188498,2355342;275499,2312776;275499,2312776;304498,2270209;304498,113511;275499,70944" o:connectangles="0,0,0,0,0,0,0,0,0,0,0,0,0,0,0,0,0,0,0,0,0,0,0,0"/>
                </v:shape>
                <v:shape id="Freeform 94" style="position:absolute;left:3093;top:12717;width:106;height:832;visibility:visible;mso-wrap-style:square;v-text-anchor:top" coordsize="21,167" o:spid="_x0000_s1057" fillcolor="#36c199" stroked="f" path="m19,5v,,,,,c19,5,19,5,19,5,14,2,14,2,14,2,12,1,12,1,12,1,11,1,11,,10,,10,,9,1,9,1,7,2,7,2,7,2,1,5,1,5,1,5v,,,,,c,6,,7,,8,,160,,160,,160v,1,,2,1,3c1,163,1,163,1,163v5,3,5,3,5,3c9,167,9,167,9,167v,,1,,1,c11,167,11,167,12,167v1,-1,1,-1,1,-1c19,163,19,163,19,163v,,,,,c20,162,21,161,21,160,21,8,21,8,21,8,21,7,20,6,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">
                  <v:path arrowok="t" o:connecttype="custom" o:connectlocs="275499,70944;275499,70944;275499,70944;203000,28378;173996,14189;144998,0;130501,14189;101498,28378;14502,70944;14502,70944;0,113511;0,2270209;14502,2312776;14502,2312776;87001,2355342;130501,2369531;144998,2369531;173996,2369531;188498,2355342;275499,2312776;275499,2312776;304498,2270209;304498,113511;275499,70944" o:connectangles="0,0,0,0,0,0,0,0,0,0,0,0,0,0,0,0,0,0,0,0,0,0,0,0"/>
                </v:shape>
                <v:shape id="Freeform 97" style="position:absolute;left:6994;top:12085;width:728;height:477;visibility:visible;mso-wrap-style:square;v-text-anchor:top" coordsize="146,96" o:spid="_x0000_s1058" fillcolor="#00a9ce" stroked="f" path="m,80v,,,,,c,80,,80,,80v,5,,5,,5c,88,,88,,88v,1,,1,1,2c1,90,1,91,2,91v1,1,1,1,1,1c9,95,9,95,9,95v,,,,,c9,95,9,95,9,95v1,1,2,1,3,c144,19,144,19,144,19v1,,2,-1,2,-2c146,17,146,17,146,17v,-6,,-6,,-6c146,8,146,8,146,8v,,,-1,-1,-2c145,6,145,6,144,5v-1,,-1,,-1,c137,1,137,1,137,1v,,,,,c136,,135,,134,1,119,10,2,77,2,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">
                  <v:path arrowok="t" o:connecttype="custom" o:connectlocs="0,1130599;0,1130599;0,1130599;0,1201260;0,1243658;14206,1271921;28412,1286057;42613,1300188;127844,1342586;127844,1342586;127844,1342586;170462,1342586;2045515,268516;2073927,240254;2073927,240254;2073927,155457;2073927,113059;2059721,84797;2045515,70661;2031314,70661;1946084,14131;1946084,14131;1903466,14131;28412,1088201;0,1130599" o:connectangles="0,0,0,0,0,0,0,0,0,0,0,0,0,0,0,0,0,0,0,0,0,0,0,0,0"/>
                </v:shape>
                <v:shape id="Freeform 100" style="position:absolute;left:6835;top:12717;width:109;height:832;visibility:visible;mso-wrap-style:square;v-text-anchor:top" coordsize="22,167" o:spid="_x0000_s1059" fillcolor="#36c199" stroked="f" path="m20,5v,,,,,c20,5,20,5,20,5,15,2,15,2,15,2,13,1,13,1,13,1,12,1,12,,11,,10,,10,1,9,1,8,2,8,2,8,2,2,5,2,5,2,5v,,,,,c1,6,,7,,8,,160,,160,,160v,1,1,2,2,3c2,163,2,163,2,163v5,3,5,3,5,3c9,167,9,167,9,167v1,,1,,2,c12,167,12,167,13,167v1,-1,1,-1,1,-1c20,163,20,163,20,163v,,,,,c21,162,22,161,22,160,22,8,22,8,22,8,22,7,21,6,20,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">
                  <v:path arrowok="t" o:connecttype="custom" o:connectlocs="280294,70944;280294,70944;280294,70944;210221,28378;182189,14189;154161,0;126133,14189;112116,28378;28028,70944;28028,70944;0,113511;0,2270209;28028,2312776;28028,2312776;98100,2355342;126133,2369531;154161,2369531;182189,2369531;196205,2355342;280294,2312776;280294,2312776;308321,2270209;308321,113511;280294,70944" o:connectangles="0,0,0,0,0,0,0,0,0,0,0,0,0,0,0,0,0,0,0,0,0,0,0,0"/>
                </v:shape>
                <v:shape id="Freeform 120" style="position:absolute;left:8867;top:8841;width:723;height:479;visibility:visible;mso-wrap-style:square;v-text-anchor:top" coordsize="145,96" o:spid="_x0000_s1060" fillcolor="#36c199" stroked="f" path="m,80v,,,,,c,80,,80,,80v,6,,6,,6c,88,,88,,88v,1,,2,,2c1,91,1,91,2,91v1,1,1,1,1,1c9,96,9,96,9,96v,,,,,c9,96,9,96,9,96v,,,,,c10,96,11,96,12,96,144,19,144,19,144,19v1,,1,-1,1,-2c145,17,145,17,145,17v,-6,,-6,,-6c145,8,145,8,145,8v,,,-1,,-1c145,6,144,6,144,5v-1,,-1,,-1,c136,1,136,1,136,1v,,,,,c136,1,136,1,136,1v-1,,-2,-1,-3,c119,10,2,77,1,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">
                  <v:path arrowok="t" o:connecttype="custom" o:connectlocs="0,1137979;0,1137979;0,1137979;0,1223326;0,1251777;0,1280227;28386,1294453;42582,1308673;127742,1365574;127742,1365574;127742,1365574;127742,1365574;170324,1365574;2043861,270271;2058057,241820;2058057,241820;2058057,156473;2058057,113797;2058057,99572;2043861,71122;2029670,71122;1930315,14225;1930315,14225;1930315,14225;1887733,14225;14196,1095303;0,1137979" o:connectangles="0,0,0,0,0,0,0,0,0,0,0,0,0,0,0,0,0,0,0,0,0,0,0,0,0,0,0"/>
                </v:shape>
                <v:shape id="Freeform 124" style="position:absolute;left:10741;top:8841;width:722;height:479;visibility:visible;mso-wrap-style:square;v-text-anchor:top" coordsize="145,96" o:spid="_x0000_s1061" fillcolor="#36c199" stroked="f" path="m,80v,,,,,c,80,,80,,80v,6,,6,,6c,88,,88,,88v,1,,2,,2c,91,1,91,1,91v2,1,2,1,2,1c9,96,9,96,9,96v,,,,,c9,96,9,96,9,96v,,,,,c10,96,11,96,12,96,144,19,144,19,144,19v1,,1,-1,1,-2c145,17,145,17,145,17v,-6,,-6,,-6c145,8,145,8,145,8v,,,-1,,-1c145,6,144,6,144,5v-2,,-2,,-2,c136,1,136,1,136,1v,,,,,c136,1,136,1,136,1v,,,,,c135,1,134,,133,1,118,10,1,77,1,77,,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">
                  <v:path arrowok="t" o:connecttype="custom" o:connectlocs="0,1137979;0,1137979;0,1137979;0,1223326;0,1251777;0,1280227;14176,1294453;42523,1308673;127565,1365574;127565,1365574;127565,1365574;127565,1365574;170088,1365574;2041034,270271;2055210,241820;2055210,241820;2055210,156473;2055210,113797;2055210,99572;2041034,71122;2012687,71122;1927645,14225;1927645,14225;1927645,14225;1927645,14225;1885122,14225;14176,1095303;0,1137979" o:connectangles="0,0,0,0,0,0,0,0,0,0,0,0,0,0,0,0,0,0,0,0,0,0,0,0,0,0,0,0"/>
                </v:shape>
                <v:shape id="Freeform 126" style="position:absolute;left:10582;top:9474;width:104;height:837;visibility:visible;mso-wrap-style:square;v-text-anchor:top" coordsize="21,168" o:spid="_x0000_s1062" fillcolor="#36c199" stroked="f" path="m20,5v,,,,,c20,5,20,5,20,5,15,2,15,2,15,2,12,1,12,1,12,1,12,1,11,,11,,10,,9,1,9,1,8,2,8,2,8,2,2,5,2,5,2,5v,,,,,c2,5,2,5,2,5v,,,,,c1,6,,7,,8,,160,,160,,160v,1,1,2,2,3c2,163,2,163,2,163v4,3,4,3,4,3c9,167,9,167,9,167v,,1,1,2,1c11,168,12,167,12,167v1,-1,1,-1,1,-1c20,163,20,163,20,163v,,,,,c21,162,21,161,21,160,21,8,21,8,21,8v,-1,,-2,-1,-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">
                  <v:path arrowok="t" o:connecttype="custom" o:connectlocs="281533,70901;281533,70901;281533,70901;211150,28358;168921,14179;154841,0;126687,14179;112612,28358;28154,70901;28154,70901;28154,70901;28154,70901;0,113438;0,2268798;28154,2311336;28154,2311336;84458,2353878;126687,2368057;154841,2382237;168921,2368057;182995,2353878;281533,2311336;281533,2311336;295608,2268798;295608,113438;281533,70901" o:connectangles="0,0,0,0,0,0,0,0,0,0,0,0,0,0,0,0,0,0,0,0,0,0,0,0,0,0"/>
                </v:shape>
                <v:shape id="Freeform 128" style="position:absolute;left:8867;top:10465;width:728;height:479;visibility:visible;mso-wrap-style:square;v-text-anchor:top" coordsize="146,96" o:spid="_x0000_s1063" fillcolor="#00a9ce" stroked="f" path="m9,1v,,,,,c9,,9,,9,,4,3,4,3,4,3,2,5,2,5,2,5,1,5,1,5,,6v,,,1,,2c,9,,9,,9v,7,,7,,7c,16,,16,,16v,,,,,c,17,1,18,1,19,133,95,133,95,133,95v1,1,2,,3,c136,95,136,95,136,95v,,,,,c141,92,141,92,141,92v3,-1,3,-1,3,-1c144,90,145,90,145,90v,-1,1,-2,,-2c145,86,145,86,145,86v,-7,,-7,,-7c145,79,145,79,145,79v,,,,,c145,79,145,79,145,79v,-1,,-2,-1,-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">
                  <v:path arrowok="t" o:connecttype="custom" o:connectlocs="127844,14225;127844,14225;127844,0;56819,42676;28412,71122;0,85347;0,113797;0,128023;0,227595;0,227595;0,227595;14206,270271;1889265,1351349;1931878,1351349;1931878,1351349;1931878,1351349;2002903,1308673;2045515,1294453;2059721,1280227;2059721,1251777;2059721,1223326;2059721,1123754;2059721,1123754;2059721,1123754;2059721,1123754;2045515,1095303;170462,14225;127844,14225" o:connectangles="0,0,0,0,0,0,0,0,0,0,0,0,0,0,0,0,0,0,0,0,0,0,0,0,0,0,0,0"/>
                </v:shape>
                <v:shape id="Freeform 130" style="position:absolute;left:9804;top:10465;width:723;height:479;visibility:visible;mso-wrap-style:square;v-text-anchor:top" coordsize="145,96" o:spid="_x0000_s1064" fillcolor="#00a9ce" stroked="f" path="m,79v,,,,,c,79,,79,,79v,6,,6,,6c,88,,88,,88v,,,1,,2c1,90,1,90,1,91v2,,2,,2,c9,95,9,95,9,95v,,,,,c9,95,9,95,9,95v1,,2,1,3,c144,19,144,19,144,19v1,-1,1,-2,1,-3c145,16,145,16,145,16v,-5,,-5,,-5c145,8,145,8,145,8v,-1,,-2,,-2c145,5,144,5,144,5,143,4,143,4,143,4,136,1,136,1,136,1v,,,,,c136,1,136,1,136,1v,,,,,c135,,134,,133,1,118,9,1,77,1,77,,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">
                  <v:path arrowok="t" o:connecttype="custom" o:connectlocs="0,1123754;0,1123754;0,1123754;0,1209101;0,1251777;0,1280227;14196,1294453;42582,1294453;127742,1351349;127742,1351349;127742,1351349;170324,1351349;2043861,270271;2058057,227595;2058057,227595;2058057,156473;2058057,113797;2058057,85347;2043861,71122;2029670,56901;1930315,14225;1930315,14225;1930315,14225;1930315,14225;1887733,14225;14196,1095303;0,1123754" o:connectangles="0,0,0,0,0,0,0,0,0,0,0,0,0,0,0,0,0,0,0,0,0,0,0,0,0,0,0"/>
                </v:shape>
                <v:shape id="Freeform 131" style="position:absolute;left:10741;top:10465;width:722;height:479;visibility:visible;mso-wrap-style:square;v-text-anchor:top" coordsize="145,96" o:spid="_x0000_s1065" fillcolor="#36c199" stroked="f" path="m9,1v,,,,,c9,,9,,9,,4,3,4,3,4,3,1,5,1,5,1,5,1,5,,5,,6v,,,1,,2c,9,,9,,9v,7,,7,,7c,16,,16,,16v,1,,2,1,3c133,95,133,95,133,95v1,1,2,,3,c136,95,136,95,136,95v,,,,,c141,92,141,92,141,92v3,-1,3,-1,3,-1c144,90,145,90,145,90v,-1,,-2,,-2c145,86,145,86,145,86v,-7,,-7,,-7c145,79,145,79,145,79v,,,,,c145,79,145,79,145,79v,-1,,-2,-1,-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">
                  <v:path arrowok="t" o:connecttype="custom" o:connectlocs="127565,14225;127565,14225;127565,0;56694,42676;14176,71122;0,85347;0,113797;0,128023;0,227595;0,227595;14176,270271;1885122,1351349;1927645,1351349;1927645,1351349;1927645,1351349;1998516,1308673;2041034,1294453;2055210,1280227;2055210,1251777;2055210,1223326;2055210,1123754;2055210,1123754;2055210,1123754;2055210,1123754;2041034,1095303;170088,14225;127565,14225" o:connectangles="0,0,0,0,0,0,0,0,0,0,0,0,0,0,0,0,0,0,0,0,0,0,0,0,0,0,0"/>
                </v:shape>
                <v:shape id="Freeform 132" style="position:absolute;left:9644;top:11098;width:105;height:831;visibility:visible;mso-wrap-style:square;v-text-anchor:top" coordsize="21,167" o:spid="_x0000_s1066" fillcolor="#36c199" stroked="f" path="m20,5v,,,,,c20,5,20,5,20,5,15,2,15,2,15,2,12,,12,,12,v,,-1,,-1,c10,,10,,9,,8,1,8,1,8,1,2,5,2,5,2,5v,,,,,c1,5,,6,,7,,160,,160,,160v,1,1,2,2,2c2,162,2,162,2,162v5,3,5,3,5,3c9,167,9,167,9,167v1,,1,,2,c11,167,12,167,12,167v2,-1,2,-1,2,-1c20,162,20,162,20,162v,,,,,c21,162,21,161,21,160,21,7,21,7,21,7v,-1,,-2,-1,-2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">
                  <v:path arrowok="t" o:connecttype="custom" o:connectlocs="284240,70764;284240,70764;284240,70764;213180,28304;170545,0;156330,0;127905,0;113695,14152;28425,70764;28425,70764;0,99068;0,2264455;28425,2292759;28425,2292759;99485,2335219;127905,2363523;156330,2363523;170545,2363523;198965,2349371;284240,2292759;284240,2292759;298450,2264455;298450,99068;284240,70764" o:connectangles="0,0,0,0,0,0,0,0,0,0,0,0,0,0,0,0,0,0,0,0,0,0,0,0"/>
                </v:shape>
                <v:shape id="Freeform 133" style="position:absolute;left:9804;top:12085;width:723;height:477;visibility:visible;mso-wrap-style:square;v-text-anchor:top" coordsize="145,96" o:spid="_x0000_s1067" fillcolor="#36c199" stroked="f" path="m9,1v,,,,,c9,1,9,1,9,1,4,4,4,4,4,4,1,5,1,5,1,5,1,6,1,6,,6,,7,,8,,8,,9,,9,,9v,8,,8,,8c,17,,17,,17v,1,,2,1,2c133,95,133,95,133,95v1,1,2,1,3,c136,95,136,95,136,95v,,,,,c136,95,136,95,136,95v5,-2,5,-2,5,-2c144,91,144,91,144,91v,,1,-1,1,-1c145,89,145,89,145,88v,-1,,-1,,-1c145,80,145,80,145,80v,,,,,c145,80,145,80,145,80v,-1,,-2,-1,-3c129,69,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">
                  <v:path arrowok="t" o:connecttype="custom" o:connectlocs="127742,14131;127742,14131;127742,14131;56773,56529;14196,70661;0,84797;0,113059;0,127190;0,240254;0,240254;14196,268516;1887733,1342586;1930315,1342586;1930315,1342586;1930315,1342586;1930315,1342586;2001284,1314319;2043861,1286057;2058057,1271921;2058057,1243658;2058057,1229527;2058057,1130599;2058057,1130599;2058057,1130599;2043861,1088201;170324,14131;127742,14131" o:connectangles="0,0,0,0,0,0,0,0,0,0,0,0,0,0,0,0,0,0,0,0,0,0,0,0,0,0,0"/>
                </v:shape>
                <v:shape id="Freeform 135" style="position:absolute;left:8867;top:12085;width:723;height:477;visibility:visible;mso-wrap-style:square;v-text-anchor:top" coordsize="145,96" o:spid="_x0000_s1068" fillcolor="#36c199" stroked="f" path="m,80v,,,,,c,80,,80,,80v,5,,5,,5c,88,,88,,88v,1,,1,,2c1,90,1,91,2,91v1,1,1,1,1,1c9,95,9,95,9,95v,,,,,c9,95,9,95,9,95v1,1,2,1,3,c144,19,144,19,144,19v1,,1,-1,1,-2c145,17,145,17,145,17v,-6,,-6,,-6c145,8,145,8,145,8v,,,-1,,-2c145,6,144,6,144,5v-1,,-1,,-1,c136,1,136,1,136,1v,,,,,c135,,134,,133,1,118,10,2,77,1,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">
                  <v:path arrowok="t" o:connecttype="custom" o:connectlocs="0,1130599;0,1130599;0,1130599;0,1201260;0,1243658;0,1271921;28386,1286057;42582,1300188;127742,1342586;127742,1342586;127742,1342586;170324,1342586;2043861,268516;2058057,240254;2058057,240254;2058057,155457;2058057,113059;2058057,84797;2043861,70661;2029670,70661;1930315,14131;1930315,14131;1887733,14131;14196,1088201;0,1130599" o:connectangles="0,0,0,0,0,0,0,0,0,0,0,0,0,0,0,0,0,0,0,0,0,0,0,0,0"/>
                </v:shape>
                <v:shape id="Freeform 136" style="position:absolute;left:10741;top:12085;width:722;height:477;visibility:visible;mso-wrap-style:square;v-text-anchor:top" coordsize="145,96" o:spid="_x0000_s1069" fillcolor="#00a9ce" stroked="f" path="m,80v,,,,,c,80,,80,,80v,5,,5,,5c,88,,88,,88v,1,,1,,2c,90,1,91,1,91v2,1,2,1,2,1c9,95,9,95,9,95v,,,,,c9,95,9,95,9,95v1,1,2,1,3,c144,19,144,19,144,19v1,,1,-1,1,-2c145,17,145,17,145,17v,-6,,-6,,-6c145,8,145,8,145,8v,,,-1,,-2c145,6,144,6,144,5v-2,,-2,,-2,c136,1,136,1,136,1v,,,,,c135,,134,,133,1,118,10,1,77,1,77,,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">
                  <v:path arrowok="t" o:connecttype="custom" o:connectlocs="0,1130599;0,1130599;0,1130599;0,1201260;0,1243658;0,1271921;14176,1286057;42523,1300188;127565,1342586;127565,1342586;127565,1342586;170088,1342586;2041034,268516;2055210,240254;2055210,240254;2055210,155457;2055210,113059;2055210,84797;2041034,70661;2012687,70661;1927645,14131;1927645,14131;1885122,14131;14176,1088201;0,1130599" o:connectangles="0,0,0,0,0,0,0,0,0,0,0,0,0,0,0,0,0,0,0,0,0,0,0,0,0"/>
                </v:shape>
                <v:shape id="Freeform 140" style="position:absolute;left:10582;top:12717;width:104;height:832;visibility:visible;mso-wrap-style:square;v-text-anchor:top" coordsize="21,167" o:spid="_x0000_s1070" fillcolor="#00a9ce" stroked="f" path="m20,5v,,,,,c20,5,20,5,20,5,15,2,15,2,15,2,12,1,12,1,12,1,12,1,11,,11,,10,,9,1,9,1,8,2,8,2,8,2,2,5,2,5,2,5v,,,,,c2,5,2,5,2,5v,,,,,c1,6,,7,,8,,160,,160,,160v,1,1,2,2,3c2,163,2,163,2,163v4,3,4,3,4,3c9,167,9,167,9,167v,,1,,2,c11,167,12,167,12,167v1,-1,1,-1,1,-1c20,163,20,163,20,163v,,,,,c21,162,21,161,21,160,21,8,21,8,21,8v,-1,,-2,-1,-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">
                  <v:path arrowok="t" o:connecttype="custom" o:connectlocs="281533,70944;281533,70944;281533,70944;211150,28378;168921,14189;154841,0;126687,14189;112612,28378;28154,70944;28154,70944;28154,70944;28154,70944;0,113511;0,2270209;28154,2312776;28154,2312776;84458,2355342;126687,2369531;154841,2369531;168921,2369531;182995,2355342;281533,2312776;281533,2312776;295608,2270209;295608,113511;281533,70944" o:connectangles="0,0,0,0,0,0,0,0,0,0,0,0,0,0,0,0,0,0,0,0,0,0,0,0,0,0"/>
                </v:shape>
                <w10:wrap anchorx="page" anchory="page"/>
                <w10:anchorlock/>
              </v:group>
            </w:pict>
          </mc:Fallback>
        </mc:AlternateContent>
      </w:r>
      <w:r w:rsidR="001052A7">
        <w:br w:type="page"/>
      </w:r>
    </w:p>
    <w:p w14:paraId="0F6C2AE1" w14:textId="77777777" w:rsidR="00A943B2" w:rsidRPr="00D1044D" w:rsidRDefault="00A943B2" w:rsidP="00D1044D">
      <w:pPr>
        <w:pStyle w:val="VersoPageHeading"/>
      </w:pPr>
      <w:r w:rsidRPr="00D1044D">
        <w:lastRenderedPageBreak/>
        <w:t>Citation</w:t>
      </w:r>
    </w:p>
    <w:p w14:paraId="43B5A6EC" w14:textId="07AC520D" w:rsidR="00543EB5" w:rsidRDefault="00543EB5" w:rsidP="00584BD4">
      <w:pPr>
        <w:pStyle w:val="BodyText"/>
      </w:pPr>
      <w:r>
        <w:t>CSIRO (</w:t>
      </w:r>
      <w:r w:rsidR="007F573C" w:rsidRPr="003232ED">
        <w:t>202</w:t>
      </w:r>
      <w:r w:rsidR="0095771C">
        <w:t>1</w:t>
      </w:r>
      <w:r w:rsidRPr="003232ED">
        <w:t xml:space="preserve">). Bushfire Evacuation Modelling Phase 2 - Progress Report </w:t>
      </w:r>
      <w:r w:rsidR="005E620A" w:rsidRPr="0095771C">
        <w:rPr>
          <w:highlight w:val="yellow"/>
        </w:rPr>
        <w:t>January</w:t>
      </w:r>
      <w:r w:rsidRPr="0095771C">
        <w:rPr>
          <w:highlight w:val="yellow"/>
        </w:rPr>
        <w:t>-November 2019.</w:t>
      </w:r>
      <w:r w:rsidR="00A943B2" w:rsidRPr="0095771C">
        <w:rPr>
          <w:highlight w:val="yellow"/>
        </w:rPr>
        <w:t xml:space="preserve"> </w:t>
      </w:r>
      <w:r w:rsidR="003232ED" w:rsidRPr="0095771C">
        <w:rPr>
          <w:highlight w:val="yellow"/>
        </w:rPr>
        <w:t>EP203657</w:t>
      </w:r>
      <w:r w:rsidRPr="0095771C">
        <w:rPr>
          <w:highlight w:val="yellow"/>
        </w:rPr>
        <w:t>.</w:t>
      </w:r>
    </w:p>
    <w:p w14:paraId="2AD17384" w14:textId="77777777" w:rsidR="00A943B2" w:rsidRDefault="00A943B2" w:rsidP="00D1044D">
      <w:pPr>
        <w:pStyle w:val="VersoPageHeading"/>
      </w:pPr>
      <w:r>
        <w:t xml:space="preserve">Copyright </w:t>
      </w:r>
    </w:p>
    <w:p w14:paraId="4049693E" w14:textId="49F79832" w:rsidR="00A943B2" w:rsidRDefault="004D7860" w:rsidP="00584BD4">
      <w:pPr>
        <w:pStyle w:val="BodyText"/>
      </w:pPr>
      <w:r w:rsidRPr="004D7860">
        <w:t xml:space="preserve">© Commonwealth Scientific and Industrial Research Organisation </w:t>
      </w:r>
      <w:r w:rsidR="007F573C">
        <w:t>2020</w:t>
      </w:r>
      <w:r>
        <w:t xml:space="preserve">. </w:t>
      </w:r>
      <w:r w:rsidR="00A943B2">
        <w:t>To the extent permitted by law, all rights are reserved and no part of this publication covered by copyright may be reproduced or copied in any form or by any means except with the written permission of CSIRO.</w:t>
      </w:r>
    </w:p>
    <w:p w14:paraId="5B5744A4" w14:textId="77777777" w:rsidR="00A943B2" w:rsidRDefault="00A943B2" w:rsidP="00D1044D">
      <w:pPr>
        <w:pStyle w:val="VersoPageHeading"/>
      </w:pPr>
      <w:r>
        <w:t>Important disclaimer</w:t>
      </w:r>
    </w:p>
    <w:p w14:paraId="3DF12E9B" w14:textId="77777777" w:rsidR="00A943B2" w:rsidRDefault="00A943B2" w:rsidP="00584BD4">
      <w:pPr>
        <w:pStyle w:val="BodyText"/>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6895C0C8" w14:textId="77777777" w:rsidR="002F6753" w:rsidRDefault="002F6753" w:rsidP="00584BD4">
      <w:pPr>
        <w:pStyle w:val="BodyText"/>
        <w:sectPr w:rsidR="002F6753" w:rsidSect="005D5D01">
          <w:footerReference w:type="default" r:id="rId12"/>
          <w:type w:val="continuous"/>
          <w:pgSz w:w="11906" w:h="16838" w:code="9"/>
          <w:pgMar w:top="1106" w:right="1134" w:bottom="1134" w:left="1134" w:header="510" w:footer="624" w:gutter="0"/>
          <w:pgNumType w:fmt="lowerRoman" w:start="1"/>
          <w:cols w:space="284"/>
          <w:titlePg/>
          <w:docGrid w:linePitch="360"/>
        </w:sectPr>
      </w:pPr>
      <w:r>
        <w:t>CSIRO i</w:t>
      </w:r>
      <w:r w:rsidRPr="002F6753">
        <w:t>s committed to providing web accessible content wherever possible. If you are having difficulties with accessing this document please contact</w:t>
      </w:r>
      <w:r>
        <w:t xml:space="preserve"> </w:t>
      </w:r>
      <w:hyperlink r:id="rId13" w:history="1">
        <w:r w:rsidR="00F1459A" w:rsidRPr="001146D1">
          <w:rPr>
            <w:rStyle w:val="Hyperlink"/>
          </w:rPr>
          <w:t>csiroenquiries@csiro.au</w:t>
        </w:r>
      </w:hyperlink>
      <w:r>
        <w:t xml:space="preserve">. </w:t>
      </w:r>
    </w:p>
    <w:p w14:paraId="541195A4" w14:textId="77777777" w:rsidR="00880DE8" w:rsidRDefault="00880DE8" w:rsidP="00584BD4">
      <w:pPr>
        <w:pStyle w:val="BodyText"/>
      </w:pPr>
      <w:r>
        <w:lastRenderedPageBreak/>
        <w:br w:type="page"/>
      </w:r>
    </w:p>
    <w:p w14:paraId="41A69E61" w14:textId="77777777" w:rsidR="00A943B2" w:rsidRDefault="00A943B2" w:rsidP="00D1044D">
      <w:pPr>
        <w:pStyle w:val="Heading1noTOC"/>
      </w:pPr>
      <w:r w:rsidRPr="00890BD7">
        <w:lastRenderedPageBreak/>
        <w:t>Contents</w:t>
      </w:r>
    </w:p>
    <w:p w14:paraId="4C15BF75" w14:textId="0AEB50B6" w:rsidR="002E7500" w:rsidRDefault="00902F58" w:rsidP="00584BD4">
      <w:pPr>
        <w:pStyle w:val="TOC2"/>
        <w:rPr>
          <w:rFonts w:asciiTheme="minorHAnsi" w:eastAsiaTheme="minorEastAsia" w:hAnsiTheme="minorHAnsi" w:cstheme="minorBidi"/>
          <w:color w:val="auto"/>
        </w:rPr>
      </w:pPr>
      <w:r>
        <w:fldChar w:fldCharType="begin"/>
      </w:r>
      <w:r w:rsidR="00462182" w:rsidRPr="00D1044D">
        <w:instrText xml:space="preserve"> TOC \h \z \t "Heading 1,2,Heading 2,3,PartTitle,1,Heading 1 Numbered,2,Heading 1 not numbered,2,Heading 2 not numbered,3,Appendix Heading 1,2" </w:instrText>
      </w:r>
      <w:r>
        <w:fldChar w:fldCharType="separate"/>
      </w:r>
      <w:hyperlink w:anchor="_Toc43115334" w:history="1">
        <w:r w:rsidR="002E7500" w:rsidRPr="009B6797">
          <w:rPr>
            <w:rStyle w:val="Hyperlink"/>
          </w:rPr>
          <w:t>1</w:t>
        </w:r>
        <w:r w:rsidR="002E7500">
          <w:rPr>
            <w:rFonts w:asciiTheme="minorHAnsi" w:eastAsiaTheme="minorEastAsia" w:hAnsiTheme="minorHAnsi" w:cstheme="minorBidi"/>
            <w:color w:val="auto"/>
          </w:rPr>
          <w:tab/>
        </w:r>
        <w:r w:rsidR="002E7500" w:rsidRPr="009B6797">
          <w:rPr>
            <w:rStyle w:val="Hyperlink"/>
          </w:rPr>
          <w:t>Project report summary</w:t>
        </w:r>
        <w:r w:rsidR="002E7500">
          <w:rPr>
            <w:webHidden/>
          </w:rPr>
          <w:tab/>
        </w:r>
        <w:r w:rsidR="002E7500">
          <w:rPr>
            <w:webHidden/>
          </w:rPr>
          <w:fldChar w:fldCharType="begin"/>
        </w:r>
        <w:r w:rsidR="002E7500">
          <w:rPr>
            <w:webHidden/>
          </w:rPr>
          <w:instrText xml:space="preserve"> PAGEREF _Toc43115334 \h </w:instrText>
        </w:r>
        <w:r w:rsidR="002E7500">
          <w:rPr>
            <w:webHidden/>
          </w:rPr>
        </w:r>
        <w:r w:rsidR="002E7500">
          <w:rPr>
            <w:webHidden/>
          </w:rPr>
          <w:fldChar w:fldCharType="separate"/>
        </w:r>
        <w:r w:rsidR="002E7500">
          <w:rPr>
            <w:webHidden/>
          </w:rPr>
          <w:t>iii</w:t>
        </w:r>
        <w:r w:rsidR="002E7500">
          <w:rPr>
            <w:webHidden/>
          </w:rPr>
          <w:fldChar w:fldCharType="end"/>
        </w:r>
      </w:hyperlink>
    </w:p>
    <w:p w14:paraId="795EC0EB" w14:textId="593DEBB9" w:rsidR="002E7500" w:rsidRDefault="00A232CA" w:rsidP="00584BD4">
      <w:pPr>
        <w:pStyle w:val="TOC2"/>
        <w:rPr>
          <w:rFonts w:asciiTheme="minorHAnsi" w:eastAsiaTheme="minorEastAsia" w:hAnsiTheme="minorHAnsi" w:cstheme="minorBidi"/>
          <w:color w:val="auto"/>
        </w:rPr>
      </w:pPr>
      <w:hyperlink w:anchor="_Toc43115335" w:history="1">
        <w:r w:rsidR="002E7500" w:rsidRPr="009B6797">
          <w:rPr>
            <w:rStyle w:val="Hyperlink"/>
          </w:rPr>
          <w:t>2</w:t>
        </w:r>
        <w:r w:rsidR="002E7500">
          <w:rPr>
            <w:rFonts w:asciiTheme="minorHAnsi" w:eastAsiaTheme="minorEastAsia" w:hAnsiTheme="minorHAnsi" w:cstheme="minorBidi"/>
            <w:color w:val="auto"/>
          </w:rPr>
          <w:tab/>
        </w:r>
        <w:r w:rsidR="002E7500" w:rsidRPr="009B6797">
          <w:rPr>
            <w:rStyle w:val="Hyperlink"/>
          </w:rPr>
          <w:t>Milestone</w:t>
        </w:r>
        <w:r w:rsidR="002E7500">
          <w:rPr>
            <w:webHidden/>
          </w:rPr>
          <w:tab/>
        </w:r>
        <w:r w:rsidR="002E7500">
          <w:rPr>
            <w:webHidden/>
          </w:rPr>
          <w:fldChar w:fldCharType="begin"/>
        </w:r>
        <w:r w:rsidR="002E7500">
          <w:rPr>
            <w:webHidden/>
          </w:rPr>
          <w:instrText xml:space="preserve"> PAGEREF _Toc43115335 \h </w:instrText>
        </w:r>
        <w:r w:rsidR="002E7500">
          <w:rPr>
            <w:webHidden/>
          </w:rPr>
        </w:r>
        <w:r w:rsidR="002E7500">
          <w:rPr>
            <w:webHidden/>
          </w:rPr>
          <w:fldChar w:fldCharType="separate"/>
        </w:r>
        <w:r w:rsidR="002E7500">
          <w:rPr>
            <w:webHidden/>
          </w:rPr>
          <w:t>iv</w:t>
        </w:r>
        <w:r w:rsidR="002E7500">
          <w:rPr>
            <w:webHidden/>
          </w:rPr>
          <w:fldChar w:fldCharType="end"/>
        </w:r>
      </w:hyperlink>
    </w:p>
    <w:p w14:paraId="431BFA45" w14:textId="1EB445C3" w:rsidR="002E7500" w:rsidRDefault="00A232CA" w:rsidP="00584BD4">
      <w:pPr>
        <w:pStyle w:val="TOC2"/>
        <w:rPr>
          <w:rFonts w:asciiTheme="minorHAnsi" w:eastAsiaTheme="minorEastAsia" w:hAnsiTheme="minorHAnsi" w:cstheme="minorBidi"/>
          <w:color w:val="auto"/>
        </w:rPr>
      </w:pPr>
      <w:hyperlink w:anchor="_Toc43115336" w:history="1">
        <w:r w:rsidR="002E7500" w:rsidRPr="009B6797">
          <w:rPr>
            <w:rStyle w:val="Hyperlink"/>
          </w:rPr>
          <w:t>3</w:t>
        </w:r>
        <w:r w:rsidR="002E7500">
          <w:rPr>
            <w:rFonts w:asciiTheme="minorHAnsi" w:eastAsiaTheme="minorEastAsia" w:hAnsiTheme="minorHAnsi" w:cstheme="minorBidi"/>
            <w:color w:val="auto"/>
          </w:rPr>
          <w:tab/>
        </w:r>
        <w:r w:rsidR="002E7500" w:rsidRPr="009B6797">
          <w:rPr>
            <w:rStyle w:val="Hyperlink"/>
          </w:rPr>
          <w:t>State-wide Evacuability model</w:t>
        </w:r>
        <w:r w:rsidR="002E7500">
          <w:rPr>
            <w:webHidden/>
          </w:rPr>
          <w:tab/>
        </w:r>
        <w:r w:rsidR="002E7500">
          <w:rPr>
            <w:webHidden/>
          </w:rPr>
          <w:fldChar w:fldCharType="begin"/>
        </w:r>
        <w:r w:rsidR="002E7500">
          <w:rPr>
            <w:webHidden/>
          </w:rPr>
          <w:instrText xml:space="preserve"> PAGEREF _Toc43115336 \h </w:instrText>
        </w:r>
        <w:r w:rsidR="002E7500">
          <w:rPr>
            <w:webHidden/>
          </w:rPr>
        </w:r>
        <w:r w:rsidR="002E7500">
          <w:rPr>
            <w:webHidden/>
          </w:rPr>
          <w:fldChar w:fldCharType="separate"/>
        </w:r>
        <w:r w:rsidR="002E7500">
          <w:rPr>
            <w:webHidden/>
          </w:rPr>
          <w:t>1</w:t>
        </w:r>
        <w:r w:rsidR="002E7500">
          <w:rPr>
            <w:webHidden/>
          </w:rPr>
          <w:fldChar w:fldCharType="end"/>
        </w:r>
      </w:hyperlink>
    </w:p>
    <w:p w14:paraId="235D0F7F" w14:textId="62D65B91" w:rsidR="002E7500" w:rsidRDefault="00A232CA" w:rsidP="00584BD4">
      <w:pPr>
        <w:pStyle w:val="TOC3"/>
        <w:rPr>
          <w:rFonts w:asciiTheme="minorHAnsi" w:eastAsiaTheme="minorEastAsia" w:hAnsiTheme="minorHAnsi" w:cstheme="minorBidi"/>
          <w:noProof/>
          <w:color w:val="auto"/>
        </w:rPr>
      </w:pPr>
      <w:hyperlink w:anchor="_Toc43115337" w:history="1">
        <w:r w:rsidR="002E7500" w:rsidRPr="009B6797">
          <w:rPr>
            <w:rStyle w:val="Hyperlink"/>
            <w:noProof/>
          </w:rPr>
          <w:t>3.1</w:t>
        </w:r>
        <w:r w:rsidR="002E7500">
          <w:rPr>
            <w:rFonts w:asciiTheme="minorHAnsi" w:eastAsiaTheme="minorEastAsia" w:hAnsiTheme="minorHAnsi" w:cstheme="minorBidi"/>
            <w:noProof/>
            <w:color w:val="auto"/>
          </w:rPr>
          <w:tab/>
        </w:r>
        <w:r w:rsidR="002E7500" w:rsidRPr="009B6797">
          <w:rPr>
            <w:rStyle w:val="Hyperlink"/>
            <w:noProof/>
          </w:rPr>
          <w:t>Software testing and quality insurance</w:t>
        </w:r>
        <w:r w:rsidR="002E7500">
          <w:rPr>
            <w:noProof/>
            <w:webHidden/>
          </w:rPr>
          <w:tab/>
        </w:r>
        <w:r w:rsidR="002E7500">
          <w:rPr>
            <w:noProof/>
            <w:webHidden/>
          </w:rPr>
          <w:fldChar w:fldCharType="begin"/>
        </w:r>
        <w:r w:rsidR="002E7500">
          <w:rPr>
            <w:noProof/>
            <w:webHidden/>
          </w:rPr>
          <w:instrText xml:space="preserve"> PAGEREF _Toc43115337 \h </w:instrText>
        </w:r>
        <w:r w:rsidR="002E7500">
          <w:rPr>
            <w:noProof/>
            <w:webHidden/>
          </w:rPr>
        </w:r>
        <w:r w:rsidR="002E7500">
          <w:rPr>
            <w:noProof/>
            <w:webHidden/>
          </w:rPr>
          <w:fldChar w:fldCharType="separate"/>
        </w:r>
        <w:r w:rsidR="002E7500">
          <w:rPr>
            <w:noProof/>
            <w:webHidden/>
          </w:rPr>
          <w:t>1</w:t>
        </w:r>
        <w:r w:rsidR="002E7500">
          <w:rPr>
            <w:noProof/>
            <w:webHidden/>
          </w:rPr>
          <w:fldChar w:fldCharType="end"/>
        </w:r>
      </w:hyperlink>
    </w:p>
    <w:p w14:paraId="44283A3A" w14:textId="5AE81C52" w:rsidR="002E7500" w:rsidRDefault="00A232CA" w:rsidP="00584BD4">
      <w:pPr>
        <w:pStyle w:val="TOC3"/>
        <w:rPr>
          <w:rFonts w:asciiTheme="minorHAnsi" w:eastAsiaTheme="minorEastAsia" w:hAnsiTheme="minorHAnsi" w:cstheme="minorBidi"/>
          <w:noProof/>
          <w:color w:val="auto"/>
        </w:rPr>
      </w:pPr>
      <w:hyperlink w:anchor="_Toc43115338" w:history="1">
        <w:r w:rsidR="002E7500" w:rsidRPr="009B6797">
          <w:rPr>
            <w:rStyle w:val="Hyperlink"/>
            <w:noProof/>
          </w:rPr>
          <w:t>3.2</w:t>
        </w:r>
        <w:r w:rsidR="002E7500">
          <w:rPr>
            <w:rFonts w:asciiTheme="minorHAnsi" w:eastAsiaTheme="minorEastAsia" w:hAnsiTheme="minorHAnsi" w:cstheme="minorBidi"/>
            <w:noProof/>
            <w:color w:val="auto"/>
          </w:rPr>
          <w:tab/>
        </w:r>
        <w:r w:rsidR="002E7500" w:rsidRPr="009B6797">
          <w:rPr>
            <w:rStyle w:val="Hyperlink"/>
            <w:noProof/>
          </w:rPr>
          <w:t>Evaluating bushfire evacuation models</w:t>
        </w:r>
        <w:r w:rsidR="002E7500">
          <w:rPr>
            <w:noProof/>
            <w:webHidden/>
          </w:rPr>
          <w:tab/>
        </w:r>
        <w:r w:rsidR="002E7500">
          <w:rPr>
            <w:noProof/>
            <w:webHidden/>
          </w:rPr>
          <w:fldChar w:fldCharType="begin"/>
        </w:r>
        <w:r w:rsidR="002E7500">
          <w:rPr>
            <w:noProof/>
            <w:webHidden/>
          </w:rPr>
          <w:instrText xml:space="preserve"> PAGEREF _Toc43115338 \h </w:instrText>
        </w:r>
        <w:r w:rsidR="002E7500">
          <w:rPr>
            <w:noProof/>
            <w:webHidden/>
          </w:rPr>
        </w:r>
        <w:r w:rsidR="002E7500">
          <w:rPr>
            <w:noProof/>
            <w:webHidden/>
          </w:rPr>
          <w:fldChar w:fldCharType="separate"/>
        </w:r>
        <w:r w:rsidR="002E7500">
          <w:rPr>
            <w:noProof/>
            <w:webHidden/>
          </w:rPr>
          <w:t>2</w:t>
        </w:r>
        <w:r w:rsidR="002E7500">
          <w:rPr>
            <w:noProof/>
            <w:webHidden/>
          </w:rPr>
          <w:fldChar w:fldCharType="end"/>
        </w:r>
      </w:hyperlink>
    </w:p>
    <w:p w14:paraId="564E9AA9" w14:textId="5017BD03" w:rsidR="002E7500" w:rsidRDefault="00A232CA" w:rsidP="00584BD4">
      <w:pPr>
        <w:pStyle w:val="TOC2"/>
        <w:rPr>
          <w:rFonts w:asciiTheme="minorHAnsi" w:eastAsiaTheme="minorEastAsia" w:hAnsiTheme="minorHAnsi" w:cstheme="minorBidi"/>
          <w:color w:val="auto"/>
        </w:rPr>
      </w:pPr>
      <w:hyperlink w:anchor="_Toc43115339" w:history="1">
        <w:r w:rsidR="002E7500" w:rsidRPr="009B6797">
          <w:rPr>
            <w:rStyle w:val="Hyperlink"/>
          </w:rPr>
          <w:t>4</w:t>
        </w:r>
        <w:r w:rsidR="002E7500">
          <w:rPr>
            <w:rFonts w:asciiTheme="minorHAnsi" w:eastAsiaTheme="minorEastAsia" w:hAnsiTheme="minorHAnsi" w:cstheme="minorBidi"/>
            <w:color w:val="auto"/>
          </w:rPr>
          <w:tab/>
        </w:r>
        <w:r w:rsidR="002E7500" w:rsidRPr="009B6797">
          <w:rPr>
            <w:rStyle w:val="Hyperlink"/>
          </w:rPr>
          <w:t>Web-based DSS</w:t>
        </w:r>
        <w:r w:rsidR="002E7500">
          <w:rPr>
            <w:webHidden/>
          </w:rPr>
          <w:tab/>
        </w:r>
        <w:r w:rsidR="002E7500">
          <w:rPr>
            <w:webHidden/>
          </w:rPr>
          <w:fldChar w:fldCharType="begin"/>
        </w:r>
        <w:r w:rsidR="002E7500">
          <w:rPr>
            <w:webHidden/>
          </w:rPr>
          <w:instrText xml:space="preserve"> PAGEREF _Toc43115339 \h </w:instrText>
        </w:r>
        <w:r w:rsidR="002E7500">
          <w:rPr>
            <w:webHidden/>
          </w:rPr>
        </w:r>
        <w:r w:rsidR="002E7500">
          <w:rPr>
            <w:webHidden/>
          </w:rPr>
          <w:fldChar w:fldCharType="separate"/>
        </w:r>
        <w:r w:rsidR="002E7500">
          <w:rPr>
            <w:webHidden/>
          </w:rPr>
          <w:t>5</w:t>
        </w:r>
        <w:r w:rsidR="002E7500">
          <w:rPr>
            <w:webHidden/>
          </w:rPr>
          <w:fldChar w:fldCharType="end"/>
        </w:r>
      </w:hyperlink>
    </w:p>
    <w:p w14:paraId="20902C33" w14:textId="55BE4E85" w:rsidR="002E7500" w:rsidRDefault="00A232CA" w:rsidP="00584BD4">
      <w:pPr>
        <w:pStyle w:val="TOC2"/>
        <w:rPr>
          <w:rFonts w:asciiTheme="minorHAnsi" w:eastAsiaTheme="minorEastAsia" w:hAnsiTheme="minorHAnsi" w:cstheme="minorBidi"/>
          <w:color w:val="auto"/>
        </w:rPr>
      </w:pPr>
      <w:hyperlink w:anchor="_Toc43115340" w:history="1">
        <w:r w:rsidR="002E7500" w:rsidRPr="009B6797">
          <w:rPr>
            <w:rStyle w:val="Hyperlink"/>
          </w:rPr>
          <w:t>5</w:t>
        </w:r>
        <w:r w:rsidR="002E7500">
          <w:rPr>
            <w:rFonts w:asciiTheme="minorHAnsi" w:eastAsiaTheme="minorEastAsia" w:hAnsiTheme="minorHAnsi" w:cstheme="minorBidi"/>
            <w:color w:val="auto"/>
          </w:rPr>
          <w:tab/>
        </w:r>
        <w:r w:rsidR="002E7500" w:rsidRPr="009B6797">
          <w:rPr>
            <w:rStyle w:val="Hyperlink"/>
          </w:rPr>
          <w:t>Other deliverables</w:t>
        </w:r>
        <w:r w:rsidR="002E7500">
          <w:rPr>
            <w:webHidden/>
          </w:rPr>
          <w:tab/>
        </w:r>
        <w:r w:rsidR="002E7500">
          <w:rPr>
            <w:webHidden/>
          </w:rPr>
          <w:fldChar w:fldCharType="begin"/>
        </w:r>
        <w:r w:rsidR="002E7500">
          <w:rPr>
            <w:webHidden/>
          </w:rPr>
          <w:instrText xml:space="preserve"> PAGEREF _Toc43115340 \h </w:instrText>
        </w:r>
        <w:r w:rsidR="002E7500">
          <w:rPr>
            <w:webHidden/>
          </w:rPr>
        </w:r>
        <w:r w:rsidR="002E7500">
          <w:rPr>
            <w:webHidden/>
          </w:rPr>
          <w:fldChar w:fldCharType="separate"/>
        </w:r>
        <w:r w:rsidR="002E7500">
          <w:rPr>
            <w:webHidden/>
          </w:rPr>
          <w:t>6</w:t>
        </w:r>
        <w:r w:rsidR="002E7500">
          <w:rPr>
            <w:webHidden/>
          </w:rPr>
          <w:fldChar w:fldCharType="end"/>
        </w:r>
      </w:hyperlink>
    </w:p>
    <w:p w14:paraId="55FC5C18" w14:textId="56CF6029" w:rsidR="002E7500" w:rsidRDefault="00A232CA" w:rsidP="00584BD4">
      <w:pPr>
        <w:pStyle w:val="TOC3"/>
        <w:rPr>
          <w:rFonts w:asciiTheme="minorHAnsi" w:eastAsiaTheme="minorEastAsia" w:hAnsiTheme="minorHAnsi" w:cstheme="minorBidi"/>
          <w:noProof/>
          <w:color w:val="auto"/>
        </w:rPr>
      </w:pPr>
      <w:hyperlink w:anchor="_Toc43115341" w:history="1">
        <w:r w:rsidR="002E7500" w:rsidRPr="009B6797">
          <w:rPr>
            <w:rStyle w:val="Hyperlink"/>
            <w:noProof/>
          </w:rPr>
          <w:t>5.1</w:t>
        </w:r>
        <w:r w:rsidR="002E7500">
          <w:rPr>
            <w:rFonts w:asciiTheme="minorHAnsi" w:eastAsiaTheme="minorEastAsia" w:hAnsiTheme="minorHAnsi" w:cstheme="minorBidi"/>
            <w:noProof/>
            <w:color w:val="auto"/>
          </w:rPr>
          <w:tab/>
        </w:r>
        <w:r w:rsidR="002E7500" w:rsidRPr="009B6797">
          <w:rPr>
            <w:rStyle w:val="Hyperlink"/>
            <w:noProof/>
          </w:rPr>
          <w:t>Budget</w:t>
        </w:r>
        <w:r w:rsidR="002E7500">
          <w:rPr>
            <w:noProof/>
            <w:webHidden/>
          </w:rPr>
          <w:tab/>
        </w:r>
        <w:r w:rsidR="002E7500">
          <w:rPr>
            <w:noProof/>
            <w:webHidden/>
          </w:rPr>
          <w:fldChar w:fldCharType="begin"/>
        </w:r>
        <w:r w:rsidR="002E7500">
          <w:rPr>
            <w:noProof/>
            <w:webHidden/>
          </w:rPr>
          <w:instrText xml:space="preserve"> PAGEREF _Toc43115341 \h </w:instrText>
        </w:r>
        <w:r w:rsidR="002E7500">
          <w:rPr>
            <w:noProof/>
            <w:webHidden/>
          </w:rPr>
        </w:r>
        <w:r w:rsidR="002E7500">
          <w:rPr>
            <w:noProof/>
            <w:webHidden/>
          </w:rPr>
          <w:fldChar w:fldCharType="separate"/>
        </w:r>
        <w:r w:rsidR="002E7500">
          <w:rPr>
            <w:noProof/>
            <w:webHidden/>
          </w:rPr>
          <w:t>6</w:t>
        </w:r>
        <w:r w:rsidR="002E7500">
          <w:rPr>
            <w:noProof/>
            <w:webHidden/>
          </w:rPr>
          <w:fldChar w:fldCharType="end"/>
        </w:r>
      </w:hyperlink>
    </w:p>
    <w:p w14:paraId="6106D10F" w14:textId="13BED475" w:rsidR="003053C7" w:rsidRDefault="00902F58" w:rsidP="00584BD4">
      <w:pPr>
        <w:pStyle w:val="TOC2"/>
        <w:rPr>
          <w:rFonts w:eastAsiaTheme="majorEastAsia" w:cstheme="majorBidi"/>
          <w:color w:val="30B787" w:themeColor="accent1"/>
          <w:sz w:val="44"/>
          <w:szCs w:val="28"/>
        </w:rPr>
      </w:pPr>
      <w:r>
        <w:fldChar w:fldCharType="end"/>
      </w:r>
      <w:r w:rsidR="003053C7">
        <w:br w:type="page"/>
      </w:r>
    </w:p>
    <w:p w14:paraId="5D8F21A3" w14:textId="77777777" w:rsidR="00A943B2" w:rsidRDefault="00CA2A78" w:rsidP="003114F5">
      <w:pPr>
        <w:pStyle w:val="Heading1"/>
      </w:pPr>
      <w:bookmarkStart w:id="0" w:name="_Toc43115334"/>
      <w:r>
        <w:lastRenderedPageBreak/>
        <w:t xml:space="preserve">Project </w:t>
      </w:r>
      <w:r w:rsidRPr="003114F5">
        <w:t>report</w:t>
      </w:r>
      <w:r>
        <w:t xml:space="preserve"> summary</w:t>
      </w:r>
      <w:bookmarkEnd w:id="0"/>
    </w:p>
    <w:p w14:paraId="570A475A" w14:textId="4D6E8F9F" w:rsidR="00135EA5" w:rsidRDefault="00F919B0" w:rsidP="00584BD4">
      <w:pPr>
        <w:pStyle w:val="BodyText"/>
      </w:pPr>
      <w:r>
        <w:t xml:space="preserve">This report </w:t>
      </w:r>
      <w:r w:rsidR="00135EA5">
        <w:t>covers</w:t>
      </w:r>
      <w:r>
        <w:t xml:space="preserve"> </w:t>
      </w:r>
      <w:r w:rsidRPr="003232ED">
        <w:t xml:space="preserve">the work completed </w:t>
      </w:r>
      <w:r w:rsidR="00B1454D" w:rsidRPr="003232ED">
        <w:t>for</w:t>
      </w:r>
      <w:r w:rsidRPr="003232ED">
        <w:t xml:space="preserve"> the Bushfire Evacuation Modelling Phase 2 project in </w:t>
      </w:r>
      <w:r w:rsidR="003232ED" w:rsidRPr="004F28E4">
        <w:rPr>
          <w:highlight w:val="yellow"/>
        </w:rPr>
        <w:t>October</w:t>
      </w:r>
      <w:r w:rsidR="003A7240" w:rsidRPr="004F28E4">
        <w:rPr>
          <w:highlight w:val="yellow"/>
        </w:rPr>
        <w:t xml:space="preserve"> 2019 to April 2020</w:t>
      </w:r>
      <w:r w:rsidRPr="003232ED">
        <w:t xml:space="preserve">. </w:t>
      </w:r>
      <w:r w:rsidR="00B1454D" w:rsidRPr="003232ED">
        <w:t>I</w:t>
      </w:r>
      <w:r w:rsidR="00135EA5" w:rsidRPr="003232ED">
        <w:t>n</w:t>
      </w:r>
      <w:r w:rsidR="00135EA5">
        <w:t xml:space="preserve"> the </w:t>
      </w:r>
      <w:r w:rsidR="009A087C">
        <w:t>second</w:t>
      </w:r>
      <w:r w:rsidR="00135EA5">
        <w:t xml:space="preserve"> </w:t>
      </w:r>
      <w:r w:rsidR="00157B9E">
        <w:t>part</w:t>
      </w:r>
      <w:r w:rsidR="00135EA5">
        <w:t xml:space="preserve"> of </w:t>
      </w:r>
      <w:r w:rsidR="00157B9E">
        <w:t>Phas</w:t>
      </w:r>
      <w:r w:rsidR="00B1454D">
        <w:t>e 2 (</w:t>
      </w:r>
      <w:r w:rsidR="009A087C">
        <w:t>October to April</w:t>
      </w:r>
      <w:r w:rsidR="00B1454D">
        <w:t xml:space="preserve"> 20</w:t>
      </w:r>
      <w:r w:rsidR="009A087C">
        <w:t>20</w:t>
      </w:r>
      <w:r w:rsidR="00B1454D">
        <w:t>)</w:t>
      </w:r>
      <w:r w:rsidR="00135EA5">
        <w:t xml:space="preserve"> the Data61+RMIT development team focused on the following </w:t>
      </w:r>
      <w:r w:rsidR="00900681">
        <w:t>four</w:t>
      </w:r>
      <w:r w:rsidR="00135EA5">
        <w:t xml:space="preserve"> components</w:t>
      </w:r>
      <w:r w:rsidR="00B1454D">
        <w:t xml:space="preserve"> (see </w:t>
      </w:r>
      <w:r w:rsidR="00A420DD">
        <w:fldChar w:fldCharType="begin"/>
      </w:r>
      <w:r w:rsidR="00900681">
        <w:instrText xml:space="preserve"> ADDIN ZOTERO_ITEM CSL_CITATION {"citationID":"5jIvT6WY","properties":{"formattedCitation":"[1]","plainCitation":"[1]","noteIndex":0},"citationItems":[{"id":2084,"uris":["http://zotero.org/users/1173449/items/RABJE245"],"uri":["http://zotero.org/users/1173449/items/RABJE245"],"itemData":{"id":2084,"type":"report","event-place":"Clayton, Australia","number":"EP203657","page":"16 pages","publisher":"CSIRO Data61","publisher-place":"Clayton, Australia","title":"Bushfire evacuation modelling Phase 2 Progress report October 2019-April 2020","title-short":"Bushfire evacuation modelling Phase 2 Progress report October 2019-April 2020","author":[{"family":"Lemiale","given":"V."},{"family":"Singh","given":"D."},{"family":"Marquez","given":"L."},{"family":"Dabre","given":"V."}],"issued":{"date-parts":[["2020"]]}}}],"schema":"https://github.com/citation-style-language/schema/raw/master/csl-citation.json"} </w:instrText>
      </w:r>
      <w:r w:rsidR="00A420DD">
        <w:fldChar w:fldCharType="separate"/>
      </w:r>
      <w:r w:rsidR="00900681" w:rsidRPr="00900681">
        <w:rPr>
          <w:rFonts w:cs="Calibri"/>
        </w:rPr>
        <w:t>[1]</w:t>
      </w:r>
      <w:r w:rsidR="00A420DD">
        <w:fldChar w:fldCharType="end"/>
      </w:r>
      <w:r w:rsidR="00B1454D">
        <w:t xml:space="preserve"> for details)</w:t>
      </w:r>
      <w:r w:rsidR="00135EA5">
        <w:t>:</w:t>
      </w:r>
    </w:p>
    <w:p w14:paraId="5D97291A" w14:textId="4EF8F047" w:rsidR="009A087C" w:rsidRDefault="009A087C" w:rsidP="00584BD4">
      <w:pPr>
        <w:pStyle w:val="BodyText"/>
        <w:numPr>
          <w:ilvl w:val="0"/>
          <w:numId w:val="21"/>
        </w:numPr>
      </w:pPr>
      <w:r w:rsidRPr="003232ED">
        <w:t>Web-based Decision Support System: The first version</w:t>
      </w:r>
      <w:r>
        <w:t xml:space="preserve"> of the web-based DSS </w:t>
      </w:r>
      <w:r w:rsidR="00900681">
        <w:t>was reported, along with an early version of</w:t>
      </w:r>
      <w:r>
        <w:t xml:space="preserve"> a suitable traffic flow visualisation for the web. </w:t>
      </w:r>
    </w:p>
    <w:p w14:paraId="0B10BB0F" w14:textId="2AFD3095" w:rsidR="009A087C" w:rsidRDefault="009A087C" w:rsidP="00584BD4">
      <w:pPr>
        <w:pStyle w:val="BodyText"/>
        <w:numPr>
          <w:ilvl w:val="0"/>
          <w:numId w:val="21"/>
        </w:numPr>
      </w:pPr>
      <w:r>
        <w:t xml:space="preserve">State-wide Evacuability </w:t>
      </w:r>
      <w:r w:rsidRPr="003232ED">
        <w:t>Model: The</w:t>
      </w:r>
      <w:r>
        <w:t xml:space="preserve"> purpose of the state-wide </w:t>
      </w:r>
      <w:proofErr w:type="spellStart"/>
      <w:r>
        <w:t>evacuability</w:t>
      </w:r>
      <w:proofErr w:type="spellEnd"/>
      <w:r>
        <w:t xml:space="preserve"> model is to quickly identify potential 'hot spots' across the state where </w:t>
      </w:r>
      <w:proofErr w:type="spellStart"/>
      <w:r>
        <w:t>evacuability</w:t>
      </w:r>
      <w:proofErr w:type="spellEnd"/>
      <w:r>
        <w:t xml:space="preserve"> risk may be high. These areas can then be modelled in more detail using the DSS.</w:t>
      </w:r>
    </w:p>
    <w:p w14:paraId="3CB472A5" w14:textId="77777777" w:rsidR="00A1399E" w:rsidRDefault="009A087C" w:rsidP="00584BD4">
      <w:pPr>
        <w:pStyle w:val="BodyText"/>
        <w:numPr>
          <w:ilvl w:val="0"/>
          <w:numId w:val="21"/>
        </w:numPr>
      </w:pPr>
      <w:r>
        <w:t xml:space="preserve">Community Engagement: </w:t>
      </w:r>
      <w:r w:rsidR="00A1399E">
        <w:t>O</w:t>
      </w:r>
      <w:r>
        <w:t xml:space="preserve">ngoing online discussions </w:t>
      </w:r>
      <w:r w:rsidR="00A1399E">
        <w:t>were held with</w:t>
      </w:r>
      <w:r>
        <w:t xml:space="preserve"> Surf Coast and </w:t>
      </w:r>
      <w:proofErr w:type="spellStart"/>
      <w:r>
        <w:t>Otways</w:t>
      </w:r>
      <w:proofErr w:type="spellEnd"/>
      <w:r>
        <w:t xml:space="preserve"> Shires in this period, to decide the streamlined process of data curation which is a requirement from the regions.</w:t>
      </w:r>
    </w:p>
    <w:p w14:paraId="347A4CC4" w14:textId="40AB9367" w:rsidR="009A087C" w:rsidRDefault="009A087C" w:rsidP="00584BD4">
      <w:pPr>
        <w:pStyle w:val="BodyText"/>
        <w:numPr>
          <w:ilvl w:val="0"/>
          <w:numId w:val="21"/>
        </w:numPr>
      </w:pPr>
      <w:r>
        <w:t>Software quality</w:t>
      </w:r>
      <w:r w:rsidR="00A1399E">
        <w:t xml:space="preserve">: </w:t>
      </w:r>
      <w:r>
        <w:t xml:space="preserve">For quality assurance, we </w:t>
      </w:r>
      <w:r w:rsidR="00A1399E">
        <w:t>also</w:t>
      </w:r>
      <w:r>
        <w:t xml:space="preserve"> invest</w:t>
      </w:r>
      <w:r w:rsidR="00A1399E">
        <w:t>ed</w:t>
      </w:r>
      <w:r>
        <w:t xml:space="preserve"> time in ensuring that the software being built is suitably tested before release. For both the web-based SEM and DSS we incorporat</w:t>
      </w:r>
      <w:r w:rsidR="00A1399E">
        <w:t>ed</w:t>
      </w:r>
      <w:r>
        <w:t xml:space="preserve"> a Continuous Integration pipeline into the software development process, so that every change pushed to the code repositories triggers a new product build on a clean virtual machine and is run against a suite of tests. </w:t>
      </w:r>
    </w:p>
    <w:p w14:paraId="45B4FECB" w14:textId="77777777" w:rsidR="00041FE0" w:rsidRDefault="00041FE0" w:rsidP="00584BD4">
      <w:pPr>
        <w:pStyle w:val="BodyText"/>
      </w:pPr>
    </w:p>
    <w:p w14:paraId="4A0D8CB9" w14:textId="126FACB6" w:rsidR="00930033" w:rsidRDefault="00A1399E" w:rsidP="00584BD4">
      <w:pPr>
        <w:pStyle w:val="BodyText"/>
      </w:pPr>
      <w:r>
        <w:t xml:space="preserve">In line with the updated project business plan the present report covers the progress made on the development of the Web-Based Decision Support System. </w:t>
      </w:r>
      <w:r w:rsidRPr="005F71EE">
        <w:rPr>
          <w:highlight w:val="yellow"/>
        </w:rPr>
        <w:t xml:space="preserve">Intro to be </w:t>
      </w:r>
      <w:r w:rsidR="005F71EE">
        <w:rPr>
          <w:highlight w:val="yellow"/>
        </w:rPr>
        <w:t>completed</w:t>
      </w:r>
      <w:r w:rsidRPr="005F71EE">
        <w:rPr>
          <w:highlight w:val="yellow"/>
        </w:rPr>
        <w:t xml:space="preserve"> by Vincent (03/21)</w:t>
      </w:r>
    </w:p>
    <w:p w14:paraId="3CEEBDD9" w14:textId="77777777" w:rsidR="00A064B1" w:rsidRDefault="00A064B1" w:rsidP="00584BD4">
      <w:pPr>
        <w:pStyle w:val="BodyText"/>
      </w:pPr>
    </w:p>
    <w:p w14:paraId="2DF61469" w14:textId="77777777" w:rsidR="006A3339" w:rsidRDefault="006A3339" w:rsidP="006A3339">
      <w:pPr>
        <w:pStyle w:val="Heading1"/>
      </w:pPr>
      <w:bookmarkStart w:id="1" w:name="_Toc43115335"/>
      <w:r>
        <w:lastRenderedPageBreak/>
        <w:t>Milestone</w:t>
      </w:r>
      <w:bookmarkEnd w:id="1"/>
    </w:p>
    <w:p w14:paraId="5479CD2B" w14:textId="75E0E042" w:rsidR="006A3339" w:rsidRDefault="006A3339" w:rsidP="00584BD4">
      <w:pPr>
        <w:pStyle w:val="Caption"/>
      </w:pPr>
      <w:r>
        <w:t xml:space="preserve">Table </w:t>
      </w:r>
      <w:r>
        <w:fldChar w:fldCharType="begin"/>
      </w:r>
      <w:r>
        <w:instrText>SEQ Table \* ARABIC</w:instrText>
      </w:r>
      <w:r>
        <w:fldChar w:fldCharType="separate"/>
      </w:r>
      <w:r w:rsidR="002E7500">
        <w:rPr>
          <w:noProof/>
        </w:rPr>
        <w:t>1</w:t>
      </w:r>
      <w:r>
        <w:fldChar w:fldCharType="end"/>
      </w:r>
      <w:r>
        <w:t xml:space="preserve">. Milestone for the </w:t>
      </w:r>
      <w:r w:rsidRPr="005F71EE">
        <w:rPr>
          <w:highlight w:val="yellow"/>
        </w:rPr>
        <w:t>1/</w:t>
      </w:r>
      <w:r w:rsidR="007F573C" w:rsidRPr="005F71EE">
        <w:rPr>
          <w:highlight w:val="yellow"/>
        </w:rPr>
        <w:t>10</w:t>
      </w:r>
      <w:r w:rsidRPr="005F71EE">
        <w:rPr>
          <w:highlight w:val="yellow"/>
        </w:rPr>
        <w:t>/19-</w:t>
      </w:r>
      <w:r w:rsidR="007F573C" w:rsidRPr="005F71EE">
        <w:rPr>
          <w:highlight w:val="yellow"/>
        </w:rPr>
        <w:t>31</w:t>
      </w:r>
      <w:r w:rsidRPr="005F71EE">
        <w:rPr>
          <w:highlight w:val="yellow"/>
        </w:rPr>
        <w:t>/</w:t>
      </w:r>
      <w:r w:rsidR="007F573C" w:rsidRPr="005F71EE">
        <w:rPr>
          <w:highlight w:val="yellow"/>
        </w:rPr>
        <w:t>12</w:t>
      </w:r>
      <w:r w:rsidRPr="005F71EE">
        <w:rPr>
          <w:highlight w:val="yellow"/>
        </w:rPr>
        <w:t>/19</w:t>
      </w:r>
      <w:r>
        <w:t xml:space="preserve"> period</w:t>
      </w:r>
      <w:r w:rsidR="00331A7C">
        <w:t xml:space="preserve"> as per the initial agreement</w:t>
      </w:r>
      <w:r>
        <w:t>.</w:t>
      </w:r>
    </w:p>
    <w:p w14:paraId="5FC0E055" w14:textId="79196EC9" w:rsidR="006A3339" w:rsidRDefault="005F71EE" w:rsidP="00584BD4">
      <w:pPr>
        <w:pStyle w:val="BodyText"/>
      </w:pPr>
      <w:r>
        <w:rPr>
          <w:noProof/>
        </w:rPr>
        <w:drawing>
          <wp:anchor distT="0" distB="0" distL="114300" distR="114300" simplePos="0" relativeHeight="251803648" behindDoc="0" locked="0" layoutInCell="1" allowOverlap="1" wp14:anchorId="27A3FD21" wp14:editId="0FCB2BF5">
            <wp:simplePos x="0" y="0"/>
            <wp:positionH relativeFrom="column">
              <wp:posOffset>35560</wp:posOffset>
            </wp:positionH>
            <wp:positionV relativeFrom="paragraph">
              <wp:posOffset>13970</wp:posOffset>
            </wp:positionV>
            <wp:extent cx="4891405" cy="3131820"/>
            <wp:effectExtent l="38100" t="50800" r="36195" b="431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rotWithShape="1">
                    <a:blip r:embed="rId14">
                      <a:extLst>
                        <a:ext uri="{28A0092B-C50C-407E-A947-70E740481C1C}">
                          <a14:useLocalDpi xmlns:a14="http://schemas.microsoft.com/office/drawing/2010/main" val="0"/>
                        </a:ext>
                      </a:extLst>
                    </a:blip>
                    <a:srcRect l="2150" t="176" r="2222" b="1452"/>
                    <a:stretch/>
                  </pic:blipFill>
                  <pic:spPr bwMode="auto">
                    <a:xfrm rot="60000">
                      <a:off x="0" y="0"/>
                      <a:ext cx="4891405" cy="31318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68583F">
        <w:br w:type="textWrapping" w:clear="all"/>
      </w:r>
    </w:p>
    <w:p w14:paraId="023476C3" w14:textId="77777777" w:rsidR="00BF44AB" w:rsidRDefault="00BF44AB" w:rsidP="000D1531">
      <w:pPr>
        <w:spacing w:after="0"/>
      </w:pPr>
    </w:p>
    <w:p w14:paraId="0D871472" w14:textId="5E1318E1" w:rsidR="000D1531" w:rsidRDefault="000D1531" w:rsidP="000D1531">
      <w:pPr>
        <w:spacing w:after="0"/>
      </w:pPr>
      <w:r>
        <w:t>Note</w:t>
      </w:r>
      <w:r w:rsidR="00331A7C">
        <w:t xml:space="preserve"> that t</w:t>
      </w:r>
      <w:r>
        <w:t xml:space="preserve">he business plan was updated and provided as part of </w:t>
      </w:r>
      <w:r w:rsidR="00BF44AB">
        <w:t>Milestone 2</w:t>
      </w:r>
      <w:r w:rsidR="00331A7C">
        <w:t>,</w:t>
      </w:r>
      <w:r>
        <w:t xml:space="preserve"> see</w:t>
      </w:r>
      <w:r w:rsidR="00BF44AB">
        <w:t xml:space="preserve"> </w:t>
      </w:r>
      <w:r w:rsidR="00BF44AB">
        <w:fldChar w:fldCharType="begin"/>
      </w:r>
      <w:r w:rsidR="00900681">
        <w:instrText xml:space="preserve"> ADDIN ZOTERO_ITEM CSL_CITATION {"citationID":"LhTZQLOM","properties":{"formattedCitation":"[2]","plainCitation":"[2]","noteIndex":0},"citationItems":[{"id":1957,"uris":["http://zotero.org/users/1173449/items/U7MZ79XZ"],"uri":["http://zotero.org/users/1173449/items/U7MZ79XZ"],"itemData":{"id":1957,"type":"report","event-place":"Clayton, Australia","number":"EP198530","page":"22 pages","publisher":"CSIRO Data61","publisher-place":"Clayton, Australia","title":"Bushfire evacuation modelling Phase 2 Progress report January-November 2019","title-short":"Bushfire evacuation modelling Phase 2 Progress report January-November 2019","author":[{"family":"Lemiale","given":"V."},{"family":"Singh","given":"D."},{"family":"Forbes-Smith","given":"N."},{"family":"Young","given":"A."},{"family":"Prakash","given":"M."},{"family":"Hilton","given":"J."}],"issued":{"date-parts":[["2019"]]}}}],"schema":"https://github.com/citation-style-language/schema/raw/master/csl-citation.json"} </w:instrText>
      </w:r>
      <w:r w:rsidR="00BF44AB">
        <w:fldChar w:fldCharType="separate"/>
      </w:r>
      <w:r w:rsidR="00900681" w:rsidRPr="00900681">
        <w:rPr>
          <w:rFonts w:cs="Calibri"/>
        </w:rPr>
        <w:t>[2]</w:t>
      </w:r>
      <w:r w:rsidR="00BF44AB">
        <w:fldChar w:fldCharType="end"/>
      </w:r>
      <w:r>
        <w:t>.</w:t>
      </w:r>
      <w:r w:rsidR="00331A7C">
        <w:t xml:space="preserve"> As part of the business plan update, the milestone deliverables were also updated to reflect agreed changes during the project, most notably the addition of the state-wide evacuation capability as a new deliverable. </w:t>
      </w:r>
      <w:r w:rsidR="00BF44AB">
        <w:fldChar w:fldCharType="begin"/>
      </w:r>
      <w:r w:rsidR="00BF44AB">
        <w:instrText xml:space="preserve"> REF _Ref41051444 \h </w:instrText>
      </w:r>
      <w:r w:rsidR="00BF44AB">
        <w:fldChar w:fldCharType="separate"/>
      </w:r>
      <w:r w:rsidR="002E7500">
        <w:t xml:space="preserve">Table </w:t>
      </w:r>
      <w:r w:rsidR="002E7500">
        <w:rPr>
          <w:noProof/>
        </w:rPr>
        <w:t>2</w:t>
      </w:r>
      <w:r w:rsidR="00BF44AB">
        <w:fldChar w:fldCharType="end"/>
      </w:r>
      <w:r w:rsidR="00331A7C">
        <w:t xml:space="preserve"> is an excerpt from the update</w:t>
      </w:r>
      <w:r w:rsidR="00BF44AB">
        <w:t>d</w:t>
      </w:r>
      <w:r w:rsidR="00331A7C">
        <w:t xml:space="preserve"> business plan and show</w:t>
      </w:r>
      <w:r w:rsidR="00BF44AB">
        <w:t>s</w:t>
      </w:r>
      <w:r w:rsidR="00331A7C">
        <w:t xml:space="preserve"> the new deliverables along with their initial timelines. </w:t>
      </w:r>
    </w:p>
    <w:p w14:paraId="2A25C327" w14:textId="77777777" w:rsidR="00331A7C" w:rsidRDefault="00331A7C" w:rsidP="000D1531">
      <w:pPr>
        <w:spacing w:after="0"/>
      </w:pPr>
    </w:p>
    <w:p w14:paraId="22350521" w14:textId="3D69CEA9" w:rsidR="00331A7C" w:rsidRDefault="00331A7C" w:rsidP="00584BD4">
      <w:pPr>
        <w:pStyle w:val="Caption"/>
      </w:pPr>
      <w:bookmarkStart w:id="2" w:name="_Ref41051444"/>
      <w:r>
        <w:t xml:space="preserve">Table </w:t>
      </w:r>
      <w:r>
        <w:fldChar w:fldCharType="begin"/>
      </w:r>
      <w:r>
        <w:instrText>SEQ Table \* ARABIC</w:instrText>
      </w:r>
      <w:r>
        <w:fldChar w:fldCharType="separate"/>
      </w:r>
      <w:r w:rsidR="002E7500">
        <w:rPr>
          <w:noProof/>
        </w:rPr>
        <w:t>2</w:t>
      </w:r>
      <w:r>
        <w:fldChar w:fldCharType="end"/>
      </w:r>
      <w:bookmarkEnd w:id="2"/>
      <w:r>
        <w:t>. Clarification of each milestone deliverable</w:t>
      </w:r>
      <w:r w:rsidR="001F6EDE">
        <w:t>s</w:t>
      </w:r>
      <w:r>
        <w:t xml:space="preserve"> based on the updated project business plan.</w:t>
      </w:r>
    </w:p>
    <w:tbl>
      <w:tblPr>
        <w:tblW w:w="9815" w:type="dxa"/>
        <w:shd w:val="clear" w:color="auto" w:fill="B4C6E7"/>
        <w:tblLayout w:type="fixed"/>
        <w:tblLook w:val="04A0" w:firstRow="1" w:lastRow="0" w:firstColumn="1" w:lastColumn="0" w:noHBand="0" w:noVBand="1"/>
      </w:tblPr>
      <w:tblGrid>
        <w:gridCol w:w="4712"/>
        <w:gridCol w:w="992"/>
        <w:gridCol w:w="1134"/>
        <w:gridCol w:w="992"/>
        <w:gridCol w:w="1134"/>
        <w:gridCol w:w="851"/>
      </w:tblGrid>
      <w:tr w:rsidR="00331A7C" w:rsidRPr="00520F99" w14:paraId="12DA7743" w14:textId="77777777" w:rsidTr="00290A3F">
        <w:trPr>
          <w:trHeight w:val="297"/>
        </w:trPr>
        <w:tc>
          <w:tcPr>
            <w:tcW w:w="4712" w:type="dxa"/>
            <w:tcBorders>
              <w:top w:val="dotted" w:sz="4" w:space="0" w:color="auto"/>
              <w:left w:val="nil"/>
              <w:bottom w:val="dotted" w:sz="4" w:space="0" w:color="auto"/>
              <w:right w:val="single" w:sz="4" w:space="0" w:color="000000"/>
            </w:tcBorders>
            <w:shd w:val="clear" w:color="auto" w:fill="B4C6E7"/>
            <w:vAlign w:val="bottom"/>
            <w:hideMark/>
          </w:tcPr>
          <w:p w14:paraId="28CDBF7B" w14:textId="77777777" w:rsidR="00331A7C" w:rsidRPr="00520F99" w:rsidRDefault="00331A7C" w:rsidP="00290A3F">
            <w:pPr>
              <w:rPr>
                <w:rFonts w:asciiTheme="minorHAnsi" w:hAnsiTheme="minorHAnsi" w:cs="Arial"/>
                <w:b/>
                <w:bCs/>
              </w:rPr>
            </w:pPr>
            <w:r w:rsidRPr="00520F99">
              <w:rPr>
                <w:rFonts w:asciiTheme="minorHAnsi" w:hAnsiTheme="minorHAnsi" w:cs="Arial"/>
                <w:b/>
                <w:bCs/>
              </w:rPr>
              <w:t>Milestone</w:t>
            </w:r>
          </w:p>
        </w:tc>
        <w:tc>
          <w:tcPr>
            <w:tcW w:w="992" w:type="dxa"/>
            <w:tcBorders>
              <w:top w:val="dotted" w:sz="4" w:space="0" w:color="auto"/>
              <w:left w:val="single" w:sz="4" w:space="0" w:color="000000"/>
              <w:bottom w:val="dotted" w:sz="4" w:space="0" w:color="auto"/>
              <w:right w:val="single" w:sz="4" w:space="0" w:color="000000"/>
            </w:tcBorders>
            <w:shd w:val="clear" w:color="auto" w:fill="B4C6E7"/>
            <w:vAlign w:val="bottom"/>
            <w:hideMark/>
          </w:tcPr>
          <w:p w14:paraId="78378861" w14:textId="77777777" w:rsidR="00331A7C" w:rsidRPr="00520F99" w:rsidRDefault="00331A7C" w:rsidP="00290A3F">
            <w:pPr>
              <w:jc w:val="center"/>
              <w:rPr>
                <w:rFonts w:asciiTheme="minorHAnsi" w:hAnsiTheme="minorHAnsi" w:cs="Arial"/>
                <w:b/>
                <w:bCs/>
                <w:sz w:val="18"/>
                <w:szCs w:val="18"/>
              </w:rPr>
            </w:pPr>
            <w:r>
              <w:rPr>
                <w:rFonts w:asciiTheme="minorHAnsi" w:hAnsiTheme="minorHAnsi" w:cs="Arial"/>
                <w:b/>
                <w:bCs/>
                <w:sz w:val="18"/>
                <w:szCs w:val="18"/>
              </w:rPr>
              <w:t>Jun</w:t>
            </w:r>
            <w:r w:rsidRPr="00520F99">
              <w:rPr>
                <w:rFonts w:asciiTheme="minorHAnsi" w:hAnsiTheme="minorHAnsi" w:cs="Arial"/>
                <w:b/>
                <w:bCs/>
                <w:sz w:val="18"/>
                <w:szCs w:val="18"/>
              </w:rPr>
              <w:t>-1</w:t>
            </w:r>
            <w:r>
              <w:rPr>
                <w:rFonts w:asciiTheme="minorHAnsi" w:hAnsiTheme="minorHAnsi" w:cs="Arial"/>
                <w:b/>
                <w:bCs/>
                <w:sz w:val="18"/>
                <w:szCs w:val="18"/>
              </w:rPr>
              <w:t>9</w:t>
            </w:r>
          </w:p>
        </w:tc>
        <w:tc>
          <w:tcPr>
            <w:tcW w:w="1134" w:type="dxa"/>
            <w:tcBorders>
              <w:top w:val="dotted" w:sz="4" w:space="0" w:color="auto"/>
              <w:left w:val="single" w:sz="4" w:space="0" w:color="000000"/>
              <w:bottom w:val="dotted" w:sz="4" w:space="0" w:color="auto"/>
              <w:right w:val="single" w:sz="4" w:space="0" w:color="000000"/>
            </w:tcBorders>
            <w:shd w:val="clear" w:color="auto" w:fill="B4C6E7"/>
            <w:vAlign w:val="bottom"/>
            <w:hideMark/>
          </w:tcPr>
          <w:p w14:paraId="0577E202" w14:textId="77777777" w:rsidR="00331A7C" w:rsidRPr="00520F99" w:rsidRDefault="00331A7C" w:rsidP="00290A3F">
            <w:pPr>
              <w:jc w:val="center"/>
              <w:rPr>
                <w:rFonts w:asciiTheme="minorHAnsi" w:hAnsiTheme="minorHAnsi" w:cs="Arial"/>
                <w:b/>
                <w:bCs/>
                <w:sz w:val="18"/>
                <w:szCs w:val="18"/>
              </w:rPr>
            </w:pPr>
            <w:r>
              <w:rPr>
                <w:rFonts w:asciiTheme="minorHAnsi" w:hAnsiTheme="minorHAnsi" w:cs="Arial"/>
                <w:b/>
                <w:bCs/>
                <w:sz w:val="18"/>
                <w:szCs w:val="18"/>
              </w:rPr>
              <w:t>Sep</w:t>
            </w:r>
            <w:r w:rsidRPr="00520F99">
              <w:rPr>
                <w:rFonts w:asciiTheme="minorHAnsi" w:hAnsiTheme="minorHAnsi" w:cs="Arial"/>
                <w:b/>
                <w:bCs/>
                <w:sz w:val="18"/>
                <w:szCs w:val="18"/>
              </w:rPr>
              <w:t>-19</w:t>
            </w:r>
          </w:p>
        </w:tc>
        <w:tc>
          <w:tcPr>
            <w:tcW w:w="992" w:type="dxa"/>
            <w:tcBorders>
              <w:top w:val="dotted" w:sz="4" w:space="0" w:color="auto"/>
              <w:left w:val="single" w:sz="4" w:space="0" w:color="000000"/>
              <w:bottom w:val="dotted" w:sz="4" w:space="0" w:color="auto"/>
              <w:right w:val="single" w:sz="4" w:space="0" w:color="000000"/>
            </w:tcBorders>
            <w:shd w:val="clear" w:color="auto" w:fill="B4C6E7"/>
            <w:vAlign w:val="bottom"/>
            <w:hideMark/>
          </w:tcPr>
          <w:p w14:paraId="63262870" w14:textId="77777777" w:rsidR="00331A7C" w:rsidRPr="00520F99" w:rsidRDefault="00331A7C" w:rsidP="00290A3F">
            <w:pPr>
              <w:jc w:val="center"/>
              <w:rPr>
                <w:rFonts w:asciiTheme="minorHAnsi" w:hAnsiTheme="minorHAnsi" w:cs="Arial"/>
                <w:b/>
                <w:bCs/>
                <w:sz w:val="18"/>
                <w:szCs w:val="18"/>
              </w:rPr>
            </w:pPr>
            <w:r>
              <w:rPr>
                <w:rFonts w:asciiTheme="minorHAnsi" w:hAnsiTheme="minorHAnsi" w:cs="Arial"/>
                <w:b/>
                <w:bCs/>
                <w:sz w:val="18"/>
                <w:szCs w:val="18"/>
              </w:rPr>
              <w:t>Dec</w:t>
            </w:r>
            <w:r w:rsidRPr="00520F99">
              <w:rPr>
                <w:rFonts w:asciiTheme="minorHAnsi" w:hAnsiTheme="minorHAnsi" w:cs="Arial"/>
                <w:b/>
                <w:bCs/>
                <w:sz w:val="18"/>
                <w:szCs w:val="18"/>
              </w:rPr>
              <w:t>-19</w:t>
            </w:r>
          </w:p>
        </w:tc>
        <w:tc>
          <w:tcPr>
            <w:tcW w:w="1134" w:type="dxa"/>
            <w:tcBorders>
              <w:top w:val="dotted" w:sz="4" w:space="0" w:color="auto"/>
              <w:left w:val="single" w:sz="4" w:space="0" w:color="000000"/>
              <w:bottom w:val="dotted" w:sz="4" w:space="0" w:color="auto"/>
              <w:right w:val="single" w:sz="4" w:space="0" w:color="000000"/>
            </w:tcBorders>
            <w:shd w:val="clear" w:color="auto" w:fill="B4C6E7"/>
            <w:vAlign w:val="bottom"/>
            <w:hideMark/>
          </w:tcPr>
          <w:p w14:paraId="49EA35FE" w14:textId="77777777" w:rsidR="00331A7C" w:rsidRPr="00520F99" w:rsidRDefault="00331A7C" w:rsidP="00290A3F">
            <w:pPr>
              <w:jc w:val="center"/>
              <w:rPr>
                <w:rFonts w:asciiTheme="minorHAnsi" w:hAnsiTheme="minorHAnsi" w:cs="Arial"/>
                <w:b/>
                <w:bCs/>
                <w:sz w:val="18"/>
                <w:szCs w:val="18"/>
              </w:rPr>
            </w:pPr>
            <w:r>
              <w:rPr>
                <w:rFonts w:asciiTheme="minorHAnsi" w:hAnsiTheme="minorHAnsi" w:cs="Arial"/>
                <w:b/>
                <w:bCs/>
                <w:sz w:val="18"/>
                <w:szCs w:val="18"/>
              </w:rPr>
              <w:t>Mar</w:t>
            </w:r>
            <w:r w:rsidRPr="00520F99">
              <w:rPr>
                <w:rFonts w:asciiTheme="minorHAnsi" w:hAnsiTheme="minorHAnsi" w:cs="Arial"/>
                <w:b/>
                <w:bCs/>
                <w:sz w:val="18"/>
                <w:szCs w:val="18"/>
              </w:rPr>
              <w:t>-</w:t>
            </w:r>
            <w:r>
              <w:rPr>
                <w:rFonts w:asciiTheme="minorHAnsi" w:hAnsiTheme="minorHAnsi" w:cs="Arial"/>
                <w:b/>
                <w:bCs/>
                <w:sz w:val="18"/>
                <w:szCs w:val="18"/>
              </w:rPr>
              <w:t>20</w:t>
            </w:r>
          </w:p>
        </w:tc>
        <w:tc>
          <w:tcPr>
            <w:tcW w:w="851" w:type="dxa"/>
            <w:tcBorders>
              <w:top w:val="dotted" w:sz="4" w:space="0" w:color="auto"/>
              <w:left w:val="single" w:sz="4" w:space="0" w:color="000000"/>
              <w:bottom w:val="dotted" w:sz="4" w:space="0" w:color="auto"/>
              <w:right w:val="single" w:sz="4" w:space="0" w:color="000000"/>
            </w:tcBorders>
            <w:shd w:val="clear" w:color="auto" w:fill="B4C6E7"/>
          </w:tcPr>
          <w:p w14:paraId="39261AEE" w14:textId="77777777" w:rsidR="00331A7C" w:rsidRPr="00520F99" w:rsidRDefault="00331A7C" w:rsidP="00290A3F">
            <w:pPr>
              <w:jc w:val="center"/>
              <w:rPr>
                <w:rFonts w:asciiTheme="minorHAnsi" w:hAnsiTheme="minorHAnsi" w:cs="Arial"/>
                <w:b/>
                <w:bCs/>
                <w:sz w:val="18"/>
                <w:szCs w:val="18"/>
              </w:rPr>
            </w:pPr>
          </w:p>
          <w:p w14:paraId="05E3E525" w14:textId="77777777" w:rsidR="00331A7C" w:rsidRPr="00520F99" w:rsidRDefault="00331A7C" w:rsidP="00290A3F">
            <w:pPr>
              <w:jc w:val="center"/>
              <w:rPr>
                <w:rFonts w:asciiTheme="minorHAnsi" w:hAnsiTheme="minorHAnsi" w:cs="Arial"/>
                <w:b/>
                <w:bCs/>
                <w:sz w:val="18"/>
                <w:szCs w:val="18"/>
              </w:rPr>
            </w:pPr>
            <w:r w:rsidRPr="00520F99">
              <w:rPr>
                <w:rFonts w:asciiTheme="minorHAnsi" w:hAnsiTheme="minorHAnsi" w:cs="Arial"/>
                <w:b/>
                <w:bCs/>
                <w:sz w:val="18"/>
                <w:szCs w:val="18"/>
              </w:rPr>
              <w:t>May-20</w:t>
            </w:r>
          </w:p>
        </w:tc>
      </w:tr>
      <w:tr w:rsidR="00331A7C" w:rsidRPr="00520F99" w14:paraId="22E51326" w14:textId="77777777" w:rsidTr="00290A3F">
        <w:trPr>
          <w:trHeight w:val="297"/>
        </w:trPr>
        <w:tc>
          <w:tcPr>
            <w:tcW w:w="4712" w:type="dxa"/>
            <w:tcBorders>
              <w:top w:val="dotted" w:sz="4" w:space="0" w:color="auto"/>
              <w:left w:val="nil"/>
              <w:bottom w:val="dotted" w:sz="4" w:space="0" w:color="auto"/>
              <w:right w:val="single" w:sz="4" w:space="0" w:color="000000"/>
            </w:tcBorders>
            <w:shd w:val="clear" w:color="auto" w:fill="auto"/>
            <w:vAlign w:val="bottom"/>
          </w:tcPr>
          <w:p w14:paraId="621E0F5E" w14:textId="77777777" w:rsidR="00331A7C" w:rsidRPr="00520F99" w:rsidRDefault="00331A7C" w:rsidP="00584BD4">
            <w:pPr>
              <w:pStyle w:val="BodyText"/>
              <w:rPr>
                <w:rFonts w:cs="Arial"/>
              </w:rPr>
            </w:pPr>
            <w:r w:rsidRPr="00520F99">
              <w:t>Milestone 1: Signed Research Partnership Agreement</w:t>
            </w:r>
          </w:p>
        </w:tc>
        <w:tc>
          <w:tcPr>
            <w:tcW w:w="992" w:type="dxa"/>
            <w:tcBorders>
              <w:top w:val="dotted" w:sz="4" w:space="0" w:color="auto"/>
              <w:left w:val="single" w:sz="4" w:space="0" w:color="000000"/>
              <w:bottom w:val="dotted" w:sz="4" w:space="0" w:color="auto"/>
              <w:right w:val="single" w:sz="4" w:space="0" w:color="000000"/>
            </w:tcBorders>
            <w:shd w:val="clear" w:color="auto" w:fill="BFBFBF" w:themeFill="background1" w:themeFillShade="BF"/>
            <w:vAlign w:val="bottom"/>
          </w:tcPr>
          <w:p w14:paraId="364074AC" w14:textId="77777777" w:rsidR="00331A7C" w:rsidRPr="00520F99" w:rsidRDefault="00331A7C" w:rsidP="00290A3F">
            <w:pPr>
              <w:jc w:val="center"/>
              <w:rPr>
                <w:rFonts w:asciiTheme="minorHAnsi" w:hAnsiTheme="minorHAnsi" w:cs="Arial"/>
                <w:bCs/>
                <w:sz w:val="18"/>
                <w:szCs w:val="18"/>
              </w:rPr>
            </w:pPr>
          </w:p>
        </w:tc>
        <w:tc>
          <w:tcPr>
            <w:tcW w:w="1134" w:type="dxa"/>
            <w:tcBorders>
              <w:top w:val="dotted" w:sz="4" w:space="0" w:color="auto"/>
              <w:left w:val="single" w:sz="4" w:space="0" w:color="000000"/>
              <w:bottom w:val="dotted" w:sz="4" w:space="0" w:color="auto"/>
              <w:right w:val="single" w:sz="4" w:space="0" w:color="000000"/>
            </w:tcBorders>
            <w:shd w:val="clear" w:color="auto" w:fill="FFFFFF"/>
            <w:vAlign w:val="bottom"/>
          </w:tcPr>
          <w:p w14:paraId="61C8B70F" w14:textId="77777777" w:rsidR="00331A7C" w:rsidRPr="00520F99" w:rsidRDefault="00331A7C" w:rsidP="00290A3F">
            <w:pPr>
              <w:jc w:val="center"/>
              <w:rPr>
                <w:rFonts w:asciiTheme="minorHAnsi" w:hAnsiTheme="minorHAnsi" w:cs="Arial"/>
                <w:sz w:val="18"/>
                <w:szCs w:val="18"/>
              </w:rPr>
            </w:pPr>
          </w:p>
        </w:tc>
        <w:tc>
          <w:tcPr>
            <w:tcW w:w="992" w:type="dxa"/>
            <w:tcBorders>
              <w:top w:val="dotted" w:sz="4" w:space="0" w:color="auto"/>
              <w:left w:val="single" w:sz="4" w:space="0" w:color="000000"/>
              <w:bottom w:val="dotted" w:sz="4" w:space="0" w:color="auto"/>
              <w:right w:val="single" w:sz="4" w:space="0" w:color="000000"/>
            </w:tcBorders>
            <w:shd w:val="clear" w:color="auto" w:fill="FFFFFF"/>
            <w:vAlign w:val="bottom"/>
          </w:tcPr>
          <w:p w14:paraId="6C23ACB6" w14:textId="77777777" w:rsidR="00331A7C" w:rsidRPr="00520F99" w:rsidRDefault="00331A7C" w:rsidP="00290A3F">
            <w:pPr>
              <w:jc w:val="center"/>
              <w:rPr>
                <w:rFonts w:asciiTheme="minorHAnsi" w:hAnsiTheme="minorHAnsi" w:cs="Arial"/>
                <w:sz w:val="18"/>
                <w:szCs w:val="18"/>
              </w:rPr>
            </w:pPr>
          </w:p>
        </w:tc>
        <w:tc>
          <w:tcPr>
            <w:tcW w:w="1134" w:type="dxa"/>
            <w:tcBorders>
              <w:top w:val="dotted" w:sz="4" w:space="0" w:color="auto"/>
              <w:left w:val="single" w:sz="4" w:space="0" w:color="000000"/>
              <w:bottom w:val="dotted" w:sz="4" w:space="0" w:color="auto"/>
              <w:right w:val="single" w:sz="4" w:space="0" w:color="000000"/>
            </w:tcBorders>
            <w:shd w:val="clear" w:color="auto" w:fill="FFFFFF"/>
            <w:vAlign w:val="bottom"/>
          </w:tcPr>
          <w:p w14:paraId="2FA5C265" w14:textId="77777777" w:rsidR="00331A7C" w:rsidRPr="00520F99" w:rsidRDefault="00331A7C" w:rsidP="00290A3F">
            <w:pPr>
              <w:jc w:val="center"/>
              <w:rPr>
                <w:rFonts w:asciiTheme="minorHAnsi" w:hAnsiTheme="minorHAnsi" w:cs="Arial"/>
                <w:sz w:val="18"/>
                <w:szCs w:val="18"/>
              </w:rPr>
            </w:pPr>
          </w:p>
        </w:tc>
        <w:tc>
          <w:tcPr>
            <w:tcW w:w="851" w:type="dxa"/>
            <w:tcBorders>
              <w:top w:val="dotted" w:sz="4" w:space="0" w:color="auto"/>
              <w:left w:val="single" w:sz="4" w:space="0" w:color="000000"/>
              <w:bottom w:val="dotted" w:sz="4" w:space="0" w:color="auto"/>
              <w:right w:val="single" w:sz="4" w:space="0" w:color="000000"/>
            </w:tcBorders>
          </w:tcPr>
          <w:p w14:paraId="051F7556" w14:textId="77777777" w:rsidR="00331A7C" w:rsidRPr="00520F99" w:rsidRDefault="00331A7C" w:rsidP="00290A3F">
            <w:pPr>
              <w:rPr>
                <w:rFonts w:asciiTheme="minorHAnsi" w:hAnsiTheme="minorHAnsi" w:cs="Arial"/>
                <w:sz w:val="18"/>
                <w:szCs w:val="18"/>
              </w:rPr>
            </w:pPr>
          </w:p>
        </w:tc>
      </w:tr>
      <w:tr w:rsidR="00331A7C" w:rsidRPr="00520F99" w14:paraId="5A50B330" w14:textId="77777777" w:rsidTr="00290A3F">
        <w:trPr>
          <w:trHeight w:val="297"/>
        </w:trPr>
        <w:tc>
          <w:tcPr>
            <w:tcW w:w="4712" w:type="dxa"/>
            <w:tcBorders>
              <w:top w:val="dotted" w:sz="4" w:space="0" w:color="auto"/>
              <w:left w:val="nil"/>
              <w:bottom w:val="dotted" w:sz="4" w:space="0" w:color="auto"/>
              <w:right w:val="single" w:sz="4" w:space="0" w:color="000000"/>
            </w:tcBorders>
            <w:shd w:val="clear" w:color="auto" w:fill="auto"/>
            <w:vAlign w:val="bottom"/>
          </w:tcPr>
          <w:p w14:paraId="491C6767" w14:textId="77777777" w:rsidR="00331A7C" w:rsidRPr="00520F99" w:rsidRDefault="00331A7C" w:rsidP="00584BD4">
            <w:pPr>
              <w:pStyle w:val="BodyText"/>
              <w:rPr>
                <w:rFonts w:cs="Arial"/>
              </w:rPr>
            </w:pPr>
            <w:r w:rsidRPr="00520F99">
              <w:rPr>
                <w:w w:val="102"/>
              </w:rPr>
              <w:t xml:space="preserve">Milestone 2: Enhanced </w:t>
            </w:r>
            <w:r>
              <w:rPr>
                <w:w w:val="102"/>
              </w:rPr>
              <w:t xml:space="preserve">(web based) </w:t>
            </w:r>
            <w:r w:rsidRPr="00520F99">
              <w:rPr>
                <w:w w:val="102"/>
              </w:rPr>
              <w:t xml:space="preserve">DSS, </w:t>
            </w:r>
            <w:r>
              <w:rPr>
                <w:w w:val="102"/>
              </w:rPr>
              <w:t>improvement to the human behaviour modelling (archetypes model) implemented, first prototype of the steady state evacuation tool presented</w:t>
            </w:r>
          </w:p>
        </w:tc>
        <w:tc>
          <w:tcPr>
            <w:tcW w:w="992" w:type="dxa"/>
            <w:tcBorders>
              <w:top w:val="dotted" w:sz="4" w:space="0" w:color="auto"/>
              <w:left w:val="single" w:sz="4" w:space="0" w:color="000000"/>
              <w:bottom w:val="dotted" w:sz="4" w:space="0" w:color="auto"/>
              <w:right w:val="single" w:sz="4" w:space="0" w:color="000000"/>
            </w:tcBorders>
            <w:shd w:val="clear" w:color="auto" w:fill="FFFFFF"/>
            <w:vAlign w:val="bottom"/>
          </w:tcPr>
          <w:p w14:paraId="61B7C903" w14:textId="77777777" w:rsidR="00331A7C" w:rsidRPr="00520F99" w:rsidRDefault="00331A7C" w:rsidP="00290A3F">
            <w:pPr>
              <w:jc w:val="center"/>
              <w:rPr>
                <w:rFonts w:asciiTheme="minorHAnsi" w:hAnsiTheme="minorHAnsi" w:cs="Arial"/>
                <w:bCs/>
                <w:sz w:val="18"/>
                <w:szCs w:val="18"/>
              </w:rPr>
            </w:pPr>
          </w:p>
        </w:tc>
        <w:tc>
          <w:tcPr>
            <w:tcW w:w="1134" w:type="dxa"/>
            <w:tcBorders>
              <w:top w:val="dotted" w:sz="4" w:space="0" w:color="auto"/>
              <w:left w:val="single" w:sz="4" w:space="0" w:color="000000"/>
              <w:bottom w:val="dotted" w:sz="4" w:space="0" w:color="auto"/>
              <w:right w:val="single" w:sz="4" w:space="0" w:color="000000"/>
            </w:tcBorders>
            <w:shd w:val="clear" w:color="auto" w:fill="BFBFBF" w:themeFill="background1" w:themeFillShade="BF"/>
            <w:vAlign w:val="bottom"/>
          </w:tcPr>
          <w:p w14:paraId="62A755D3" w14:textId="77777777" w:rsidR="00331A7C" w:rsidRPr="00520F99" w:rsidRDefault="00331A7C" w:rsidP="00290A3F">
            <w:pPr>
              <w:jc w:val="center"/>
              <w:rPr>
                <w:rFonts w:asciiTheme="minorHAnsi" w:hAnsiTheme="minorHAnsi" w:cs="Arial"/>
                <w:sz w:val="18"/>
                <w:szCs w:val="18"/>
              </w:rPr>
            </w:pPr>
          </w:p>
        </w:tc>
        <w:tc>
          <w:tcPr>
            <w:tcW w:w="992" w:type="dxa"/>
            <w:tcBorders>
              <w:top w:val="dotted" w:sz="4" w:space="0" w:color="auto"/>
              <w:left w:val="single" w:sz="4" w:space="0" w:color="000000"/>
              <w:bottom w:val="dotted" w:sz="4" w:space="0" w:color="auto"/>
              <w:right w:val="single" w:sz="4" w:space="0" w:color="000000"/>
            </w:tcBorders>
            <w:shd w:val="clear" w:color="auto" w:fill="FFFFFF"/>
            <w:vAlign w:val="bottom"/>
          </w:tcPr>
          <w:p w14:paraId="48946268" w14:textId="77777777" w:rsidR="00331A7C" w:rsidRPr="00520F99" w:rsidRDefault="00331A7C" w:rsidP="00290A3F">
            <w:pPr>
              <w:jc w:val="center"/>
              <w:rPr>
                <w:rFonts w:asciiTheme="minorHAnsi" w:hAnsiTheme="minorHAnsi" w:cs="Arial"/>
                <w:sz w:val="18"/>
                <w:szCs w:val="18"/>
              </w:rPr>
            </w:pPr>
          </w:p>
        </w:tc>
        <w:tc>
          <w:tcPr>
            <w:tcW w:w="1134" w:type="dxa"/>
            <w:tcBorders>
              <w:top w:val="dotted" w:sz="4" w:space="0" w:color="auto"/>
              <w:left w:val="single" w:sz="4" w:space="0" w:color="000000"/>
              <w:bottom w:val="dotted" w:sz="4" w:space="0" w:color="auto"/>
              <w:right w:val="single" w:sz="4" w:space="0" w:color="000000"/>
            </w:tcBorders>
            <w:shd w:val="clear" w:color="auto" w:fill="auto"/>
            <w:vAlign w:val="bottom"/>
          </w:tcPr>
          <w:p w14:paraId="7F90190D" w14:textId="77777777" w:rsidR="00331A7C" w:rsidRPr="00520F99" w:rsidRDefault="00331A7C" w:rsidP="00290A3F">
            <w:pPr>
              <w:jc w:val="center"/>
              <w:rPr>
                <w:rFonts w:asciiTheme="minorHAnsi" w:hAnsiTheme="minorHAnsi" w:cs="Arial"/>
                <w:sz w:val="18"/>
                <w:szCs w:val="18"/>
              </w:rPr>
            </w:pPr>
          </w:p>
        </w:tc>
        <w:tc>
          <w:tcPr>
            <w:tcW w:w="851" w:type="dxa"/>
            <w:tcBorders>
              <w:top w:val="dotted" w:sz="4" w:space="0" w:color="auto"/>
              <w:left w:val="single" w:sz="4" w:space="0" w:color="000000"/>
              <w:bottom w:val="dotted" w:sz="4" w:space="0" w:color="auto"/>
              <w:right w:val="single" w:sz="4" w:space="0" w:color="000000"/>
            </w:tcBorders>
          </w:tcPr>
          <w:p w14:paraId="561E0FCB" w14:textId="77777777" w:rsidR="00331A7C" w:rsidRPr="00520F99" w:rsidRDefault="00331A7C" w:rsidP="00290A3F">
            <w:pPr>
              <w:jc w:val="center"/>
              <w:rPr>
                <w:rFonts w:asciiTheme="minorHAnsi" w:hAnsiTheme="minorHAnsi" w:cs="Arial"/>
                <w:sz w:val="18"/>
                <w:szCs w:val="18"/>
              </w:rPr>
            </w:pPr>
          </w:p>
        </w:tc>
      </w:tr>
      <w:tr w:rsidR="00331A7C" w:rsidRPr="00520F99" w14:paraId="601CF952" w14:textId="77777777" w:rsidTr="00290A3F">
        <w:trPr>
          <w:trHeight w:val="297"/>
        </w:trPr>
        <w:tc>
          <w:tcPr>
            <w:tcW w:w="4712" w:type="dxa"/>
            <w:tcBorders>
              <w:top w:val="dotted" w:sz="4" w:space="0" w:color="auto"/>
              <w:left w:val="nil"/>
              <w:bottom w:val="dotted" w:sz="4" w:space="0" w:color="auto"/>
              <w:right w:val="single" w:sz="4" w:space="0" w:color="000000"/>
            </w:tcBorders>
            <w:shd w:val="clear" w:color="auto" w:fill="auto"/>
            <w:vAlign w:val="bottom"/>
          </w:tcPr>
          <w:p w14:paraId="64F72D79" w14:textId="77777777" w:rsidR="00331A7C" w:rsidRPr="00520F99" w:rsidRDefault="00331A7C" w:rsidP="00584BD4">
            <w:pPr>
              <w:pStyle w:val="BodyText"/>
              <w:rPr>
                <w:rFonts w:cs="Arial"/>
              </w:rPr>
            </w:pPr>
            <w:r w:rsidRPr="00520F99">
              <w:rPr>
                <w:w w:val="102"/>
              </w:rPr>
              <w:t xml:space="preserve">Milestone 3: </w:t>
            </w:r>
            <w:r>
              <w:rPr>
                <w:w w:val="102"/>
              </w:rPr>
              <w:t>Beta version of the steady state evacuation software developed</w:t>
            </w:r>
          </w:p>
        </w:tc>
        <w:tc>
          <w:tcPr>
            <w:tcW w:w="992" w:type="dxa"/>
            <w:tcBorders>
              <w:top w:val="dotted" w:sz="4" w:space="0" w:color="auto"/>
              <w:left w:val="single" w:sz="4" w:space="0" w:color="000000"/>
              <w:bottom w:val="dotted" w:sz="4" w:space="0" w:color="auto"/>
              <w:right w:val="single" w:sz="4" w:space="0" w:color="000000"/>
            </w:tcBorders>
            <w:shd w:val="clear" w:color="auto" w:fill="FFFFFF"/>
            <w:vAlign w:val="bottom"/>
          </w:tcPr>
          <w:p w14:paraId="79987084" w14:textId="77777777" w:rsidR="00331A7C" w:rsidRPr="00520F99" w:rsidRDefault="00331A7C" w:rsidP="00290A3F">
            <w:pPr>
              <w:jc w:val="center"/>
              <w:rPr>
                <w:rFonts w:asciiTheme="minorHAnsi" w:hAnsiTheme="minorHAnsi" w:cs="Arial"/>
                <w:bCs/>
                <w:sz w:val="18"/>
                <w:szCs w:val="18"/>
              </w:rPr>
            </w:pPr>
          </w:p>
        </w:tc>
        <w:tc>
          <w:tcPr>
            <w:tcW w:w="1134" w:type="dxa"/>
            <w:tcBorders>
              <w:top w:val="dotted" w:sz="4" w:space="0" w:color="auto"/>
              <w:left w:val="single" w:sz="4" w:space="0" w:color="000000"/>
              <w:bottom w:val="dotted" w:sz="4" w:space="0" w:color="auto"/>
              <w:right w:val="single" w:sz="4" w:space="0" w:color="000000"/>
            </w:tcBorders>
            <w:shd w:val="clear" w:color="auto" w:fill="FFFFFF"/>
            <w:vAlign w:val="bottom"/>
          </w:tcPr>
          <w:p w14:paraId="682177EE" w14:textId="77777777" w:rsidR="00331A7C" w:rsidRPr="00520F99" w:rsidRDefault="00331A7C" w:rsidP="00290A3F">
            <w:pPr>
              <w:jc w:val="center"/>
              <w:rPr>
                <w:rFonts w:asciiTheme="minorHAnsi" w:hAnsiTheme="minorHAnsi" w:cs="Arial"/>
                <w:sz w:val="18"/>
                <w:szCs w:val="18"/>
              </w:rPr>
            </w:pPr>
          </w:p>
        </w:tc>
        <w:tc>
          <w:tcPr>
            <w:tcW w:w="992" w:type="dxa"/>
            <w:tcBorders>
              <w:top w:val="dotted" w:sz="4" w:space="0" w:color="auto"/>
              <w:left w:val="single" w:sz="4" w:space="0" w:color="000000"/>
              <w:bottom w:val="dotted" w:sz="4" w:space="0" w:color="auto"/>
              <w:right w:val="single" w:sz="4" w:space="0" w:color="000000"/>
            </w:tcBorders>
            <w:shd w:val="clear" w:color="auto" w:fill="BFBFBF" w:themeFill="background1" w:themeFillShade="BF"/>
            <w:vAlign w:val="bottom"/>
          </w:tcPr>
          <w:p w14:paraId="6702C897" w14:textId="77777777" w:rsidR="00331A7C" w:rsidRPr="00520F99" w:rsidRDefault="00331A7C" w:rsidP="00290A3F">
            <w:pPr>
              <w:jc w:val="center"/>
              <w:rPr>
                <w:rFonts w:asciiTheme="minorHAnsi" w:hAnsiTheme="minorHAnsi" w:cs="Arial"/>
                <w:sz w:val="18"/>
                <w:szCs w:val="18"/>
              </w:rPr>
            </w:pPr>
          </w:p>
        </w:tc>
        <w:tc>
          <w:tcPr>
            <w:tcW w:w="1134" w:type="dxa"/>
            <w:tcBorders>
              <w:top w:val="dotted" w:sz="4" w:space="0" w:color="auto"/>
              <w:left w:val="single" w:sz="4" w:space="0" w:color="000000"/>
              <w:bottom w:val="dotted" w:sz="4" w:space="0" w:color="auto"/>
              <w:right w:val="single" w:sz="4" w:space="0" w:color="000000"/>
            </w:tcBorders>
            <w:shd w:val="clear" w:color="auto" w:fill="FFFFFF"/>
            <w:vAlign w:val="bottom"/>
          </w:tcPr>
          <w:p w14:paraId="70D62E9B" w14:textId="77777777" w:rsidR="00331A7C" w:rsidRPr="00520F99" w:rsidRDefault="00331A7C" w:rsidP="00290A3F">
            <w:pPr>
              <w:jc w:val="center"/>
              <w:rPr>
                <w:rFonts w:asciiTheme="minorHAnsi" w:hAnsiTheme="minorHAnsi" w:cs="Arial"/>
                <w:sz w:val="18"/>
                <w:szCs w:val="18"/>
              </w:rPr>
            </w:pPr>
          </w:p>
        </w:tc>
        <w:tc>
          <w:tcPr>
            <w:tcW w:w="851" w:type="dxa"/>
            <w:tcBorders>
              <w:top w:val="dotted" w:sz="4" w:space="0" w:color="auto"/>
              <w:left w:val="single" w:sz="4" w:space="0" w:color="000000"/>
              <w:bottom w:val="dotted" w:sz="4" w:space="0" w:color="auto"/>
              <w:right w:val="single" w:sz="4" w:space="0" w:color="000000"/>
            </w:tcBorders>
          </w:tcPr>
          <w:p w14:paraId="63C6E3C5" w14:textId="77777777" w:rsidR="00331A7C" w:rsidRPr="00520F99" w:rsidRDefault="00331A7C" w:rsidP="00290A3F">
            <w:pPr>
              <w:jc w:val="center"/>
              <w:rPr>
                <w:rFonts w:asciiTheme="minorHAnsi" w:hAnsiTheme="minorHAnsi" w:cs="Arial"/>
                <w:sz w:val="18"/>
                <w:szCs w:val="18"/>
              </w:rPr>
            </w:pPr>
          </w:p>
        </w:tc>
      </w:tr>
      <w:tr w:rsidR="00331A7C" w:rsidRPr="00520F99" w14:paraId="2100A22E" w14:textId="77777777" w:rsidTr="00290A3F">
        <w:trPr>
          <w:trHeight w:val="297"/>
        </w:trPr>
        <w:tc>
          <w:tcPr>
            <w:tcW w:w="4712" w:type="dxa"/>
            <w:tcBorders>
              <w:top w:val="dotted" w:sz="4" w:space="0" w:color="auto"/>
              <w:left w:val="nil"/>
              <w:bottom w:val="dotted" w:sz="4" w:space="0" w:color="auto"/>
              <w:right w:val="single" w:sz="4" w:space="0" w:color="000000"/>
            </w:tcBorders>
            <w:shd w:val="clear" w:color="auto" w:fill="auto"/>
            <w:vAlign w:val="bottom"/>
          </w:tcPr>
          <w:p w14:paraId="5295A930" w14:textId="77777777" w:rsidR="00331A7C" w:rsidRPr="00520F99" w:rsidRDefault="00331A7C" w:rsidP="00584BD4">
            <w:pPr>
              <w:pStyle w:val="BodyText"/>
              <w:rPr>
                <w:rFonts w:cs="Arial"/>
              </w:rPr>
            </w:pPr>
            <w:r w:rsidRPr="00520F99">
              <w:rPr>
                <w:w w:val="102"/>
              </w:rPr>
              <w:lastRenderedPageBreak/>
              <w:t xml:space="preserve">Milestone 4 : </w:t>
            </w:r>
            <w:r>
              <w:rPr>
                <w:w w:val="102"/>
              </w:rPr>
              <w:t>Beta version of the web-based DSS delivered</w:t>
            </w:r>
            <w:r w:rsidRPr="00520F99">
              <w:rPr>
                <w:w w:val="102"/>
              </w:rPr>
              <w:t>, modelling and visualisation tools supports community engagement and decision making</w:t>
            </w:r>
          </w:p>
        </w:tc>
        <w:tc>
          <w:tcPr>
            <w:tcW w:w="992" w:type="dxa"/>
            <w:tcBorders>
              <w:top w:val="dotted" w:sz="4" w:space="0" w:color="auto"/>
              <w:left w:val="single" w:sz="4" w:space="0" w:color="000000"/>
              <w:right w:val="single" w:sz="4" w:space="0" w:color="000000"/>
            </w:tcBorders>
            <w:shd w:val="clear" w:color="auto" w:fill="auto"/>
            <w:vAlign w:val="bottom"/>
          </w:tcPr>
          <w:p w14:paraId="52886D94" w14:textId="77777777" w:rsidR="00331A7C" w:rsidRPr="00520F99" w:rsidRDefault="00331A7C" w:rsidP="00290A3F">
            <w:pPr>
              <w:jc w:val="center"/>
              <w:rPr>
                <w:rFonts w:asciiTheme="minorHAnsi" w:hAnsiTheme="minorHAnsi" w:cs="Arial"/>
                <w:bCs/>
                <w:sz w:val="18"/>
                <w:szCs w:val="18"/>
              </w:rPr>
            </w:pPr>
          </w:p>
        </w:tc>
        <w:tc>
          <w:tcPr>
            <w:tcW w:w="1134" w:type="dxa"/>
            <w:tcBorders>
              <w:top w:val="dotted" w:sz="4" w:space="0" w:color="auto"/>
              <w:left w:val="single" w:sz="4" w:space="0" w:color="000000"/>
              <w:right w:val="single" w:sz="4" w:space="0" w:color="000000"/>
            </w:tcBorders>
            <w:shd w:val="clear" w:color="auto" w:fill="auto"/>
            <w:vAlign w:val="bottom"/>
          </w:tcPr>
          <w:p w14:paraId="56E0AA1F" w14:textId="77777777" w:rsidR="00331A7C" w:rsidRPr="00520F99" w:rsidRDefault="00331A7C" w:rsidP="00290A3F">
            <w:pPr>
              <w:jc w:val="center"/>
              <w:rPr>
                <w:rFonts w:asciiTheme="minorHAnsi" w:hAnsiTheme="minorHAnsi" w:cs="Arial"/>
                <w:sz w:val="18"/>
                <w:szCs w:val="18"/>
              </w:rPr>
            </w:pPr>
          </w:p>
        </w:tc>
        <w:tc>
          <w:tcPr>
            <w:tcW w:w="992" w:type="dxa"/>
            <w:tcBorders>
              <w:top w:val="dotted" w:sz="4" w:space="0" w:color="auto"/>
              <w:left w:val="single" w:sz="4" w:space="0" w:color="000000"/>
              <w:right w:val="single" w:sz="4" w:space="0" w:color="000000"/>
            </w:tcBorders>
            <w:shd w:val="clear" w:color="auto" w:fill="auto"/>
            <w:vAlign w:val="bottom"/>
          </w:tcPr>
          <w:p w14:paraId="03EB3B8F" w14:textId="77777777" w:rsidR="00331A7C" w:rsidRPr="00520F99" w:rsidRDefault="00331A7C" w:rsidP="00290A3F">
            <w:pPr>
              <w:jc w:val="center"/>
              <w:rPr>
                <w:rFonts w:asciiTheme="minorHAnsi" w:hAnsiTheme="minorHAnsi" w:cs="Arial"/>
                <w:sz w:val="18"/>
                <w:szCs w:val="18"/>
              </w:rPr>
            </w:pPr>
          </w:p>
        </w:tc>
        <w:tc>
          <w:tcPr>
            <w:tcW w:w="1134" w:type="dxa"/>
            <w:tcBorders>
              <w:top w:val="dotted" w:sz="4" w:space="0" w:color="auto"/>
              <w:left w:val="single" w:sz="4" w:space="0" w:color="000000"/>
              <w:right w:val="single" w:sz="4" w:space="0" w:color="000000"/>
            </w:tcBorders>
            <w:shd w:val="clear" w:color="auto" w:fill="D0CECE"/>
            <w:vAlign w:val="bottom"/>
          </w:tcPr>
          <w:p w14:paraId="72589DAF" w14:textId="77777777" w:rsidR="00331A7C" w:rsidRPr="00520F99" w:rsidRDefault="00331A7C" w:rsidP="00290A3F">
            <w:pPr>
              <w:jc w:val="center"/>
              <w:rPr>
                <w:rFonts w:asciiTheme="minorHAnsi" w:hAnsiTheme="minorHAnsi" w:cs="Arial"/>
                <w:sz w:val="18"/>
                <w:szCs w:val="18"/>
              </w:rPr>
            </w:pPr>
          </w:p>
        </w:tc>
        <w:tc>
          <w:tcPr>
            <w:tcW w:w="851" w:type="dxa"/>
            <w:tcBorders>
              <w:top w:val="dotted" w:sz="4" w:space="0" w:color="auto"/>
              <w:left w:val="single" w:sz="4" w:space="0" w:color="000000"/>
              <w:right w:val="single" w:sz="4" w:space="0" w:color="000000"/>
            </w:tcBorders>
          </w:tcPr>
          <w:p w14:paraId="4CA64061" w14:textId="77777777" w:rsidR="00331A7C" w:rsidRPr="00520F99" w:rsidRDefault="00331A7C" w:rsidP="00290A3F">
            <w:pPr>
              <w:jc w:val="center"/>
              <w:rPr>
                <w:rFonts w:asciiTheme="minorHAnsi" w:hAnsiTheme="minorHAnsi" w:cs="Arial"/>
                <w:sz w:val="18"/>
                <w:szCs w:val="18"/>
              </w:rPr>
            </w:pPr>
          </w:p>
        </w:tc>
      </w:tr>
      <w:tr w:rsidR="00331A7C" w:rsidRPr="00520F99" w14:paraId="7A949EF7" w14:textId="77777777" w:rsidTr="00290A3F">
        <w:trPr>
          <w:trHeight w:val="295"/>
        </w:trPr>
        <w:tc>
          <w:tcPr>
            <w:tcW w:w="4712" w:type="dxa"/>
            <w:tcBorders>
              <w:top w:val="dotted" w:sz="4" w:space="0" w:color="auto"/>
              <w:left w:val="nil"/>
              <w:bottom w:val="dotted" w:sz="4" w:space="0" w:color="auto"/>
              <w:right w:val="single" w:sz="4" w:space="0" w:color="000000"/>
            </w:tcBorders>
            <w:shd w:val="clear" w:color="auto" w:fill="auto"/>
            <w:vAlign w:val="bottom"/>
          </w:tcPr>
          <w:p w14:paraId="305A897E" w14:textId="77777777" w:rsidR="00331A7C" w:rsidRPr="00520F99" w:rsidRDefault="00331A7C" w:rsidP="00584BD4">
            <w:pPr>
              <w:pStyle w:val="BodyText"/>
              <w:rPr>
                <w:rFonts w:cs="Arial"/>
              </w:rPr>
            </w:pPr>
            <w:r w:rsidRPr="00520F99">
              <w:rPr>
                <w:w w:val="102"/>
              </w:rPr>
              <w:t xml:space="preserve">Milestone 5: </w:t>
            </w:r>
            <w:r>
              <w:rPr>
                <w:w w:val="102"/>
              </w:rPr>
              <w:t>Final version of the steady state tool delivered. Final version of the DSS developed and delivered, including demonstrated feature parity with Workspace-based version.</w:t>
            </w:r>
          </w:p>
        </w:tc>
        <w:tc>
          <w:tcPr>
            <w:tcW w:w="992" w:type="dxa"/>
            <w:tcBorders>
              <w:top w:val="dotted" w:sz="4" w:space="0" w:color="auto"/>
              <w:left w:val="single" w:sz="4" w:space="0" w:color="000000"/>
              <w:right w:val="single" w:sz="4" w:space="0" w:color="000000"/>
            </w:tcBorders>
            <w:shd w:val="clear" w:color="auto" w:fill="auto"/>
            <w:vAlign w:val="bottom"/>
          </w:tcPr>
          <w:p w14:paraId="1C5964E4" w14:textId="77777777" w:rsidR="00331A7C" w:rsidRPr="00520F99" w:rsidRDefault="00331A7C" w:rsidP="00290A3F">
            <w:pPr>
              <w:jc w:val="center"/>
              <w:rPr>
                <w:rFonts w:asciiTheme="minorHAnsi" w:hAnsiTheme="minorHAnsi" w:cs="Arial"/>
                <w:bCs/>
                <w:sz w:val="18"/>
                <w:szCs w:val="18"/>
              </w:rPr>
            </w:pPr>
          </w:p>
        </w:tc>
        <w:tc>
          <w:tcPr>
            <w:tcW w:w="1134" w:type="dxa"/>
            <w:tcBorders>
              <w:top w:val="dotted" w:sz="4" w:space="0" w:color="auto"/>
              <w:left w:val="single" w:sz="4" w:space="0" w:color="000000"/>
              <w:right w:val="single" w:sz="4" w:space="0" w:color="000000"/>
            </w:tcBorders>
            <w:shd w:val="clear" w:color="auto" w:fill="auto"/>
            <w:vAlign w:val="bottom"/>
          </w:tcPr>
          <w:p w14:paraId="2C80488F" w14:textId="77777777" w:rsidR="00331A7C" w:rsidRPr="00520F99" w:rsidRDefault="00331A7C" w:rsidP="00290A3F">
            <w:pPr>
              <w:jc w:val="center"/>
              <w:rPr>
                <w:rFonts w:asciiTheme="minorHAnsi" w:hAnsiTheme="minorHAnsi" w:cs="Arial"/>
                <w:sz w:val="18"/>
                <w:szCs w:val="18"/>
              </w:rPr>
            </w:pPr>
          </w:p>
        </w:tc>
        <w:tc>
          <w:tcPr>
            <w:tcW w:w="992" w:type="dxa"/>
            <w:tcBorders>
              <w:top w:val="dotted" w:sz="4" w:space="0" w:color="auto"/>
              <w:left w:val="single" w:sz="4" w:space="0" w:color="000000"/>
              <w:right w:val="single" w:sz="4" w:space="0" w:color="000000"/>
            </w:tcBorders>
            <w:shd w:val="clear" w:color="auto" w:fill="auto"/>
            <w:vAlign w:val="bottom"/>
          </w:tcPr>
          <w:p w14:paraId="506C6599" w14:textId="77777777" w:rsidR="00331A7C" w:rsidRPr="00520F99" w:rsidRDefault="00331A7C" w:rsidP="00290A3F">
            <w:pPr>
              <w:jc w:val="center"/>
              <w:rPr>
                <w:rFonts w:asciiTheme="minorHAnsi" w:hAnsiTheme="minorHAnsi" w:cs="Arial"/>
                <w:sz w:val="18"/>
                <w:szCs w:val="18"/>
              </w:rPr>
            </w:pPr>
          </w:p>
        </w:tc>
        <w:tc>
          <w:tcPr>
            <w:tcW w:w="1134" w:type="dxa"/>
            <w:tcBorders>
              <w:top w:val="dotted" w:sz="4" w:space="0" w:color="auto"/>
              <w:left w:val="single" w:sz="4" w:space="0" w:color="000000"/>
              <w:right w:val="single" w:sz="4" w:space="0" w:color="000000"/>
            </w:tcBorders>
            <w:shd w:val="clear" w:color="auto" w:fill="auto"/>
            <w:vAlign w:val="bottom"/>
          </w:tcPr>
          <w:p w14:paraId="69827BA4" w14:textId="77777777" w:rsidR="00331A7C" w:rsidRPr="00520F99" w:rsidRDefault="00331A7C" w:rsidP="00290A3F">
            <w:pPr>
              <w:jc w:val="center"/>
              <w:rPr>
                <w:rFonts w:asciiTheme="minorHAnsi" w:hAnsiTheme="minorHAnsi" w:cs="Arial"/>
                <w:sz w:val="18"/>
                <w:szCs w:val="18"/>
              </w:rPr>
            </w:pPr>
          </w:p>
        </w:tc>
        <w:tc>
          <w:tcPr>
            <w:tcW w:w="851" w:type="dxa"/>
            <w:tcBorders>
              <w:top w:val="dotted" w:sz="4" w:space="0" w:color="auto"/>
              <w:left w:val="single" w:sz="4" w:space="0" w:color="000000"/>
              <w:right w:val="single" w:sz="4" w:space="0" w:color="000000"/>
            </w:tcBorders>
            <w:shd w:val="clear" w:color="auto" w:fill="BFBFBF" w:themeFill="background1" w:themeFillShade="BF"/>
          </w:tcPr>
          <w:p w14:paraId="4DCE3358" w14:textId="77777777" w:rsidR="00331A7C" w:rsidRPr="00520F99" w:rsidRDefault="00331A7C" w:rsidP="00290A3F">
            <w:pPr>
              <w:jc w:val="center"/>
              <w:rPr>
                <w:rFonts w:asciiTheme="minorHAnsi" w:hAnsiTheme="minorHAnsi" w:cs="Arial"/>
                <w:sz w:val="18"/>
                <w:szCs w:val="18"/>
              </w:rPr>
            </w:pPr>
          </w:p>
        </w:tc>
      </w:tr>
    </w:tbl>
    <w:p w14:paraId="7595CAD9" w14:textId="0A3DA050" w:rsidR="00331A7C" w:rsidRPr="000D1531" w:rsidRDefault="00331A7C" w:rsidP="000D1531">
      <w:pPr>
        <w:spacing w:after="0"/>
        <w:sectPr w:rsidR="00331A7C" w:rsidRPr="000D1531" w:rsidSect="00AE0D97">
          <w:headerReference w:type="default" r:id="rId15"/>
          <w:footerReference w:type="even" r:id="rId16"/>
          <w:footerReference w:type="default" r:id="rId17"/>
          <w:pgSz w:w="11906" w:h="16838" w:code="9"/>
          <w:pgMar w:top="1134" w:right="1134" w:bottom="1134" w:left="1134" w:header="510" w:footer="624" w:gutter="0"/>
          <w:pgNumType w:fmt="lowerRoman" w:start="1"/>
          <w:cols w:space="284"/>
          <w:docGrid w:linePitch="360"/>
        </w:sectPr>
      </w:pPr>
    </w:p>
    <w:p w14:paraId="46580163" w14:textId="770A6B26" w:rsidR="00A943B2" w:rsidRDefault="004815F0" w:rsidP="003114F5">
      <w:pPr>
        <w:pStyle w:val="Heading1"/>
      </w:pPr>
      <w:bookmarkStart w:id="3" w:name="_Ref40365156"/>
      <w:bookmarkStart w:id="4" w:name="_Ref43114792"/>
      <w:bookmarkStart w:id="5" w:name="_Toc43115339"/>
      <w:r>
        <w:lastRenderedPageBreak/>
        <w:t>Web-based DSS</w:t>
      </w:r>
      <w:bookmarkEnd w:id="3"/>
      <w:bookmarkEnd w:id="4"/>
      <w:bookmarkEnd w:id="5"/>
    </w:p>
    <w:p w14:paraId="75FD5C25" w14:textId="4555D021" w:rsidR="00F71DDD" w:rsidRDefault="00C424E9" w:rsidP="003114F5">
      <w:pPr>
        <w:pStyle w:val="Heading2"/>
      </w:pPr>
      <w:r>
        <w:t xml:space="preserve">Overview </w:t>
      </w:r>
    </w:p>
    <w:p w14:paraId="7E4DF451" w14:textId="53D16804" w:rsidR="00F71DDD" w:rsidRDefault="005A49E6" w:rsidP="003114F5">
      <w:pPr>
        <w:pStyle w:val="Heading2"/>
      </w:pPr>
      <w:r w:rsidRPr="003114F5">
        <w:t>Web</w:t>
      </w:r>
      <w:r>
        <w:t xml:space="preserve"> </w:t>
      </w:r>
      <w:r w:rsidR="007F4607">
        <w:t>Application home page</w:t>
      </w:r>
    </w:p>
    <w:p w14:paraId="3D9D0EBC" w14:textId="2A0E8DEE" w:rsidR="001E7F68" w:rsidRDefault="001E7F68" w:rsidP="00584BD4">
      <w:pPr>
        <w:pStyle w:val="ListBullet"/>
      </w:pPr>
      <w:r>
        <w:t>Create a new scenario.</w:t>
      </w:r>
    </w:p>
    <w:p w14:paraId="4D4B26A1" w14:textId="28894714" w:rsidR="001E7F68" w:rsidRDefault="001E7F68" w:rsidP="00584BD4">
      <w:pPr>
        <w:pStyle w:val="ListBullet"/>
      </w:pPr>
      <w:r>
        <w:t>View saved scenario.</w:t>
      </w:r>
    </w:p>
    <w:p w14:paraId="5715C148" w14:textId="77E7D09F" w:rsidR="001E7F68" w:rsidRDefault="001E7F68" w:rsidP="00584BD4">
      <w:pPr>
        <w:pStyle w:val="ListBullet"/>
      </w:pPr>
      <w:r>
        <w:t>Add layers to the map and view layers.</w:t>
      </w:r>
    </w:p>
    <w:p w14:paraId="78A4DC57" w14:textId="6B0AEEF4" w:rsidR="001E7F68" w:rsidRDefault="001E7F68" w:rsidP="00584BD4">
      <w:pPr>
        <w:pStyle w:val="ListBullet"/>
      </w:pPr>
      <w:r>
        <w:t>Zoom in/out and rotate map.</w:t>
      </w:r>
    </w:p>
    <w:p w14:paraId="37E31D02" w14:textId="77777777" w:rsidR="001E7F68" w:rsidRDefault="001E7F68" w:rsidP="00584BD4">
      <w:pPr>
        <w:pStyle w:val="BodyText"/>
      </w:pPr>
    </w:p>
    <w:p w14:paraId="7B908778" w14:textId="1E1F6812" w:rsidR="003114F5" w:rsidRPr="008252CF" w:rsidRDefault="00F71DDD" w:rsidP="00584BD4">
      <w:pPr>
        <w:pStyle w:val="BodyText"/>
        <w:rPr>
          <w:sz w:val="24"/>
        </w:rPr>
      </w:pPr>
      <w:r>
        <w:rPr>
          <w:noProof/>
        </w:rPr>
        <mc:AlternateContent>
          <mc:Choice Requires="wps">
            <w:drawing>
              <wp:anchor distT="0" distB="0" distL="114300" distR="114300" simplePos="0" relativeHeight="251797504" behindDoc="0" locked="0" layoutInCell="1" allowOverlap="1" wp14:anchorId="6576B1A7" wp14:editId="3AB25221">
                <wp:simplePos x="0" y="0"/>
                <wp:positionH relativeFrom="column">
                  <wp:posOffset>308610</wp:posOffset>
                </wp:positionH>
                <wp:positionV relativeFrom="paragraph">
                  <wp:posOffset>379730</wp:posOffset>
                </wp:positionV>
                <wp:extent cx="241300" cy="241300"/>
                <wp:effectExtent l="0" t="0" r="12700" b="12700"/>
                <wp:wrapNone/>
                <wp:docPr id="117" name="Text Box 117"/>
                <wp:cNvGraphicFramePr/>
                <a:graphic xmlns:a="http://schemas.openxmlformats.org/drawingml/2006/main">
                  <a:graphicData uri="http://schemas.microsoft.com/office/word/2010/wordprocessingShape">
                    <wps:wsp>
                      <wps:cNvSpPr txBox="1"/>
                      <wps:spPr>
                        <a:xfrm>
                          <a:off x="0" y="0"/>
                          <a:ext cx="241300" cy="241300"/>
                        </a:xfrm>
                        <a:prstGeom prst="rect">
                          <a:avLst/>
                        </a:prstGeom>
                        <a:noFill/>
                        <a:ln w="6350">
                          <a:solidFill>
                            <a:prstClr val="black"/>
                          </a:solidFill>
                        </a:ln>
                      </wps:spPr>
                      <wps:txbx>
                        <w:txbxContent>
                          <w:p w14:paraId="0BD3A9C0" w14:textId="373A584D" w:rsidR="00716995" w:rsidRPr="00F71DDD" w:rsidRDefault="00716995" w:rsidP="00F71DDD">
                            <w:pPr>
                              <w:rPr>
                                <w:lang w:val="en-US"/>
                                <w14:textOutline w14:w="9525" w14:cap="rnd" w14:cmpd="sng" w14:algn="ctr">
                                  <w14:solidFill>
                                    <w14:srgbClr w14:val="000000"/>
                                  </w14:solidFill>
                                  <w14:prstDash w14:val="solid"/>
                                  <w14:bevel/>
                                </w14:textOutline>
                              </w:rPr>
                            </w:pPr>
                            <w:r>
                              <w:rPr>
                                <w:lang w:val="en-US"/>
                                <w14:textOutline w14:w="9525" w14:cap="rnd" w14:cmpd="sng" w14:algn="ctr">
                                  <w14:solidFill>
                                    <w14:srgbClr w14:val="000000"/>
                                  </w14:solidFill>
                                  <w14:prstDash w14:val="solid"/>
                                  <w14:bevel/>
                                </w14:textOutline>
                              </w:rPr>
                              <w:t>2</w:t>
                            </w:r>
                            <w:r w:rsidRPr="00F71DDD">
                              <w:rPr>
                                <w:lang w:val="en-US"/>
                                <w14:textOutline w14:w="9525" w14:cap="rnd" w14:cmpd="sng" w14:algn="ctr">
                                  <w14:solidFill>
                                    <w14:srgbClr w14:val="000000"/>
                                  </w14:solidFill>
                                  <w14:prstDash w14:val="solid"/>
                                  <w14:bevel/>
                                </w14:textOutlin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76B1A7" id="_x0000_t202" coordsize="21600,21600" o:spt="202" path="m,l,21600r21600,l21600,xe">
                <v:stroke joinstyle="miter"/>
                <v:path gradientshapeok="t" o:connecttype="rect"/>
              </v:shapetype>
              <v:shape id="Text Box 117" o:spid="_x0000_s1026" type="#_x0000_t202" style="position:absolute;margin-left:24.3pt;margin-top:29.9pt;width:19pt;height:19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" filled="f" strokeweight=".5pt">
                <v:textbox>
                  <w:txbxContent>
                    <w:p w14:paraId="0BD3A9C0" w14:textId="373A584D" w:rsidR="00716995" w:rsidRPr="00F71DDD" w:rsidRDefault="00716995" w:rsidP="00F71DDD">
                      <w:pPr>
                        <w:rPr>
                          <w:lang w:val="en-US"/>
                          <w14:textOutline w14:w="9525" w14:cap="rnd" w14:cmpd="sng" w14:algn="ctr">
                            <w14:solidFill>
                              <w14:srgbClr w14:val="000000"/>
                            </w14:solidFill>
                            <w14:prstDash w14:val="solid"/>
                            <w14:bevel/>
                          </w14:textOutline>
                        </w:rPr>
                      </w:pPr>
                      <w:r>
                        <w:rPr>
                          <w:lang w:val="en-US"/>
                          <w14:textOutline w14:w="9525" w14:cap="rnd" w14:cmpd="sng" w14:algn="ctr">
                            <w14:solidFill>
                              <w14:srgbClr w14:val="000000"/>
                            </w14:solidFill>
                            <w14:prstDash w14:val="solid"/>
                            <w14:bevel/>
                          </w14:textOutline>
                        </w:rPr>
                        <w:t>2</w:t>
                      </w:r>
                      <w:r w:rsidRPr="00F71DDD">
                        <w:rPr>
                          <w:lang w:val="en-US"/>
                          <w14:textOutline w14:w="9525" w14:cap="rnd" w14:cmpd="sng" w14:algn="ctr">
                            <w14:solidFill>
                              <w14:srgbClr w14:val="000000"/>
                            </w14:solidFill>
                            <w14:prstDash w14:val="solid"/>
                            <w14:bevel/>
                          </w14:textOutline>
                        </w:rPr>
                        <w:t xml:space="preserve"> </w:t>
                      </w:r>
                    </w:p>
                  </w:txbxContent>
                </v:textbox>
              </v:shape>
            </w:pict>
          </mc:Fallback>
        </mc:AlternateContent>
      </w:r>
      <w:r>
        <w:rPr>
          <w:noProof/>
        </w:rPr>
        <mc:AlternateContent>
          <mc:Choice Requires="wps">
            <w:drawing>
              <wp:anchor distT="0" distB="0" distL="114300" distR="114300" simplePos="0" relativeHeight="251795456" behindDoc="0" locked="0" layoutInCell="1" allowOverlap="1" wp14:anchorId="4A1ADF1F" wp14:editId="65541148">
                <wp:simplePos x="0" y="0"/>
                <wp:positionH relativeFrom="column">
                  <wp:posOffset>308610</wp:posOffset>
                </wp:positionH>
                <wp:positionV relativeFrom="paragraph">
                  <wp:posOffset>74930</wp:posOffset>
                </wp:positionV>
                <wp:extent cx="254000" cy="228601"/>
                <wp:effectExtent l="0" t="0" r="12700" b="12700"/>
                <wp:wrapNone/>
                <wp:docPr id="116" name="Text Box 116"/>
                <wp:cNvGraphicFramePr/>
                <a:graphic xmlns:a="http://schemas.openxmlformats.org/drawingml/2006/main">
                  <a:graphicData uri="http://schemas.microsoft.com/office/word/2010/wordprocessingShape">
                    <wps:wsp>
                      <wps:cNvSpPr txBox="1"/>
                      <wps:spPr>
                        <a:xfrm>
                          <a:off x="0" y="0"/>
                          <a:ext cx="254000" cy="228601"/>
                        </a:xfrm>
                        <a:prstGeom prst="rect">
                          <a:avLst/>
                        </a:prstGeom>
                        <a:noFill/>
                        <a:ln w="6350">
                          <a:solidFill>
                            <a:prstClr val="black"/>
                          </a:solidFill>
                        </a:ln>
                      </wps:spPr>
                      <wps:txbx>
                        <w:txbxContent>
                          <w:p w14:paraId="71A7B10A" w14:textId="2E338035" w:rsidR="00716995" w:rsidRPr="00F71DDD" w:rsidRDefault="00716995">
                            <w:pPr>
                              <w:rPr>
                                <w:lang w:val="en-US"/>
                                <w14:textOutline w14:w="9525" w14:cap="rnd" w14:cmpd="sng" w14:algn="ctr">
                                  <w14:solidFill>
                                    <w14:srgbClr w14:val="000000"/>
                                  </w14:solidFill>
                                  <w14:prstDash w14:val="solid"/>
                                  <w14:bevel/>
                                </w14:textOutline>
                              </w:rPr>
                            </w:pPr>
                            <w:r w:rsidRPr="00F71DDD">
                              <w:rPr>
                                <w:lang w:val="en-US"/>
                                <w14:textOutline w14:w="9525" w14:cap="rnd" w14:cmpd="sng" w14:algn="ctr">
                                  <w14:solidFill>
                                    <w14:srgbClr w14:val="000000"/>
                                  </w14:solidFill>
                                  <w14:prstDash w14:val="solid"/>
                                  <w14:bevel/>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ADF1F" id="Text Box 116" o:spid="_x0000_s1027" type="#_x0000_t202" style="position:absolute;margin-left:24.3pt;margin-top:5.9pt;width:20pt;height:1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" filled="f" strokeweight=".5pt">
                <v:textbox>
                  <w:txbxContent>
                    <w:p w14:paraId="71A7B10A" w14:textId="2E338035" w:rsidR="00716995" w:rsidRPr="00F71DDD" w:rsidRDefault="00716995">
                      <w:pPr>
                        <w:rPr>
                          <w:lang w:val="en-US"/>
                          <w14:textOutline w14:w="9525" w14:cap="rnd" w14:cmpd="sng" w14:algn="ctr">
                            <w14:solidFill>
                              <w14:srgbClr w14:val="000000"/>
                            </w14:solidFill>
                            <w14:prstDash w14:val="solid"/>
                            <w14:bevel/>
                          </w14:textOutline>
                        </w:rPr>
                      </w:pPr>
                      <w:r w:rsidRPr="00F71DDD">
                        <w:rPr>
                          <w:lang w:val="en-US"/>
                          <w14:textOutline w14:w="9525" w14:cap="rnd" w14:cmpd="sng" w14:algn="ctr">
                            <w14:solidFill>
                              <w14:srgbClr w14:val="000000"/>
                            </w14:solidFill>
                            <w14:prstDash w14:val="solid"/>
                            <w14:bevel/>
                          </w14:textOutline>
                        </w:rPr>
                        <w:t>1</w:t>
                      </w:r>
                    </w:p>
                  </w:txbxContent>
                </v:textbox>
              </v:shape>
            </w:pict>
          </mc:Fallback>
        </mc:AlternateContent>
      </w:r>
      <w:r>
        <w:rPr>
          <w:noProof/>
        </w:rPr>
        <mc:AlternateContent>
          <mc:Choice Requires="wps">
            <w:drawing>
              <wp:anchor distT="0" distB="0" distL="114300" distR="114300" simplePos="0" relativeHeight="251801600" behindDoc="0" locked="0" layoutInCell="1" allowOverlap="1" wp14:anchorId="7F178B37" wp14:editId="722FCCB5">
                <wp:simplePos x="0" y="0"/>
                <wp:positionH relativeFrom="column">
                  <wp:posOffset>308610</wp:posOffset>
                </wp:positionH>
                <wp:positionV relativeFrom="paragraph">
                  <wp:posOffset>1535430</wp:posOffset>
                </wp:positionV>
                <wp:extent cx="241300" cy="254000"/>
                <wp:effectExtent l="0" t="0" r="12700" b="12700"/>
                <wp:wrapNone/>
                <wp:docPr id="119" name="Text Box 119"/>
                <wp:cNvGraphicFramePr/>
                <a:graphic xmlns:a="http://schemas.openxmlformats.org/drawingml/2006/main">
                  <a:graphicData uri="http://schemas.microsoft.com/office/word/2010/wordprocessingShape">
                    <wps:wsp>
                      <wps:cNvSpPr txBox="1"/>
                      <wps:spPr>
                        <a:xfrm rot="10800000" flipH="1" flipV="1">
                          <a:off x="0" y="0"/>
                          <a:ext cx="241300" cy="254000"/>
                        </a:xfrm>
                        <a:prstGeom prst="rect">
                          <a:avLst/>
                        </a:prstGeom>
                        <a:noFill/>
                        <a:ln w="6350">
                          <a:solidFill>
                            <a:prstClr val="black"/>
                          </a:solidFill>
                        </a:ln>
                      </wps:spPr>
                      <wps:txbx>
                        <w:txbxContent>
                          <w:p w14:paraId="78AC1DEC" w14:textId="781DB064" w:rsidR="00716995" w:rsidRPr="00F71DDD" w:rsidRDefault="00716995" w:rsidP="00F71DDD">
                            <w:pPr>
                              <w:rPr>
                                <w:lang w:val="en-US"/>
                                <w14:textOutline w14:w="9525" w14:cap="rnd" w14:cmpd="sng" w14:algn="ctr">
                                  <w14:solidFill>
                                    <w14:srgbClr w14:val="000000"/>
                                  </w14:solidFill>
                                  <w14:prstDash w14:val="solid"/>
                                  <w14:bevel/>
                                </w14:textOutline>
                              </w:rPr>
                            </w:pPr>
                            <w:r>
                              <w:rPr>
                                <w:lang w:val="en-US"/>
                                <w14:textOutline w14:w="9525" w14:cap="rnd" w14:cmpd="sng" w14:algn="ctr">
                                  <w14:solidFill>
                                    <w14:srgbClr w14:val="000000"/>
                                  </w14:solidFill>
                                  <w14:prstDash w14:val="solid"/>
                                  <w14:bevel/>
                                </w14:textOutlin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8B37" id="Text Box 119" o:spid="_x0000_s1028" type="#_x0000_t202" style="position:absolute;margin-left:24.3pt;margin-top:120.9pt;width:19pt;height:20pt;rotation:180;flip:x y;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" filled="f" strokeweight=".5pt">
                <v:textbox>
                  <w:txbxContent>
                    <w:p w14:paraId="78AC1DEC" w14:textId="781DB064" w:rsidR="00716995" w:rsidRPr="00F71DDD" w:rsidRDefault="00716995" w:rsidP="00F71DDD">
                      <w:pPr>
                        <w:rPr>
                          <w:lang w:val="en-US"/>
                          <w14:textOutline w14:w="9525" w14:cap="rnd" w14:cmpd="sng" w14:algn="ctr">
                            <w14:solidFill>
                              <w14:srgbClr w14:val="000000"/>
                            </w14:solidFill>
                            <w14:prstDash w14:val="solid"/>
                            <w14:bevel/>
                          </w14:textOutline>
                        </w:rPr>
                      </w:pPr>
                      <w:r>
                        <w:rPr>
                          <w:lang w:val="en-US"/>
                          <w14:textOutline w14:w="9525" w14:cap="rnd" w14:cmpd="sng" w14:algn="ctr">
                            <w14:solidFill>
                              <w14:srgbClr w14:val="000000"/>
                            </w14:solidFill>
                            <w14:prstDash w14:val="solid"/>
                            <w14:bevel/>
                          </w14:textOutline>
                        </w:rPr>
                        <w:t>4</w:t>
                      </w:r>
                    </w:p>
                  </w:txbxContent>
                </v:textbox>
              </v:shape>
            </w:pict>
          </mc:Fallback>
        </mc:AlternateContent>
      </w:r>
      <w:r>
        <w:rPr>
          <w:noProof/>
        </w:rPr>
        <mc:AlternateContent>
          <mc:Choice Requires="wps">
            <w:drawing>
              <wp:anchor distT="0" distB="0" distL="114300" distR="114300" simplePos="0" relativeHeight="251799552" behindDoc="0" locked="0" layoutInCell="1" allowOverlap="1" wp14:anchorId="68BC9F42" wp14:editId="6064B677">
                <wp:simplePos x="0" y="0"/>
                <wp:positionH relativeFrom="column">
                  <wp:posOffset>5579110</wp:posOffset>
                </wp:positionH>
                <wp:positionV relativeFrom="paragraph">
                  <wp:posOffset>49530</wp:posOffset>
                </wp:positionV>
                <wp:extent cx="241300" cy="254000"/>
                <wp:effectExtent l="0" t="0" r="12700" b="12700"/>
                <wp:wrapNone/>
                <wp:docPr id="118" name="Text Box 118"/>
                <wp:cNvGraphicFramePr/>
                <a:graphic xmlns:a="http://schemas.openxmlformats.org/drawingml/2006/main">
                  <a:graphicData uri="http://schemas.microsoft.com/office/word/2010/wordprocessingShape">
                    <wps:wsp>
                      <wps:cNvSpPr txBox="1"/>
                      <wps:spPr>
                        <a:xfrm rot="10800000" flipH="1" flipV="1">
                          <a:off x="0" y="0"/>
                          <a:ext cx="241300" cy="254000"/>
                        </a:xfrm>
                        <a:prstGeom prst="rect">
                          <a:avLst/>
                        </a:prstGeom>
                        <a:noFill/>
                        <a:ln w="6350">
                          <a:solidFill>
                            <a:prstClr val="black"/>
                          </a:solidFill>
                        </a:ln>
                      </wps:spPr>
                      <wps:txbx>
                        <w:txbxContent>
                          <w:p w14:paraId="5B96435E" w14:textId="12536501" w:rsidR="00716995" w:rsidRPr="00F71DDD" w:rsidRDefault="00716995" w:rsidP="00F71DDD">
                            <w:pPr>
                              <w:rPr>
                                <w:lang w:val="en-US"/>
                                <w14:textOutline w14:w="9525" w14:cap="rnd" w14:cmpd="sng" w14:algn="ctr">
                                  <w14:solidFill>
                                    <w14:srgbClr w14:val="000000"/>
                                  </w14:solidFill>
                                  <w14:prstDash w14:val="solid"/>
                                  <w14:bevel/>
                                </w14:textOutline>
                              </w:rPr>
                            </w:pPr>
                            <w:r>
                              <w:rPr>
                                <w:lang w:val="en-US"/>
                                <w14:textOutline w14:w="9525" w14:cap="rnd" w14:cmpd="sng" w14:algn="ctr">
                                  <w14:solidFill>
                                    <w14:srgbClr w14:val="000000"/>
                                  </w14:solidFill>
                                  <w14:prstDash w14:val="solid"/>
                                  <w14:bevel/>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BC9F42" id="Text Box 118" o:spid="_x0000_s1029" type="#_x0000_t202" style="position:absolute;margin-left:439.3pt;margin-top:3.9pt;width:19pt;height:20pt;rotation:180;flip:x y;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" filled="f" strokeweight=".5pt">
                <v:textbox>
                  <w:txbxContent>
                    <w:p w14:paraId="5B96435E" w14:textId="12536501" w:rsidR="00716995" w:rsidRPr="00F71DDD" w:rsidRDefault="00716995" w:rsidP="00F71DDD">
                      <w:pPr>
                        <w:rPr>
                          <w:lang w:val="en-US"/>
                          <w14:textOutline w14:w="9525" w14:cap="rnd" w14:cmpd="sng" w14:algn="ctr">
                            <w14:solidFill>
                              <w14:srgbClr w14:val="000000"/>
                            </w14:solidFill>
                            <w14:prstDash w14:val="solid"/>
                            <w14:bevel/>
                          </w14:textOutline>
                        </w:rPr>
                      </w:pPr>
                      <w:r>
                        <w:rPr>
                          <w:lang w:val="en-US"/>
                          <w14:textOutline w14:w="9525" w14:cap="rnd" w14:cmpd="sng" w14:algn="ctr">
                            <w14:solidFill>
                              <w14:srgbClr w14:val="000000"/>
                            </w14:solidFill>
                            <w14:prstDash w14:val="solid"/>
                            <w14:bevel/>
                          </w14:textOutline>
                        </w:rPr>
                        <w:t>3</w:t>
                      </w:r>
                    </w:p>
                  </w:txbxContent>
                </v:textbox>
              </v:shape>
            </w:pict>
          </mc:Fallback>
        </mc:AlternateContent>
      </w:r>
      <w:r w:rsidR="005A49E6">
        <w:rPr>
          <w:noProof/>
        </w:rPr>
        <w:drawing>
          <wp:inline distT="0" distB="0" distL="0" distR="0" wp14:anchorId="5FDF9C0D" wp14:editId="42933BEF">
            <wp:extent cx="6120130" cy="3168650"/>
            <wp:effectExtent l="0" t="0" r="127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stretch>
                      <a:fillRect/>
                    </a:stretch>
                  </pic:blipFill>
                  <pic:spPr>
                    <a:xfrm>
                      <a:off x="0" y="0"/>
                      <a:ext cx="6120130" cy="3168650"/>
                    </a:xfrm>
                    <a:prstGeom prst="rect">
                      <a:avLst/>
                    </a:prstGeom>
                  </pic:spPr>
                </pic:pic>
              </a:graphicData>
            </a:graphic>
          </wp:inline>
        </w:drawing>
      </w:r>
    </w:p>
    <w:p w14:paraId="46EB4C8F" w14:textId="3D1B4C5E" w:rsidR="005A49E6" w:rsidRDefault="005A49E6" w:rsidP="005F71EE">
      <w:pPr>
        <w:pStyle w:val="Heading2"/>
      </w:pPr>
      <w:r>
        <w:t>New scenario/job creation</w:t>
      </w:r>
    </w:p>
    <w:tbl>
      <w:tblPr>
        <w:tblStyle w:val="TableGrid"/>
        <w:tblW w:w="0" w:type="auto"/>
        <w:tblLook w:val="04A0" w:firstRow="1" w:lastRow="0" w:firstColumn="1" w:lastColumn="0" w:noHBand="0" w:noVBand="1"/>
      </w:tblPr>
      <w:tblGrid>
        <w:gridCol w:w="2609"/>
        <w:gridCol w:w="7019"/>
      </w:tblGrid>
      <w:tr w:rsidR="00387B07" w14:paraId="61F38046" w14:textId="77777777" w:rsidTr="00387B07">
        <w:tc>
          <w:tcPr>
            <w:tcW w:w="4814" w:type="dxa"/>
          </w:tcPr>
          <w:p w14:paraId="06BA5928" w14:textId="077D325E" w:rsidR="00387B07" w:rsidRDefault="00BF42FD" w:rsidP="00584BD4">
            <w:pPr>
              <w:pStyle w:val="BodyText"/>
            </w:pPr>
            <w:r w:rsidRPr="008B5205">
              <w:t>Log</w:t>
            </w:r>
            <w:r>
              <w:t xml:space="preserve"> in to the Home page, and </w:t>
            </w:r>
            <w:r w:rsidR="00387B07">
              <w:t xml:space="preserve">Click on </w:t>
            </w:r>
            <w:r w:rsidR="00387B07" w:rsidRPr="00F71DDD">
              <w:rPr>
                <w:b/>
                <w:bCs/>
              </w:rPr>
              <w:t>Hamburger</w:t>
            </w:r>
            <w:r w:rsidR="00387B07">
              <w:t xml:space="preserve"> icon</w:t>
            </w:r>
            <w:r w:rsidR="00A85565">
              <w:t xml:space="preserve"> on top left corner</w:t>
            </w:r>
            <w:r>
              <w:t>.</w:t>
            </w:r>
          </w:p>
          <w:p w14:paraId="45E72422" w14:textId="08A27C22" w:rsidR="00BF42FD" w:rsidRPr="00BF42FD" w:rsidRDefault="00BF42FD" w:rsidP="00584BD4">
            <w:pPr>
              <w:pStyle w:val="BodyText"/>
            </w:pPr>
            <w:r>
              <w:t xml:space="preserve">Click on </w:t>
            </w:r>
            <w:r w:rsidRPr="00BF42FD">
              <w:rPr>
                <w:b/>
                <w:bCs/>
              </w:rPr>
              <w:t>Job</w:t>
            </w:r>
            <w:r>
              <w:rPr>
                <w:b/>
                <w:bCs/>
              </w:rPr>
              <w:t xml:space="preserve"> </w:t>
            </w:r>
            <w:r>
              <w:t>from the list.</w:t>
            </w:r>
          </w:p>
          <w:p w14:paraId="47B388FF" w14:textId="77777777" w:rsidR="00387B07" w:rsidRDefault="00387B07" w:rsidP="00584BD4">
            <w:pPr>
              <w:pStyle w:val="BodyText"/>
            </w:pPr>
          </w:p>
        </w:tc>
        <w:tc>
          <w:tcPr>
            <w:tcW w:w="4814" w:type="dxa"/>
          </w:tcPr>
          <w:p w14:paraId="4D9B82BE" w14:textId="1385677C" w:rsidR="00387B07" w:rsidRDefault="00387B07" w:rsidP="00584BD4">
            <w:pPr>
              <w:pStyle w:val="BodyText"/>
            </w:pPr>
            <w:r>
              <w:rPr>
                <w:noProof/>
              </w:rPr>
              <w:drawing>
                <wp:inline distT="0" distB="0" distL="0" distR="0" wp14:anchorId="7FDFB731" wp14:editId="3E116C72">
                  <wp:extent cx="4161600" cy="2160000"/>
                  <wp:effectExtent l="0" t="0" r="444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4161600" cy="2160000"/>
                          </a:xfrm>
                          <a:prstGeom prst="rect">
                            <a:avLst/>
                          </a:prstGeom>
                        </pic:spPr>
                      </pic:pic>
                    </a:graphicData>
                  </a:graphic>
                </wp:inline>
              </w:drawing>
            </w:r>
          </w:p>
        </w:tc>
      </w:tr>
      <w:tr w:rsidR="00387B07" w14:paraId="520E01DA" w14:textId="77777777" w:rsidTr="00387B07">
        <w:tc>
          <w:tcPr>
            <w:tcW w:w="4814" w:type="dxa"/>
          </w:tcPr>
          <w:p w14:paraId="21855725" w14:textId="33473A54" w:rsidR="00BF42FD" w:rsidRDefault="00BF42FD" w:rsidP="00584BD4">
            <w:pPr>
              <w:pStyle w:val="BodyText"/>
            </w:pPr>
            <w:r>
              <w:lastRenderedPageBreak/>
              <w:t xml:space="preserve">Next panel will list options to create a new </w:t>
            </w:r>
            <w:r w:rsidRPr="00584BD4">
              <w:t>scenario</w:t>
            </w:r>
            <w:r>
              <w:t xml:space="preserve"> and load existing scenarios.</w:t>
            </w:r>
          </w:p>
          <w:p w14:paraId="28D453CE" w14:textId="0ACE259B" w:rsidR="00387B07" w:rsidRDefault="00387B07" w:rsidP="00584BD4">
            <w:pPr>
              <w:pStyle w:val="BodyText"/>
            </w:pPr>
            <w:r>
              <w:t xml:space="preserve">Select </w:t>
            </w:r>
            <w:r w:rsidRPr="00F71DDD">
              <w:rPr>
                <w:b/>
                <w:bCs/>
              </w:rPr>
              <w:t>New</w:t>
            </w:r>
            <w:r>
              <w:t xml:space="preserve"> from the list</w:t>
            </w:r>
          </w:p>
          <w:p w14:paraId="3B4796C0" w14:textId="7E161BAA" w:rsidR="005376AE" w:rsidRDefault="005376AE" w:rsidP="00584BD4">
            <w:pPr>
              <w:pStyle w:val="BodyText"/>
            </w:pPr>
            <w:r>
              <w:t xml:space="preserve">This will open a form to enter new job details as shown </w:t>
            </w:r>
            <w:r w:rsidR="00A85565">
              <w:t>in the image</w:t>
            </w:r>
            <w:r>
              <w:t xml:space="preserve">. </w:t>
            </w:r>
          </w:p>
          <w:p w14:paraId="558CE1AF" w14:textId="77777777" w:rsidR="00387B07" w:rsidRDefault="00387B07" w:rsidP="00584BD4">
            <w:pPr>
              <w:pStyle w:val="BodyText"/>
            </w:pPr>
          </w:p>
        </w:tc>
        <w:tc>
          <w:tcPr>
            <w:tcW w:w="4814" w:type="dxa"/>
          </w:tcPr>
          <w:p w14:paraId="18BAD1C4" w14:textId="024A00E5" w:rsidR="00387B07" w:rsidRDefault="00387B07" w:rsidP="00584BD4">
            <w:pPr>
              <w:pStyle w:val="BodyText"/>
            </w:pPr>
            <w:r>
              <w:rPr>
                <w:noProof/>
              </w:rPr>
              <w:drawing>
                <wp:inline distT="0" distB="0" distL="0" distR="0" wp14:anchorId="6C10FD66" wp14:editId="4A22118D">
                  <wp:extent cx="4147200" cy="21600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0">
                            <a:extLst>
                              <a:ext uri="{28A0092B-C50C-407E-A947-70E740481C1C}">
                                <a14:useLocalDpi xmlns:a14="http://schemas.microsoft.com/office/drawing/2010/main" val="0"/>
                              </a:ext>
                            </a:extLst>
                          </a:blip>
                          <a:stretch>
                            <a:fillRect/>
                          </a:stretch>
                        </pic:blipFill>
                        <pic:spPr>
                          <a:xfrm>
                            <a:off x="0" y="0"/>
                            <a:ext cx="4147200" cy="2160000"/>
                          </a:xfrm>
                          <a:prstGeom prst="rect">
                            <a:avLst/>
                          </a:prstGeom>
                        </pic:spPr>
                      </pic:pic>
                    </a:graphicData>
                  </a:graphic>
                </wp:inline>
              </w:drawing>
            </w:r>
          </w:p>
        </w:tc>
      </w:tr>
      <w:tr w:rsidR="00387B07" w14:paraId="24424008" w14:textId="77777777" w:rsidTr="00387B07">
        <w:tc>
          <w:tcPr>
            <w:tcW w:w="4814" w:type="dxa"/>
          </w:tcPr>
          <w:p w14:paraId="3651B02A" w14:textId="6A05E4B4" w:rsidR="00387B07" w:rsidRDefault="00387B07" w:rsidP="00584BD4">
            <w:pPr>
              <w:pStyle w:val="BodyText"/>
            </w:pPr>
            <w:r>
              <w:t xml:space="preserve">Enter scenario details (Name, Type) and click </w:t>
            </w:r>
            <w:r w:rsidRPr="00F71DDD">
              <w:rPr>
                <w:b/>
                <w:bCs/>
              </w:rPr>
              <w:t>Create Job</w:t>
            </w:r>
            <w:r>
              <w:t>.</w:t>
            </w:r>
          </w:p>
          <w:p w14:paraId="7E69E421" w14:textId="77777777" w:rsidR="00387B07" w:rsidRDefault="00387B07" w:rsidP="00584BD4">
            <w:pPr>
              <w:pStyle w:val="BodyText"/>
            </w:pPr>
          </w:p>
        </w:tc>
        <w:tc>
          <w:tcPr>
            <w:tcW w:w="4814" w:type="dxa"/>
          </w:tcPr>
          <w:p w14:paraId="3F61C152" w14:textId="184F9C32" w:rsidR="00387B07" w:rsidRDefault="00387B07" w:rsidP="00584BD4">
            <w:pPr>
              <w:pStyle w:val="BodyText"/>
            </w:pPr>
            <w:r>
              <w:rPr>
                <w:noProof/>
              </w:rPr>
              <w:drawing>
                <wp:inline distT="0" distB="0" distL="0" distR="0" wp14:anchorId="4127EF8C" wp14:editId="7F6C6E98">
                  <wp:extent cx="4194000" cy="216000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21">
                            <a:extLst>
                              <a:ext uri="{28A0092B-C50C-407E-A947-70E740481C1C}">
                                <a14:useLocalDpi xmlns:a14="http://schemas.microsoft.com/office/drawing/2010/main" val="0"/>
                              </a:ext>
                            </a:extLst>
                          </a:blip>
                          <a:stretch>
                            <a:fillRect/>
                          </a:stretch>
                        </pic:blipFill>
                        <pic:spPr>
                          <a:xfrm>
                            <a:off x="0" y="0"/>
                            <a:ext cx="4194000" cy="2160000"/>
                          </a:xfrm>
                          <a:prstGeom prst="rect">
                            <a:avLst/>
                          </a:prstGeom>
                        </pic:spPr>
                      </pic:pic>
                    </a:graphicData>
                  </a:graphic>
                </wp:inline>
              </w:drawing>
            </w:r>
          </w:p>
        </w:tc>
      </w:tr>
      <w:tr w:rsidR="00387B07" w14:paraId="750A4B93" w14:textId="77777777" w:rsidTr="00387B07">
        <w:tc>
          <w:tcPr>
            <w:tcW w:w="4814" w:type="dxa"/>
          </w:tcPr>
          <w:p w14:paraId="50783BC7" w14:textId="486143B4" w:rsidR="00387B07" w:rsidRDefault="00387B07" w:rsidP="00584BD4">
            <w:pPr>
              <w:pStyle w:val="BodyText"/>
            </w:pPr>
            <w:r>
              <w:t>Map view after the scenario creation</w:t>
            </w:r>
            <w:r w:rsidR="005E0A79">
              <w:t xml:space="preserve"> -&gt;</w:t>
            </w:r>
          </w:p>
          <w:p w14:paraId="59A18181" w14:textId="7C14CFE8" w:rsidR="005E0A79" w:rsidRDefault="005E0A79" w:rsidP="00584BD4">
            <w:pPr>
              <w:pStyle w:val="BodyText"/>
            </w:pPr>
            <w:r>
              <w:t>Selecting a region from the list will trigger a zoom-in to the selected region on the Map.</w:t>
            </w:r>
          </w:p>
          <w:p w14:paraId="42602C34" w14:textId="77777777" w:rsidR="00387B07" w:rsidRDefault="00387B07" w:rsidP="00584BD4">
            <w:pPr>
              <w:pStyle w:val="BodyText"/>
            </w:pPr>
          </w:p>
        </w:tc>
        <w:tc>
          <w:tcPr>
            <w:tcW w:w="4814" w:type="dxa"/>
          </w:tcPr>
          <w:p w14:paraId="7E8CA7B2" w14:textId="20967CCA" w:rsidR="00387B07" w:rsidRDefault="00387B07" w:rsidP="00584BD4">
            <w:pPr>
              <w:pStyle w:val="BodyText"/>
              <w:rPr>
                <w:noProof/>
              </w:rPr>
            </w:pPr>
            <w:r>
              <w:rPr>
                <w:noProof/>
              </w:rPr>
              <w:drawing>
                <wp:inline distT="0" distB="0" distL="0" distR="0" wp14:anchorId="483E114C" wp14:editId="58DFB023">
                  <wp:extent cx="4320000" cy="27828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22">
                            <a:extLst>
                              <a:ext uri="{28A0092B-C50C-407E-A947-70E740481C1C}">
                                <a14:useLocalDpi xmlns:a14="http://schemas.microsoft.com/office/drawing/2010/main" val="0"/>
                              </a:ext>
                            </a:extLst>
                          </a:blip>
                          <a:stretch>
                            <a:fillRect/>
                          </a:stretch>
                        </pic:blipFill>
                        <pic:spPr>
                          <a:xfrm>
                            <a:off x="0" y="0"/>
                            <a:ext cx="4320000" cy="2782800"/>
                          </a:xfrm>
                          <a:prstGeom prst="rect">
                            <a:avLst/>
                          </a:prstGeom>
                        </pic:spPr>
                      </pic:pic>
                    </a:graphicData>
                  </a:graphic>
                </wp:inline>
              </w:drawing>
            </w:r>
          </w:p>
        </w:tc>
      </w:tr>
    </w:tbl>
    <w:p w14:paraId="103E31C8" w14:textId="15598276" w:rsidR="000660F3" w:rsidRDefault="000660F3" w:rsidP="00584BD4">
      <w:pPr>
        <w:pStyle w:val="BodyText"/>
      </w:pPr>
    </w:p>
    <w:p w14:paraId="171C21F9" w14:textId="4A5C34CC" w:rsidR="007F4607" w:rsidRDefault="007F4607" w:rsidP="003114F5">
      <w:pPr>
        <w:pStyle w:val="Heading2"/>
      </w:pPr>
      <w:r>
        <w:t>Scenario setup</w:t>
      </w:r>
    </w:p>
    <w:p w14:paraId="5620B5F6" w14:textId="77A96E21" w:rsidR="001E7F68" w:rsidRDefault="001E7F68" w:rsidP="00584BD4">
      <w:pPr>
        <w:pStyle w:val="BodyText"/>
      </w:pPr>
      <w:r>
        <w:t>Required inputs;</w:t>
      </w:r>
    </w:p>
    <w:p w14:paraId="39F2DAEE" w14:textId="526BC652" w:rsidR="001E7F68" w:rsidRDefault="001E7F68" w:rsidP="00584BD4">
      <w:pPr>
        <w:pStyle w:val="BodyText"/>
        <w:numPr>
          <w:ilvl w:val="0"/>
          <w:numId w:val="30"/>
        </w:numPr>
      </w:pPr>
      <w:r>
        <w:lastRenderedPageBreak/>
        <w:t>Fire layer</w:t>
      </w:r>
    </w:p>
    <w:p w14:paraId="0BA406B1" w14:textId="2ACF51B2" w:rsidR="001E7F68" w:rsidRDefault="001E7F68" w:rsidP="00584BD4">
      <w:pPr>
        <w:pStyle w:val="BodyText"/>
        <w:numPr>
          <w:ilvl w:val="0"/>
          <w:numId w:val="30"/>
        </w:numPr>
      </w:pPr>
      <w:r>
        <w:t>Population layer</w:t>
      </w:r>
    </w:p>
    <w:p w14:paraId="295B2078" w14:textId="3F90C9AA" w:rsidR="001E7F68" w:rsidRDefault="001E7F68" w:rsidP="00584BD4">
      <w:pPr>
        <w:pStyle w:val="BodyText"/>
        <w:numPr>
          <w:ilvl w:val="0"/>
          <w:numId w:val="30"/>
        </w:numPr>
      </w:pPr>
      <w:r>
        <w:t>Evacuation plan (Message list)</w:t>
      </w:r>
    </w:p>
    <w:p w14:paraId="33AE779B" w14:textId="5286EC23" w:rsidR="005A49E6" w:rsidRDefault="000154ED" w:rsidP="005F71EE">
      <w:pPr>
        <w:pStyle w:val="Heading3"/>
      </w:pPr>
      <w:r>
        <w:t xml:space="preserve">Adding </w:t>
      </w:r>
      <w:r w:rsidRPr="000154ED">
        <w:t>Fire and Population layer</w:t>
      </w:r>
      <w:r>
        <w:t xml:space="preserve"> to the Map</w:t>
      </w:r>
    </w:p>
    <w:tbl>
      <w:tblPr>
        <w:tblStyle w:val="TableGrid"/>
        <w:tblW w:w="0" w:type="auto"/>
        <w:tblLook w:val="04A0" w:firstRow="1" w:lastRow="0" w:firstColumn="1" w:lastColumn="0" w:noHBand="0" w:noVBand="1"/>
      </w:tblPr>
      <w:tblGrid>
        <w:gridCol w:w="2830"/>
        <w:gridCol w:w="6798"/>
      </w:tblGrid>
      <w:tr w:rsidR="00533895" w14:paraId="25E1C61F" w14:textId="77777777" w:rsidTr="00533895">
        <w:tc>
          <w:tcPr>
            <w:tcW w:w="4814" w:type="dxa"/>
          </w:tcPr>
          <w:p w14:paraId="7E17A420" w14:textId="260BBCFF" w:rsidR="00533895" w:rsidRDefault="00533895" w:rsidP="00584BD4">
            <w:pPr>
              <w:pStyle w:val="BodyText"/>
            </w:pPr>
            <w:r>
              <w:t xml:space="preserve">Click on </w:t>
            </w:r>
            <w:r w:rsidR="005E0A79">
              <w:t xml:space="preserve">any </w:t>
            </w:r>
            <w:r>
              <w:t xml:space="preserve">preferred region </w:t>
            </w:r>
          </w:p>
          <w:p w14:paraId="1A4135F6" w14:textId="77777777" w:rsidR="00533895" w:rsidRDefault="00533895" w:rsidP="00584BD4">
            <w:pPr>
              <w:pStyle w:val="BodyText"/>
            </w:pPr>
          </w:p>
        </w:tc>
        <w:tc>
          <w:tcPr>
            <w:tcW w:w="4814" w:type="dxa"/>
          </w:tcPr>
          <w:p w14:paraId="52BFDF2E" w14:textId="47CA8D08" w:rsidR="00533895" w:rsidRDefault="00533895" w:rsidP="00584BD4">
            <w:pPr>
              <w:pStyle w:val="BodyText"/>
            </w:pPr>
            <w:r>
              <w:rPr>
                <w:noProof/>
              </w:rPr>
              <w:drawing>
                <wp:inline distT="0" distB="0" distL="0" distR="0" wp14:anchorId="4091382F" wp14:editId="4C96C1D5">
                  <wp:extent cx="4168800" cy="21600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23">
                            <a:extLst>
                              <a:ext uri="{28A0092B-C50C-407E-A947-70E740481C1C}">
                                <a14:useLocalDpi xmlns:a14="http://schemas.microsoft.com/office/drawing/2010/main" val="0"/>
                              </a:ext>
                            </a:extLst>
                          </a:blip>
                          <a:stretch>
                            <a:fillRect/>
                          </a:stretch>
                        </pic:blipFill>
                        <pic:spPr>
                          <a:xfrm>
                            <a:off x="0" y="0"/>
                            <a:ext cx="4168800" cy="2160000"/>
                          </a:xfrm>
                          <a:prstGeom prst="rect">
                            <a:avLst/>
                          </a:prstGeom>
                        </pic:spPr>
                      </pic:pic>
                    </a:graphicData>
                  </a:graphic>
                </wp:inline>
              </w:drawing>
            </w:r>
          </w:p>
        </w:tc>
      </w:tr>
      <w:tr w:rsidR="00533895" w14:paraId="5F3247B9" w14:textId="77777777" w:rsidTr="00533895">
        <w:tc>
          <w:tcPr>
            <w:tcW w:w="4814" w:type="dxa"/>
          </w:tcPr>
          <w:p w14:paraId="7D83D515" w14:textId="61B8BBBD" w:rsidR="00533895" w:rsidRDefault="005E0A79" w:rsidP="00584BD4">
            <w:pPr>
              <w:pStyle w:val="BodyText"/>
            </w:pPr>
            <w:r>
              <w:t xml:space="preserve">Under </w:t>
            </w:r>
            <w:r w:rsidRPr="005E0A79">
              <w:rPr>
                <w:b/>
                <w:bCs/>
              </w:rPr>
              <w:t>scenario settings</w:t>
            </w:r>
            <w:r>
              <w:t>, s</w:t>
            </w:r>
            <w:r w:rsidR="00533895">
              <w:t>elect a Fire layer from the list</w:t>
            </w:r>
            <w:r>
              <w:t>.</w:t>
            </w:r>
          </w:p>
          <w:p w14:paraId="070727DE" w14:textId="51B40A4C" w:rsidR="005E0A79" w:rsidRDefault="005E0A79" w:rsidP="00584BD4">
            <w:pPr>
              <w:pStyle w:val="BodyText"/>
            </w:pPr>
            <w:r w:rsidRPr="005E0A79">
              <w:rPr>
                <w:b/>
                <w:bCs/>
              </w:rPr>
              <w:t>Note</w:t>
            </w:r>
            <w:r>
              <w:t xml:space="preserve">: This will only list down fires in </w:t>
            </w:r>
            <w:r w:rsidR="00EA055F">
              <w:t xml:space="preserve">the </w:t>
            </w:r>
            <w:r>
              <w:t>selected region.</w:t>
            </w:r>
          </w:p>
          <w:p w14:paraId="617A6801" w14:textId="77777777" w:rsidR="00533895" w:rsidRDefault="00533895" w:rsidP="00584BD4">
            <w:pPr>
              <w:pStyle w:val="BodyText"/>
            </w:pPr>
          </w:p>
        </w:tc>
        <w:tc>
          <w:tcPr>
            <w:tcW w:w="4814" w:type="dxa"/>
          </w:tcPr>
          <w:p w14:paraId="2FF4D8EA" w14:textId="11049F5B" w:rsidR="00533895" w:rsidRDefault="00533895" w:rsidP="00584BD4">
            <w:pPr>
              <w:pStyle w:val="BodyText"/>
            </w:pPr>
            <w:r>
              <w:rPr>
                <w:noProof/>
              </w:rPr>
              <w:drawing>
                <wp:inline distT="0" distB="0" distL="0" distR="0" wp14:anchorId="796217D8" wp14:editId="57190843">
                  <wp:extent cx="4172400" cy="21600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24">
                            <a:extLst>
                              <a:ext uri="{28A0092B-C50C-407E-A947-70E740481C1C}">
                                <a14:useLocalDpi xmlns:a14="http://schemas.microsoft.com/office/drawing/2010/main" val="0"/>
                              </a:ext>
                            </a:extLst>
                          </a:blip>
                          <a:stretch>
                            <a:fillRect/>
                          </a:stretch>
                        </pic:blipFill>
                        <pic:spPr>
                          <a:xfrm>
                            <a:off x="0" y="0"/>
                            <a:ext cx="4172400" cy="2160000"/>
                          </a:xfrm>
                          <a:prstGeom prst="rect">
                            <a:avLst/>
                          </a:prstGeom>
                        </pic:spPr>
                      </pic:pic>
                    </a:graphicData>
                  </a:graphic>
                </wp:inline>
              </w:drawing>
            </w:r>
          </w:p>
        </w:tc>
      </w:tr>
      <w:tr w:rsidR="00533895" w14:paraId="0A544871" w14:textId="77777777" w:rsidTr="00533895">
        <w:tc>
          <w:tcPr>
            <w:tcW w:w="4814" w:type="dxa"/>
          </w:tcPr>
          <w:p w14:paraId="7598DF46" w14:textId="18D3C027" w:rsidR="005E0A79" w:rsidRDefault="00533895" w:rsidP="00584BD4">
            <w:pPr>
              <w:pStyle w:val="BodyText"/>
            </w:pPr>
            <w:r>
              <w:t>Select a Population layer from the list</w:t>
            </w:r>
          </w:p>
          <w:p w14:paraId="7E3853B9" w14:textId="5AE26F2D" w:rsidR="005E0A79" w:rsidRDefault="005E0A79" w:rsidP="00584BD4">
            <w:pPr>
              <w:pStyle w:val="BodyText"/>
            </w:pPr>
            <w:r w:rsidRPr="005E0A79">
              <w:rPr>
                <w:b/>
                <w:bCs/>
              </w:rPr>
              <w:t>Note</w:t>
            </w:r>
            <w:r>
              <w:t xml:space="preserve">: This will only list down population layers in </w:t>
            </w:r>
            <w:r w:rsidR="00EA055F">
              <w:t xml:space="preserve">the </w:t>
            </w:r>
            <w:r>
              <w:t>selected region.</w:t>
            </w:r>
          </w:p>
          <w:p w14:paraId="588C36C4" w14:textId="77777777" w:rsidR="005E0A79" w:rsidRDefault="005E0A79" w:rsidP="00584BD4">
            <w:pPr>
              <w:pStyle w:val="BodyText"/>
            </w:pPr>
          </w:p>
          <w:p w14:paraId="26F65F52" w14:textId="77777777" w:rsidR="00533895" w:rsidRDefault="00533895" w:rsidP="00584BD4">
            <w:pPr>
              <w:pStyle w:val="BodyText"/>
            </w:pPr>
          </w:p>
        </w:tc>
        <w:tc>
          <w:tcPr>
            <w:tcW w:w="4814" w:type="dxa"/>
          </w:tcPr>
          <w:p w14:paraId="54B3A1D5" w14:textId="63143A16" w:rsidR="00533895" w:rsidRDefault="00533895" w:rsidP="00584BD4">
            <w:pPr>
              <w:pStyle w:val="BodyText"/>
            </w:pPr>
            <w:r>
              <w:rPr>
                <w:noProof/>
              </w:rPr>
              <w:drawing>
                <wp:inline distT="0" distB="0" distL="0" distR="0" wp14:anchorId="1A05446C" wp14:editId="640E4F1C">
                  <wp:extent cx="4165200" cy="2160000"/>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pic:nvPicPr>
                        <pic:blipFill>
                          <a:blip r:embed="rId25">
                            <a:extLst>
                              <a:ext uri="{28A0092B-C50C-407E-A947-70E740481C1C}">
                                <a14:useLocalDpi xmlns:a14="http://schemas.microsoft.com/office/drawing/2010/main" val="0"/>
                              </a:ext>
                            </a:extLst>
                          </a:blip>
                          <a:stretch>
                            <a:fillRect/>
                          </a:stretch>
                        </pic:blipFill>
                        <pic:spPr>
                          <a:xfrm>
                            <a:off x="0" y="0"/>
                            <a:ext cx="4165200" cy="2160000"/>
                          </a:xfrm>
                          <a:prstGeom prst="rect">
                            <a:avLst/>
                          </a:prstGeom>
                        </pic:spPr>
                      </pic:pic>
                    </a:graphicData>
                  </a:graphic>
                </wp:inline>
              </w:drawing>
            </w:r>
          </w:p>
        </w:tc>
      </w:tr>
      <w:tr w:rsidR="00533895" w14:paraId="23744787" w14:textId="77777777" w:rsidTr="00533895">
        <w:tc>
          <w:tcPr>
            <w:tcW w:w="4814" w:type="dxa"/>
          </w:tcPr>
          <w:p w14:paraId="444E2C69" w14:textId="2888133D" w:rsidR="00533895" w:rsidRDefault="00533895" w:rsidP="00584BD4">
            <w:pPr>
              <w:pStyle w:val="BodyText"/>
            </w:pPr>
            <w:r>
              <w:lastRenderedPageBreak/>
              <w:t>Map view after both Fire and Population layer</w:t>
            </w:r>
            <w:r w:rsidR="008053B0">
              <w:t>s</w:t>
            </w:r>
            <w:r>
              <w:t xml:space="preserve"> added</w:t>
            </w:r>
            <w:r w:rsidR="005E0A79">
              <w:t xml:space="preserve"> -&gt;</w:t>
            </w:r>
          </w:p>
          <w:p w14:paraId="5E6BC548" w14:textId="77777777" w:rsidR="00533895" w:rsidRDefault="00533895" w:rsidP="00584BD4">
            <w:pPr>
              <w:pStyle w:val="BodyText"/>
            </w:pPr>
          </w:p>
        </w:tc>
        <w:tc>
          <w:tcPr>
            <w:tcW w:w="4814" w:type="dxa"/>
          </w:tcPr>
          <w:p w14:paraId="677C37C4" w14:textId="6B2F4255" w:rsidR="00533895" w:rsidRDefault="00533895" w:rsidP="00584BD4">
            <w:pPr>
              <w:pStyle w:val="BodyText"/>
            </w:pPr>
            <w:r>
              <w:rPr>
                <w:noProof/>
              </w:rPr>
              <w:drawing>
                <wp:inline distT="0" distB="0" distL="0" distR="0" wp14:anchorId="0F10AFF7" wp14:editId="0381E10C">
                  <wp:extent cx="4168800" cy="2160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pic:nvPicPr>
                        <pic:blipFill>
                          <a:blip r:embed="rId26">
                            <a:extLst>
                              <a:ext uri="{28A0092B-C50C-407E-A947-70E740481C1C}">
                                <a14:useLocalDpi xmlns:a14="http://schemas.microsoft.com/office/drawing/2010/main" val="0"/>
                              </a:ext>
                            </a:extLst>
                          </a:blip>
                          <a:stretch>
                            <a:fillRect/>
                          </a:stretch>
                        </pic:blipFill>
                        <pic:spPr>
                          <a:xfrm>
                            <a:off x="0" y="0"/>
                            <a:ext cx="4168800" cy="2160000"/>
                          </a:xfrm>
                          <a:prstGeom prst="rect">
                            <a:avLst/>
                          </a:prstGeom>
                        </pic:spPr>
                      </pic:pic>
                    </a:graphicData>
                  </a:graphic>
                </wp:inline>
              </w:drawing>
            </w:r>
          </w:p>
        </w:tc>
      </w:tr>
      <w:tr w:rsidR="00533895" w14:paraId="12AD4C8A" w14:textId="77777777" w:rsidTr="00533895">
        <w:tc>
          <w:tcPr>
            <w:tcW w:w="4814" w:type="dxa"/>
          </w:tcPr>
          <w:p w14:paraId="4888D69A" w14:textId="433BC9DC" w:rsidR="00533895" w:rsidRDefault="00533895" w:rsidP="00584BD4">
            <w:pPr>
              <w:pStyle w:val="BodyText"/>
            </w:pPr>
            <w:r>
              <w:t xml:space="preserve">Use time slider to filter </w:t>
            </w:r>
            <w:r w:rsidRPr="005E0A79">
              <w:rPr>
                <w:b/>
                <w:bCs/>
              </w:rPr>
              <w:t>Fire</w:t>
            </w:r>
            <w:r>
              <w:t xml:space="preserve"> and </w:t>
            </w:r>
            <w:r w:rsidRPr="005E0A79">
              <w:rPr>
                <w:b/>
                <w:bCs/>
              </w:rPr>
              <w:t>Population</w:t>
            </w:r>
            <w:r>
              <w:t xml:space="preserve"> layer</w:t>
            </w:r>
            <w:r w:rsidR="005E0A79">
              <w:t>s</w:t>
            </w:r>
            <w:r>
              <w:t xml:space="preserve"> based on time</w:t>
            </w:r>
            <w:r w:rsidR="005E0A79">
              <w:t>.</w:t>
            </w:r>
          </w:p>
          <w:p w14:paraId="3EE8BA0B" w14:textId="77777777" w:rsidR="00533895" w:rsidRDefault="00533895" w:rsidP="00584BD4">
            <w:pPr>
              <w:pStyle w:val="BodyText"/>
            </w:pPr>
          </w:p>
        </w:tc>
        <w:tc>
          <w:tcPr>
            <w:tcW w:w="4814" w:type="dxa"/>
          </w:tcPr>
          <w:p w14:paraId="01361416" w14:textId="4D05299D" w:rsidR="00533895" w:rsidRDefault="00533895" w:rsidP="00584BD4">
            <w:pPr>
              <w:pStyle w:val="BodyText"/>
            </w:pPr>
            <w:r>
              <w:rPr>
                <w:noProof/>
              </w:rPr>
              <w:drawing>
                <wp:inline distT="0" distB="0" distL="0" distR="0" wp14:anchorId="5A1A42A7" wp14:editId="47DE07B1">
                  <wp:extent cx="4179600" cy="21600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pic:nvPicPr>
                        <pic:blipFill>
                          <a:blip r:embed="rId27">
                            <a:extLst>
                              <a:ext uri="{28A0092B-C50C-407E-A947-70E740481C1C}">
                                <a14:useLocalDpi xmlns:a14="http://schemas.microsoft.com/office/drawing/2010/main" val="0"/>
                              </a:ext>
                            </a:extLst>
                          </a:blip>
                          <a:stretch>
                            <a:fillRect/>
                          </a:stretch>
                        </pic:blipFill>
                        <pic:spPr>
                          <a:xfrm>
                            <a:off x="0" y="0"/>
                            <a:ext cx="4179600" cy="2160000"/>
                          </a:xfrm>
                          <a:prstGeom prst="rect">
                            <a:avLst/>
                          </a:prstGeom>
                        </pic:spPr>
                      </pic:pic>
                    </a:graphicData>
                  </a:graphic>
                </wp:inline>
              </w:drawing>
            </w:r>
          </w:p>
        </w:tc>
      </w:tr>
    </w:tbl>
    <w:p w14:paraId="63617C2D" w14:textId="77777777" w:rsidR="00857705" w:rsidRDefault="00857705" w:rsidP="00584BD4">
      <w:pPr>
        <w:pStyle w:val="BodyText"/>
      </w:pPr>
    </w:p>
    <w:p w14:paraId="6BD94E7B" w14:textId="2F92F9F0" w:rsidR="00857705" w:rsidRDefault="00857705" w:rsidP="005F71EE">
      <w:pPr>
        <w:pStyle w:val="Heading3"/>
      </w:pPr>
      <w:r>
        <w:t>Adding evacuation messages</w:t>
      </w:r>
    </w:p>
    <w:tbl>
      <w:tblPr>
        <w:tblStyle w:val="TableGrid"/>
        <w:tblW w:w="0" w:type="auto"/>
        <w:tblLook w:val="04A0" w:firstRow="1" w:lastRow="0" w:firstColumn="1" w:lastColumn="0" w:noHBand="0" w:noVBand="1"/>
      </w:tblPr>
      <w:tblGrid>
        <w:gridCol w:w="2863"/>
        <w:gridCol w:w="6765"/>
      </w:tblGrid>
      <w:tr w:rsidR="00501D59" w14:paraId="5473B0BB" w14:textId="77777777" w:rsidTr="000154ED">
        <w:tc>
          <w:tcPr>
            <w:tcW w:w="4814" w:type="dxa"/>
          </w:tcPr>
          <w:p w14:paraId="1CFD6EB3" w14:textId="1572AC72" w:rsidR="00857705" w:rsidRDefault="00857705" w:rsidP="00584BD4">
            <w:pPr>
              <w:pStyle w:val="BodyText"/>
            </w:pPr>
            <w:r>
              <w:t xml:space="preserve">Enable </w:t>
            </w:r>
            <w:r w:rsidR="00EA055F">
              <w:t>e</w:t>
            </w:r>
            <w:r>
              <w:t>vacuation zones</w:t>
            </w:r>
            <w:r w:rsidR="0034121C">
              <w:t xml:space="preserve"> by clicking on </w:t>
            </w:r>
            <w:r w:rsidR="00EA055F">
              <w:t>“</w:t>
            </w:r>
            <w:r w:rsidR="0034121C">
              <w:t>show evacuation zones</w:t>
            </w:r>
            <w:r w:rsidR="00EA055F">
              <w:t>”</w:t>
            </w:r>
            <w:r w:rsidR="0034121C">
              <w:t xml:space="preserve"> under </w:t>
            </w:r>
            <w:r w:rsidR="0034121C" w:rsidRPr="0034121C">
              <w:rPr>
                <w:b/>
                <w:bCs/>
              </w:rPr>
              <w:t>scenario settings</w:t>
            </w:r>
            <w:r w:rsidR="0034121C">
              <w:t xml:space="preserve"> </w:t>
            </w:r>
          </w:p>
          <w:p w14:paraId="0E0F053B" w14:textId="77777777" w:rsidR="000154ED" w:rsidRDefault="00501D59" w:rsidP="00584BD4">
            <w:pPr>
              <w:pStyle w:val="BodyText"/>
              <w:rPr>
                <w:noProof/>
              </w:rPr>
            </w:pPr>
            <w:r>
              <w:rPr>
                <w:noProof/>
              </w:rPr>
              <w:drawing>
                <wp:inline distT="0" distB="0" distL="0" distR="0" wp14:anchorId="6A30258F" wp14:editId="57F5914B">
                  <wp:extent cx="1682750" cy="254000"/>
                  <wp:effectExtent l="0" t="0" r="635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28"/>
                          <a:stretch>
                            <a:fillRect/>
                          </a:stretch>
                        </pic:blipFill>
                        <pic:spPr>
                          <a:xfrm>
                            <a:off x="0" y="0"/>
                            <a:ext cx="1694948" cy="255841"/>
                          </a:xfrm>
                          <a:prstGeom prst="rect">
                            <a:avLst/>
                          </a:prstGeom>
                        </pic:spPr>
                      </pic:pic>
                    </a:graphicData>
                  </a:graphic>
                </wp:inline>
              </w:drawing>
            </w:r>
          </w:p>
          <w:p w14:paraId="64919805" w14:textId="3F331FBC" w:rsidR="0034121C" w:rsidRPr="0034121C" w:rsidRDefault="0034121C" w:rsidP="00584BD4">
            <w:pPr>
              <w:rPr>
                <w:sz w:val="24"/>
                <w:szCs w:val="24"/>
              </w:rPr>
            </w:pPr>
            <w:r w:rsidRPr="0034121C">
              <w:rPr>
                <w:sz w:val="24"/>
                <w:szCs w:val="24"/>
              </w:rPr>
              <w:t>This will generate the</w:t>
            </w:r>
            <w:r w:rsidRPr="0034121C">
              <w:rPr>
                <w:b/>
                <w:bCs/>
                <w:sz w:val="24"/>
                <w:szCs w:val="24"/>
              </w:rPr>
              <w:t xml:space="preserve"> SA1 </w:t>
            </w:r>
            <w:proofErr w:type="spellStart"/>
            <w:r w:rsidRPr="0034121C">
              <w:rPr>
                <w:sz w:val="24"/>
                <w:szCs w:val="24"/>
              </w:rPr>
              <w:t>zone</w:t>
            </w:r>
            <w:proofErr w:type="spellEnd"/>
            <w:r w:rsidRPr="0034121C">
              <w:rPr>
                <w:sz w:val="24"/>
                <w:szCs w:val="24"/>
              </w:rPr>
              <w:t xml:space="preserve"> layer </w:t>
            </w:r>
            <w:r w:rsidR="00EA055F">
              <w:rPr>
                <w:sz w:val="24"/>
                <w:szCs w:val="24"/>
              </w:rPr>
              <w:t xml:space="preserve">for </w:t>
            </w:r>
            <w:r w:rsidRPr="0034121C">
              <w:rPr>
                <w:sz w:val="24"/>
                <w:szCs w:val="24"/>
              </w:rPr>
              <w:t>selected region</w:t>
            </w:r>
          </w:p>
        </w:tc>
        <w:tc>
          <w:tcPr>
            <w:tcW w:w="4814" w:type="dxa"/>
          </w:tcPr>
          <w:p w14:paraId="4081F3D3" w14:textId="7CECB27A" w:rsidR="000154ED" w:rsidRDefault="00857705" w:rsidP="00584BD4">
            <w:pPr>
              <w:pStyle w:val="BodyText"/>
            </w:pPr>
            <w:r>
              <w:rPr>
                <w:noProof/>
              </w:rPr>
              <w:drawing>
                <wp:inline distT="0" distB="0" distL="0" distR="0" wp14:anchorId="1F87EA6F" wp14:editId="73B52AC9">
                  <wp:extent cx="4179600" cy="21600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pic:nvPicPr>
                        <pic:blipFill>
                          <a:blip r:embed="rId29">
                            <a:extLst>
                              <a:ext uri="{28A0092B-C50C-407E-A947-70E740481C1C}">
                                <a14:useLocalDpi xmlns:a14="http://schemas.microsoft.com/office/drawing/2010/main" val="0"/>
                              </a:ext>
                            </a:extLst>
                          </a:blip>
                          <a:stretch>
                            <a:fillRect/>
                          </a:stretch>
                        </pic:blipFill>
                        <pic:spPr>
                          <a:xfrm>
                            <a:off x="0" y="0"/>
                            <a:ext cx="4179600" cy="2160000"/>
                          </a:xfrm>
                          <a:prstGeom prst="rect">
                            <a:avLst/>
                          </a:prstGeom>
                        </pic:spPr>
                      </pic:pic>
                    </a:graphicData>
                  </a:graphic>
                </wp:inline>
              </w:drawing>
            </w:r>
          </w:p>
        </w:tc>
      </w:tr>
      <w:tr w:rsidR="00501D59" w14:paraId="1D2AB11E" w14:textId="77777777" w:rsidTr="000154ED">
        <w:tc>
          <w:tcPr>
            <w:tcW w:w="4814" w:type="dxa"/>
          </w:tcPr>
          <w:p w14:paraId="0D409CC9" w14:textId="72AAEBFB" w:rsidR="000154ED" w:rsidRDefault="000154ED" w:rsidP="00584BD4">
            <w:pPr>
              <w:pStyle w:val="BodyText"/>
            </w:pPr>
            <w:r>
              <w:lastRenderedPageBreak/>
              <w:t>Click on any zone to add a message or use multiple zone selection</w:t>
            </w:r>
            <w:r w:rsidR="0034121C">
              <w:t xml:space="preserve"> (As pointed in the image) </w:t>
            </w:r>
            <w:r>
              <w:t>to add messages to multiple zones at once.</w:t>
            </w:r>
          </w:p>
          <w:p w14:paraId="754FCFEB" w14:textId="77777777" w:rsidR="000154ED" w:rsidRDefault="000154ED" w:rsidP="00584BD4">
            <w:pPr>
              <w:pStyle w:val="BodyText"/>
            </w:pPr>
          </w:p>
        </w:tc>
        <w:tc>
          <w:tcPr>
            <w:tcW w:w="4814" w:type="dxa"/>
          </w:tcPr>
          <w:p w14:paraId="11E87059" w14:textId="5EF91A86" w:rsidR="000154ED" w:rsidRDefault="000154ED" w:rsidP="00584BD4">
            <w:pPr>
              <w:pStyle w:val="BodyText"/>
            </w:pPr>
            <w:r>
              <w:rPr>
                <w:noProof/>
              </w:rPr>
              <mc:AlternateContent>
                <mc:Choice Requires="wps">
                  <w:drawing>
                    <wp:anchor distT="0" distB="0" distL="114300" distR="114300" simplePos="0" relativeHeight="251802624" behindDoc="0" locked="0" layoutInCell="1" allowOverlap="1" wp14:anchorId="713A06BA" wp14:editId="6CE2FCD2">
                      <wp:simplePos x="0" y="0"/>
                      <wp:positionH relativeFrom="column">
                        <wp:posOffset>2567305</wp:posOffset>
                      </wp:positionH>
                      <wp:positionV relativeFrom="paragraph">
                        <wp:posOffset>1998345</wp:posOffset>
                      </wp:positionV>
                      <wp:extent cx="330200" cy="165100"/>
                      <wp:effectExtent l="12700" t="38100" r="25400" b="38100"/>
                      <wp:wrapNone/>
                      <wp:docPr id="124" name="Right Arrow 124"/>
                      <wp:cNvGraphicFramePr/>
                      <a:graphic xmlns:a="http://schemas.openxmlformats.org/drawingml/2006/main">
                        <a:graphicData uri="http://schemas.microsoft.com/office/word/2010/wordprocessingShape">
                          <wps:wsp>
                            <wps:cNvSpPr/>
                            <wps:spPr>
                              <a:xfrm flipV="1">
                                <a:off x="0" y="0"/>
                                <a:ext cx="330200" cy="16510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67965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4" o:spid="_x0000_s1026" type="#_x0000_t13" style="position:absolute;margin-left:202.15pt;margin-top:157.35pt;width:26pt;height:13pt;flip:y;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" fillcolor="white [3201]" strokecolor="#78be20 [3209]" strokeweight="2pt"/>
                  </w:pict>
                </mc:Fallback>
              </mc:AlternateContent>
            </w:r>
            <w:r>
              <w:rPr>
                <w:noProof/>
              </w:rPr>
              <w:drawing>
                <wp:inline distT="0" distB="0" distL="0" distR="0" wp14:anchorId="7C6ABE85" wp14:editId="41D5DEA0">
                  <wp:extent cx="4179600" cy="2160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30"/>
                          <a:stretch>
                            <a:fillRect/>
                          </a:stretch>
                        </pic:blipFill>
                        <pic:spPr>
                          <a:xfrm>
                            <a:off x="0" y="0"/>
                            <a:ext cx="4179600" cy="2160000"/>
                          </a:xfrm>
                          <a:prstGeom prst="rect">
                            <a:avLst/>
                          </a:prstGeom>
                        </pic:spPr>
                      </pic:pic>
                    </a:graphicData>
                  </a:graphic>
                </wp:inline>
              </w:drawing>
            </w:r>
          </w:p>
        </w:tc>
      </w:tr>
      <w:tr w:rsidR="00501D59" w14:paraId="24353D20" w14:textId="77777777" w:rsidTr="000154ED">
        <w:tc>
          <w:tcPr>
            <w:tcW w:w="4814" w:type="dxa"/>
          </w:tcPr>
          <w:p w14:paraId="4436E15E" w14:textId="70B1A4F5" w:rsidR="00857705" w:rsidRDefault="00857705" w:rsidP="00584BD4">
            <w:pPr>
              <w:pStyle w:val="BodyText"/>
            </w:pPr>
            <w:r w:rsidRPr="0034121C">
              <w:rPr>
                <w:b/>
                <w:bCs/>
              </w:rPr>
              <w:t>Evacuation plan</w:t>
            </w:r>
            <w:r>
              <w:t xml:space="preserve"> will be listed in side menu as</w:t>
            </w:r>
            <w:r w:rsidR="0034121C">
              <w:t xml:space="preserve"> shown in the image -&gt;</w:t>
            </w:r>
          </w:p>
          <w:p w14:paraId="09D99AE0" w14:textId="77777777" w:rsidR="000154ED" w:rsidRDefault="000154ED" w:rsidP="00584BD4">
            <w:pPr>
              <w:pStyle w:val="BodyText"/>
            </w:pPr>
          </w:p>
        </w:tc>
        <w:tc>
          <w:tcPr>
            <w:tcW w:w="4814" w:type="dxa"/>
          </w:tcPr>
          <w:p w14:paraId="7C174815" w14:textId="35D51144" w:rsidR="000154ED" w:rsidRDefault="000154ED" w:rsidP="00584BD4">
            <w:pPr>
              <w:pStyle w:val="BodyText"/>
            </w:pPr>
            <w:r>
              <w:rPr>
                <w:noProof/>
              </w:rPr>
              <w:drawing>
                <wp:inline distT="0" distB="0" distL="0" distR="0" wp14:anchorId="4A04319F" wp14:editId="1253857E">
                  <wp:extent cx="4179600" cy="21600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31">
                            <a:extLst>
                              <a:ext uri="{28A0092B-C50C-407E-A947-70E740481C1C}">
                                <a14:useLocalDpi xmlns:a14="http://schemas.microsoft.com/office/drawing/2010/main" val="0"/>
                              </a:ext>
                            </a:extLst>
                          </a:blip>
                          <a:stretch>
                            <a:fillRect/>
                          </a:stretch>
                        </pic:blipFill>
                        <pic:spPr>
                          <a:xfrm>
                            <a:off x="0" y="0"/>
                            <a:ext cx="4179600" cy="2160000"/>
                          </a:xfrm>
                          <a:prstGeom prst="rect">
                            <a:avLst/>
                          </a:prstGeom>
                        </pic:spPr>
                      </pic:pic>
                    </a:graphicData>
                  </a:graphic>
                </wp:inline>
              </w:drawing>
            </w:r>
          </w:p>
        </w:tc>
      </w:tr>
    </w:tbl>
    <w:p w14:paraId="4489F81A" w14:textId="77777777" w:rsidR="000660F3" w:rsidRDefault="000660F3" w:rsidP="00584BD4">
      <w:pPr>
        <w:pStyle w:val="BodyText"/>
      </w:pPr>
    </w:p>
    <w:p w14:paraId="565B7D6B" w14:textId="463F7262" w:rsidR="00CD225B" w:rsidRDefault="007F4607" w:rsidP="005F71EE">
      <w:pPr>
        <w:pStyle w:val="Heading2"/>
      </w:pPr>
      <w:r w:rsidRPr="003114F5">
        <w:t>Scenario</w:t>
      </w:r>
      <w:r>
        <w:t xml:space="preserve"> </w:t>
      </w:r>
      <w:r w:rsidR="00CD225B">
        <w:t>run</w:t>
      </w:r>
      <w:r w:rsidR="000660F3">
        <w:t>/execution</w:t>
      </w:r>
    </w:p>
    <w:tbl>
      <w:tblPr>
        <w:tblStyle w:val="TableGrid"/>
        <w:tblW w:w="0" w:type="auto"/>
        <w:tblLook w:val="04A0" w:firstRow="1" w:lastRow="0" w:firstColumn="1" w:lastColumn="0" w:noHBand="0" w:noVBand="1"/>
      </w:tblPr>
      <w:tblGrid>
        <w:gridCol w:w="2812"/>
        <w:gridCol w:w="6816"/>
      </w:tblGrid>
      <w:tr w:rsidR="00857705" w14:paraId="521CB26A" w14:textId="77777777" w:rsidTr="00857705">
        <w:tc>
          <w:tcPr>
            <w:tcW w:w="4814" w:type="dxa"/>
          </w:tcPr>
          <w:p w14:paraId="32F04845" w14:textId="74AA28F2" w:rsidR="004709AE" w:rsidRDefault="004709AE" w:rsidP="00584BD4">
            <w:pPr>
              <w:pStyle w:val="BodyText"/>
            </w:pPr>
            <w:r>
              <w:t>Click on “</w:t>
            </w:r>
            <w:r w:rsidRPr="00F07203">
              <w:rPr>
                <w:b/>
                <w:bCs/>
              </w:rPr>
              <w:t>Play button</w:t>
            </w:r>
            <w:r>
              <w:t xml:space="preserve">” </w:t>
            </w:r>
            <w:r w:rsidR="0034121C">
              <w:t>i</w:t>
            </w:r>
            <w:r>
              <w:t>n top left</w:t>
            </w:r>
            <w:r w:rsidR="00EA055F">
              <w:t xml:space="preserve"> corner</w:t>
            </w:r>
            <w:r>
              <w:t xml:space="preserve"> to run </w:t>
            </w:r>
            <w:r w:rsidR="0034121C">
              <w:t xml:space="preserve">the </w:t>
            </w:r>
            <w:r>
              <w:t>simulation</w:t>
            </w:r>
            <w:r w:rsidR="0034121C">
              <w:t>.</w:t>
            </w:r>
            <w:r>
              <w:t xml:space="preserve"> </w:t>
            </w:r>
          </w:p>
          <w:p w14:paraId="7F64992D" w14:textId="77777777" w:rsidR="00857705" w:rsidRDefault="00857705" w:rsidP="00584BD4">
            <w:pPr>
              <w:pStyle w:val="BodyText"/>
            </w:pPr>
          </w:p>
        </w:tc>
        <w:tc>
          <w:tcPr>
            <w:tcW w:w="4814" w:type="dxa"/>
          </w:tcPr>
          <w:p w14:paraId="515557F8" w14:textId="5D13A807" w:rsidR="00857705" w:rsidRDefault="004709AE" w:rsidP="00584BD4">
            <w:pPr>
              <w:pStyle w:val="BodyText"/>
            </w:pPr>
            <w:r>
              <w:rPr>
                <w:noProof/>
              </w:rPr>
              <w:drawing>
                <wp:inline distT="0" distB="0" distL="0" distR="0" wp14:anchorId="562204C9" wp14:editId="3D94D85F">
                  <wp:extent cx="4179600" cy="21600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31">
                            <a:extLst>
                              <a:ext uri="{28A0092B-C50C-407E-A947-70E740481C1C}">
                                <a14:useLocalDpi xmlns:a14="http://schemas.microsoft.com/office/drawing/2010/main" val="0"/>
                              </a:ext>
                            </a:extLst>
                          </a:blip>
                          <a:stretch>
                            <a:fillRect/>
                          </a:stretch>
                        </pic:blipFill>
                        <pic:spPr>
                          <a:xfrm>
                            <a:off x="0" y="0"/>
                            <a:ext cx="4179600" cy="2160000"/>
                          </a:xfrm>
                          <a:prstGeom prst="rect">
                            <a:avLst/>
                          </a:prstGeom>
                        </pic:spPr>
                      </pic:pic>
                    </a:graphicData>
                  </a:graphic>
                </wp:inline>
              </w:drawing>
            </w:r>
          </w:p>
        </w:tc>
      </w:tr>
      <w:tr w:rsidR="00857705" w14:paraId="596582FC" w14:textId="77777777" w:rsidTr="00857705">
        <w:tc>
          <w:tcPr>
            <w:tcW w:w="4814" w:type="dxa"/>
          </w:tcPr>
          <w:p w14:paraId="14040BE5" w14:textId="77777777" w:rsidR="0034121C" w:rsidRDefault="00857705" w:rsidP="00584BD4">
            <w:pPr>
              <w:pStyle w:val="BodyText"/>
            </w:pPr>
            <w:r>
              <w:lastRenderedPageBreak/>
              <w:t xml:space="preserve">Job progress will be displayed as follows </w:t>
            </w:r>
          </w:p>
          <w:p w14:paraId="3C6C1332" w14:textId="613169D5" w:rsidR="004709AE" w:rsidRDefault="004709AE" w:rsidP="00584BD4">
            <w:pPr>
              <w:pStyle w:val="BodyText"/>
              <w:numPr>
                <w:ilvl w:val="0"/>
                <w:numId w:val="33"/>
              </w:numPr>
            </w:pPr>
            <w:r>
              <w:t>Job starting</w:t>
            </w:r>
          </w:p>
          <w:p w14:paraId="3F9BC9A2" w14:textId="77777777" w:rsidR="004709AE" w:rsidRDefault="004709AE" w:rsidP="00584BD4">
            <w:pPr>
              <w:pStyle w:val="BodyText"/>
            </w:pPr>
          </w:p>
          <w:p w14:paraId="31F566DF" w14:textId="77777777" w:rsidR="00857705" w:rsidRDefault="00857705" w:rsidP="00584BD4">
            <w:pPr>
              <w:pStyle w:val="BodyText"/>
            </w:pPr>
          </w:p>
        </w:tc>
        <w:tc>
          <w:tcPr>
            <w:tcW w:w="4814" w:type="dxa"/>
          </w:tcPr>
          <w:p w14:paraId="2E78551A" w14:textId="6DDA38CF" w:rsidR="00857705" w:rsidRDefault="00857705" w:rsidP="00584BD4">
            <w:pPr>
              <w:pStyle w:val="BodyText"/>
            </w:pPr>
            <w:r>
              <w:rPr>
                <w:noProof/>
              </w:rPr>
              <w:drawing>
                <wp:inline distT="0" distB="0" distL="0" distR="0" wp14:anchorId="67C25648" wp14:editId="714D1F4F">
                  <wp:extent cx="4186800" cy="2160000"/>
                  <wp:effectExtent l="0" t="0" r="444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32">
                            <a:extLst>
                              <a:ext uri="{28A0092B-C50C-407E-A947-70E740481C1C}">
                                <a14:useLocalDpi xmlns:a14="http://schemas.microsoft.com/office/drawing/2010/main" val="0"/>
                              </a:ext>
                            </a:extLst>
                          </a:blip>
                          <a:stretch>
                            <a:fillRect/>
                          </a:stretch>
                        </pic:blipFill>
                        <pic:spPr>
                          <a:xfrm>
                            <a:off x="0" y="0"/>
                            <a:ext cx="4186800" cy="2160000"/>
                          </a:xfrm>
                          <a:prstGeom prst="rect">
                            <a:avLst/>
                          </a:prstGeom>
                        </pic:spPr>
                      </pic:pic>
                    </a:graphicData>
                  </a:graphic>
                </wp:inline>
              </w:drawing>
            </w:r>
          </w:p>
        </w:tc>
      </w:tr>
      <w:tr w:rsidR="00857705" w14:paraId="78FEE5BE" w14:textId="77777777" w:rsidTr="00857705">
        <w:tc>
          <w:tcPr>
            <w:tcW w:w="4814" w:type="dxa"/>
          </w:tcPr>
          <w:p w14:paraId="627248C0" w14:textId="7735C604" w:rsidR="00857705" w:rsidRDefault="0034121C" w:rsidP="00584BD4">
            <w:pPr>
              <w:pStyle w:val="BodyText"/>
              <w:numPr>
                <w:ilvl w:val="0"/>
                <w:numId w:val="33"/>
              </w:numPr>
            </w:pPr>
            <w:r>
              <w:t xml:space="preserve"> </w:t>
            </w:r>
            <w:r w:rsidR="00857705">
              <w:t>Job running</w:t>
            </w:r>
          </w:p>
          <w:p w14:paraId="265EF4C2" w14:textId="77777777" w:rsidR="00857705" w:rsidRDefault="00857705" w:rsidP="00584BD4">
            <w:pPr>
              <w:pStyle w:val="BodyText"/>
            </w:pPr>
          </w:p>
        </w:tc>
        <w:tc>
          <w:tcPr>
            <w:tcW w:w="4814" w:type="dxa"/>
          </w:tcPr>
          <w:p w14:paraId="23E08FF1" w14:textId="75591C9F" w:rsidR="00857705" w:rsidRDefault="00857705" w:rsidP="00584BD4">
            <w:pPr>
              <w:pStyle w:val="BodyText"/>
            </w:pPr>
            <w:r>
              <w:rPr>
                <w:noProof/>
              </w:rPr>
              <w:drawing>
                <wp:inline distT="0" distB="0" distL="0" distR="0" wp14:anchorId="76ABF3BF" wp14:editId="167B5411">
                  <wp:extent cx="4158000" cy="21600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33">
                            <a:extLst>
                              <a:ext uri="{28A0092B-C50C-407E-A947-70E740481C1C}">
                                <a14:useLocalDpi xmlns:a14="http://schemas.microsoft.com/office/drawing/2010/main" val="0"/>
                              </a:ext>
                            </a:extLst>
                          </a:blip>
                          <a:stretch>
                            <a:fillRect/>
                          </a:stretch>
                        </pic:blipFill>
                        <pic:spPr>
                          <a:xfrm>
                            <a:off x="0" y="0"/>
                            <a:ext cx="4158000" cy="2160000"/>
                          </a:xfrm>
                          <a:prstGeom prst="rect">
                            <a:avLst/>
                          </a:prstGeom>
                        </pic:spPr>
                      </pic:pic>
                    </a:graphicData>
                  </a:graphic>
                </wp:inline>
              </w:drawing>
            </w:r>
          </w:p>
        </w:tc>
      </w:tr>
    </w:tbl>
    <w:p w14:paraId="57C0B4BA" w14:textId="718CA259" w:rsidR="00857705" w:rsidRPr="008252CF" w:rsidRDefault="00857705" w:rsidP="008252CF">
      <w:pPr>
        <w:spacing w:after="0"/>
        <w:rPr>
          <w:sz w:val="24"/>
        </w:rPr>
      </w:pPr>
    </w:p>
    <w:p w14:paraId="2E8C14F8" w14:textId="6922E053" w:rsidR="00F73CF2" w:rsidRDefault="007F4607" w:rsidP="000660F3">
      <w:pPr>
        <w:pStyle w:val="Heading2"/>
      </w:pPr>
      <w:r>
        <w:t xml:space="preserve">Simulation outputs </w:t>
      </w:r>
    </w:p>
    <w:tbl>
      <w:tblPr>
        <w:tblStyle w:val="TableGrid"/>
        <w:tblW w:w="0" w:type="auto"/>
        <w:tblLook w:val="04A0" w:firstRow="1" w:lastRow="0" w:firstColumn="1" w:lastColumn="0" w:noHBand="0" w:noVBand="1"/>
      </w:tblPr>
      <w:tblGrid>
        <w:gridCol w:w="2832"/>
        <w:gridCol w:w="6796"/>
      </w:tblGrid>
      <w:tr w:rsidR="004709AE" w14:paraId="2456D4AF" w14:textId="77777777" w:rsidTr="00584BD4">
        <w:tc>
          <w:tcPr>
            <w:tcW w:w="4814" w:type="dxa"/>
          </w:tcPr>
          <w:p w14:paraId="0E78765B" w14:textId="55C66422" w:rsidR="004709AE" w:rsidRDefault="004709AE" w:rsidP="00584BD4">
            <w:pPr>
              <w:pStyle w:val="BodyText"/>
            </w:pPr>
            <w:r>
              <w:t>After a successful scenario run, the application will create below output layers.</w:t>
            </w:r>
          </w:p>
          <w:p w14:paraId="513534E0" w14:textId="77777777" w:rsidR="00584BD4" w:rsidRDefault="0034121C" w:rsidP="00584BD4">
            <w:pPr>
              <w:pStyle w:val="ListBullet"/>
            </w:pPr>
            <w:r>
              <w:t>Car simulation layer</w:t>
            </w:r>
          </w:p>
          <w:p w14:paraId="544AB0B5" w14:textId="367F6AE9" w:rsidR="0034121C" w:rsidRPr="00584BD4" w:rsidRDefault="0034121C" w:rsidP="00584BD4">
            <w:pPr>
              <w:pStyle w:val="ListBullet"/>
            </w:pPr>
            <w:r w:rsidRPr="00584BD4">
              <w:t xml:space="preserve">Road </w:t>
            </w:r>
            <w:r w:rsidR="00CA3E81" w:rsidRPr="00584BD4">
              <w:t>N</w:t>
            </w:r>
            <w:r w:rsidRPr="00584BD4">
              <w:t xml:space="preserve">etwork </w:t>
            </w:r>
            <w:r w:rsidR="00CA3E81" w:rsidRPr="00584BD4">
              <w:t>T</w:t>
            </w:r>
            <w:r w:rsidRPr="00584BD4">
              <w:t>raffic layer</w:t>
            </w:r>
          </w:p>
          <w:p w14:paraId="236638B9" w14:textId="5183B3A0" w:rsidR="0034121C" w:rsidRDefault="0034121C" w:rsidP="00584BD4">
            <w:pPr>
              <w:pStyle w:val="ListBullet"/>
            </w:pPr>
            <w:r>
              <w:t xml:space="preserve">Absolute </w:t>
            </w:r>
            <w:r w:rsidR="00CA3E81">
              <w:t>P</w:t>
            </w:r>
            <w:r>
              <w:t>opulation layer</w:t>
            </w:r>
          </w:p>
          <w:p w14:paraId="448EEFA5" w14:textId="205D7BC7" w:rsidR="00EA055F" w:rsidRDefault="00EA055F" w:rsidP="00584BD4">
            <w:pPr>
              <w:pStyle w:val="ListBullet"/>
            </w:pPr>
            <w:r>
              <w:t xml:space="preserve">Fire Layer with burnt percentage. </w:t>
            </w:r>
          </w:p>
          <w:p w14:paraId="3E6140AC" w14:textId="277B2179" w:rsidR="004709AE" w:rsidRDefault="004709AE" w:rsidP="00584BD4">
            <w:pPr>
              <w:pStyle w:val="BodyText"/>
            </w:pPr>
            <w:r>
              <w:t>Map view after the scenario run complete</w:t>
            </w:r>
            <w:r w:rsidR="0034121C">
              <w:t xml:space="preserve"> -&gt; </w:t>
            </w:r>
            <w:r>
              <w:t xml:space="preserve"> </w:t>
            </w:r>
          </w:p>
          <w:p w14:paraId="31F7CD08" w14:textId="77777777" w:rsidR="004709AE" w:rsidRDefault="004709AE" w:rsidP="00584BD4">
            <w:pPr>
              <w:pStyle w:val="BodyText"/>
            </w:pPr>
          </w:p>
        </w:tc>
        <w:tc>
          <w:tcPr>
            <w:tcW w:w="4814" w:type="dxa"/>
          </w:tcPr>
          <w:p w14:paraId="0A817AF6" w14:textId="62838AFF" w:rsidR="004709AE" w:rsidRDefault="004709AE" w:rsidP="00584BD4">
            <w:pPr>
              <w:pStyle w:val="BodyText"/>
            </w:pPr>
            <w:r>
              <w:rPr>
                <w:noProof/>
              </w:rPr>
              <w:drawing>
                <wp:inline distT="0" distB="0" distL="0" distR="0" wp14:anchorId="6B784668" wp14:editId="3FC7A1D2">
                  <wp:extent cx="4176000" cy="2160000"/>
                  <wp:effectExtent l="0" t="0" r="254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pic:nvPicPr>
                        <pic:blipFill>
                          <a:blip r:embed="rId34">
                            <a:extLst>
                              <a:ext uri="{28A0092B-C50C-407E-A947-70E740481C1C}">
                                <a14:useLocalDpi xmlns:a14="http://schemas.microsoft.com/office/drawing/2010/main" val="0"/>
                              </a:ext>
                            </a:extLst>
                          </a:blip>
                          <a:stretch>
                            <a:fillRect/>
                          </a:stretch>
                        </pic:blipFill>
                        <pic:spPr>
                          <a:xfrm>
                            <a:off x="0" y="0"/>
                            <a:ext cx="4176000" cy="2160000"/>
                          </a:xfrm>
                          <a:prstGeom prst="rect">
                            <a:avLst/>
                          </a:prstGeom>
                        </pic:spPr>
                      </pic:pic>
                    </a:graphicData>
                  </a:graphic>
                </wp:inline>
              </w:drawing>
            </w:r>
          </w:p>
        </w:tc>
      </w:tr>
      <w:tr w:rsidR="004709AE" w14:paraId="15C93380" w14:textId="77777777" w:rsidTr="00584BD4">
        <w:tc>
          <w:tcPr>
            <w:tcW w:w="4814" w:type="dxa"/>
          </w:tcPr>
          <w:p w14:paraId="0FB46D8D" w14:textId="11A1C27F" w:rsidR="004709AE" w:rsidRDefault="004709AE" w:rsidP="00584BD4">
            <w:pPr>
              <w:pStyle w:val="BodyText"/>
            </w:pPr>
            <w:proofErr w:type="gramStart"/>
            <w:r>
              <w:lastRenderedPageBreak/>
              <w:t>Car</w:t>
            </w:r>
            <w:r w:rsidR="0034121C">
              <w:t>s</w:t>
            </w:r>
            <w:proofErr w:type="gramEnd"/>
            <w:r>
              <w:t xml:space="preserve"> simulation</w:t>
            </w:r>
            <w:r w:rsidR="0034121C">
              <w:t xml:space="preserve"> -&gt;</w:t>
            </w:r>
          </w:p>
          <w:p w14:paraId="564FCAD4" w14:textId="32BB158C" w:rsidR="0034121C" w:rsidRPr="005F71EE" w:rsidRDefault="0034121C" w:rsidP="00584BD4">
            <w:pPr>
              <w:pStyle w:val="BodyText"/>
            </w:pPr>
            <w:r>
              <w:t>Click on play</w:t>
            </w:r>
            <w:r w:rsidR="00CA3E81">
              <w:t xml:space="preserve"> (</w:t>
            </w:r>
            <w:r>
              <w:t>bottom-middle</w:t>
            </w:r>
            <w:r w:rsidR="00CA3E81">
              <w:t>)</w:t>
            </w:r>
            <w:r>
              <w:t xml:space="preserve"> </w:t>
            </w:r>
            <w:r w:rsidR="00CA3E81">
              <w:t>to start simulation</w:t>
            </w:r>
          </w:p>
          <w:p w14:paraId="322A0296" w14:textId="77777777" w:rsidR="004709AE" w:rsidRDefault="004709AE" w:rsidP="00584BD4">
            <w:pPr>
              <w:pStyle w:val="BodyText"/>
            </w:pPr>
          </w:p>
        </w:tc>
        <w:tc>
          <w:tcPr>
            <w:tcW w:w="4814" w:type="dxa"/>
          </w:tcPr>
          <w:p w14:paraId="10B1F323" w14:textId="38627479" w:rsidR="004709AE" w:rsidRDefault="004709AE" w:rsidP="00584BD4">
            <w:pPr>
              <w:pStyle w:val="BodyText"/>
            </w:pPr>
            <w:r>
              <w:rPr>
                <w:noProof/>
              </w:rPr>
              <w:drawing>
                <wp:inline distT="0" distB="0" distL="0" distR="0" wp14:anchorId="341B299D" wp14:editId="35B8C6DD">
                  <wp:extent cx="4136400" cy="216000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35">
                            <a:extLst>
                              <a:ext uri="{28A0092B-C50C-407E-A947-70E740481C1C}">
                                <a14:useLocalDpi xmlns:a14="http://schemas.microsoft.com/office/drawing/2010/main" val="0"/>
                              </a:ext>
                            </a:extLst>
                          </a:blip>
                          <a:stretch>
                            <a:fillRect/>
                          </a:stretch>
                        </pic:blipFill>
                        <pic:spPr>
                          <a:xfrm>
                            <a:off x="0" y="0"/>
                            <a:ext cx="4136400" cy="2160000"/>
                          </a:xfrm>
                          <a:prstGeom prst="rect">
                            <a:avLst/>
                          </a:prstGeom>
                        </pic:spPr>
                      </pic:pic>
                    </a:graphicData>
                  </a:graphic>
                </wp:inline>
              </w:drawing>
            </w:r>
          </w:p>
        </w:tc>
      </w:tr>
      <w:tr w:rsidR="004709AE" w14:paraId="6C84D225" w14:textId="77777777" w:rsidTr="00584BD4">
        <w:tc>
          <w:tcPr>
            <w:tcW w:w="4814" w:type="dxa"/>
          </w:tcPr>
          <w:p w14:paraId="00AF1698" w14:textId="3CEA719D" w:rsidR="00CA3E81" w:rsidRDefault="00CA3E81" w:rsidP="00584BD4">
            <w:pPr>
              <w:spacing w:after="0"/>
              <w:rPr>
                <w:color w:val="000000" w:themeColor="text2"/>
                <w:sz w:val="24"/>
                <w:szCs w:val="24"/>
              </w:rPr>
            </w:pPr>
            <w:r>
              <w:rPr>
                <w:color w:val="000000" w:themeColor="text2"/>
                <w:sz w:val="24"/>
                <w:szCs w:val="24"/>
              </w:rPr>
              <w:t>All other outputs will be listed in the sidebar.</w:t>
            </w:r>
          </w:p>
          <w:p w14:paraId="091566AF" w14:textId="77777777" w:rsidR="00EA055F" w:rsidRDefault="00EA055F" w:rsidP="00584BD4">
            <w:pPr>
              <w:spacing w:after="0"/>
              <w:rPr>
                <w:color w:val="000000" w:themeColor="text2"/>
                <w:sz w:val="24"/>
                <w:szCs w:val="24"/>
              </w:rPr>
            </w:pPr>
          </w:p>
          <w:p w14:paraId="6921EBA1" w14:textId="6927ADA2" w:rsidR="00CA3E81" w:rsidRDefault="00CA3E81" w:rsidP="00584BD4">
            <w:pPr>
              <w:spacing w:after="0"/>
              <w:rPr>
                <w:color w:val="000000" w:themeColor="text2"/>
                <w:sz w:val="24"/>
                <w:szCs w:val="24"/>
              </w:rPr>
            </w:pPr>
            <w:r>
              <w:rPr>
                <w:color w:val="000000" w:themeColor="text2"/>
                <w:sz w:val="24"/>
                <w:szCs w:val="24"/>
              </w:rPr>
              <w:t xml:space="preserve">Click on </w:t>
            </w:r>
            <w:r w:rsidRPr="00CA3E81">
              <w:rPr>
                <w:b/>
                <w:bCs/>
                <w:color w:val="000000" w:themeColor="text2"/>
                <w:sz w:val="24"/>
                <w:szCs w:val="24"/>
              </w:rPr>
              <w:t>Outputs</w:t>
            </w:r>
            <w:r>
              <w:rPr>
                <w:color w:val="000000" w:themeColor="text2"/>
                <w:sz w:val="24"/>
                <w:szCs w:val="24"/>
              </w:rPr>
              <w:t xml:space="preserve"> in toggle button(bottom-left) to generate these layers</w:t>
            </w:r>
            <w:r w:rsidR="00EA055F">
              <w:rPr>
                <w:color w:val="000000" w:themeColor="text2"/>
                <w:sz w:val="24"/>
                <w:szCs w:val="24"/>
              </w:rPr>
              <w:t>.</w:t>
            </w:r>
          </w:p>
          <w:p w14:paraId="55AF9378" w14:textId="77777777" w:rsidR="00CA3E81" w:rsidRDefault="00CA3E81" w:rsidP="00584BD4">
            <w:pPr>
              <w:spacing w:after="0"/>
              <w:rPr>
                <w:color w:val="000000" w:themeColor="text2"/>
                <w:sz w:val="24"/>
                <w:szCs w:val="24"/>
              </w:rPr>
            </w:pPr>
          </w:p>
          <w:p w14:paraId="3AF6B9E5" w14:textId="414C5A54" w:rsidR="004709AE" w:rsidRDefault="004709AE" w:rsidP="00584BD4">
            <w:pPr>
              <w:spacing w:after="0"/>
              <w:rPr>
                <w:color w:val="000000" w:themeColor="text1"/>
                <w:sz w:val="24"/>
                <w:szCs w:val="24"/>
              </w:rPr>
            </w:pPr>
            <w:r w:rsidRPr="0E7679F0">
              <w:rPr>
                <w:color w:val="000000" w:themeColor="text2"/>
                <w:sz w:val="24"/>
                <w:szCs w:val="24"/>
              </w:rPr>
              <w:t xml:space="preserve"> </w:t>
            </w:r>
            <w:r w:rsidR="00EA055F">
              <w:rPr>
                <w:color w:val="000000" w:themeColor="text2"/>
                <w:sz w:val="24"/>
                <w:szCs w:val="24"/>
              </w:rPr>
              <w:t>O</w:t>
            </w:r>
            <w:r w:rsidRPr="0E7679F0">
              <w:rPr>
                <w:color w:val="000000" w:themeColor="text2"/>
                <w:sz w:val="24"/>
                <w:szCs w:val="24"/>
              </w:rPr>
              <w:t>utput</w:t>
            </w:r>
            <w:r w:rsidR="00EA055F">
              <w:rPr>
                <w:color w:val="000000" w:themeColor="text2"/>
                <w:sz w:val="24"/>
                <w:szCs w:val="24"/>
              </w:rPr>
              <w:t xml:space="preserve"> metric</w:t>
            </w:r>
            <w:r w:rsidRPr="0E7679F0">
              <w:rPr>
                <w:color w:val="000000" w:themeColor="text2"/>
                <w:sz w:val="24"/>
                <w:szCs w:val="24"/>
              </w:rPr>
              <w:t xml:space="preserve"> 1</w:t>
            </w:r>
            <w:r>
              <w:rPr>
                <w:color w:val="000000" w:themeColor="text2"/>
                <w:sz w:val="24"/>
                <w:szCs w:val="24"/>
              </w:rPr>
              <w:t xml:space="preserve"> </w:t>
            </w:r>
            <w:r w:rsidR="00CA3E81">
              <w:rPr>
                <w:color w:val="000000" w:themeColor="text2"/>
                <w:sz w:val="24"/>
                <w:szCs w:val="24"/>
              </w:rPr>
              <w:t>–</w:t>
            </w:r>
            <w:r>
              <w:rPr>
                <w:color w:val="000000" w:themeColor="text2"/>
                <w:sz w:val="24"/>
                <w:szCs w:val="24"/>
              </w:rPr>
              <w:t xml:space="preserve"> </w:t>
            </w:r>
            <w:r w:rsidR="00CA3E81">
              <w:rPr>
                <w:color w:val="000000" w:themeColor="text2"/>
                <w:sz w:val="24"/>
                <w:szCs w:val="24"/>
              </w:rPr>
              <w:t xml:space="preserve">Road </w:t>
            </w:r>
            <w:r w:rsidRPr="0E7679F0">
              <w:rPr>
                <w:color w:val="000000" w:themeColor="text2"/>
                <w:sz w:val="24"/>
                <w:szCs w:val="24"/>
              </w:rPr>
              <w:t xml:space="preserve">Network </w:t>
            </w:r>
            <w:r w:rsidR="00CA3E81">
              <w:rPr>
                <w:color w:val="000000" w:themeColor="text2"/>
                <w:sz w:val="24"/>
                <w:szCs w:val="24"/>
              </w:rPr>
              <w:t>T</w:t>
            </w:r>
            <w:r w:rsidRPr="0E7679F0">
              <w:rPr>
                <w:color w:val="000000" w:themeColor="text2"/>
                <w:sz w:val="24"/>
                <w:szCs w:val="24"/>
              </w:rPr>
              <w:t>raffic</w:t>
            </w:r>
            <w:r w:rsidR="00CA3E81">
              <w:rPr>
                <w:color w:val="000000" w:themeColor="text2"/>
                <w:sz w:val="24"/>
                <w:szCs w:val="24"/>
              </w:rPr>
              <w:t xml:space="preserve"> -&gt; </w:t>
            </w:r>
          </w:p>
          <w:p w14:paraId="62C9684D" w14:textId="77777777" w:rsidR="004709AE" w:rsidRDefault="004709AE" w:rsidP="00584BD4">
            <w:pPr>
              <w:pStyle w:val="BodyText"/>
            </w:pPr>
          </w:p>
        </w:tc>
        <w:tc>
          <w:tcPr>
            <w:tcW w:w="4814" w:type="dxa"/>
          </w:tcPr>
          <w:p w14:paraId="63B331A7" w14:textId="7020A238" w:rsidR="004709AE" w:rsidRDefault="004709AE" w:rsidP="00584BD4">
            <w:pPr>
              <w:pStyle w:val="BodyText"/>
            </w:pPr>
            <w:r>
              <w:rPr>
                <w:noProof/>
              </w:rPr>
              <w:drawing>
                <wp:inline distT="0" distB="0" distL="0" distR="0" wp14:anchorId="2EFC224D" wp14:editId="21867279">
                  <wp:extent cx="4161600" cy="2160000"/>
                  <wp:effectExtent l="0" t="0" r="444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pic:nvPicPr>
                        <pic:blipFill>
                          <a:blip r:embed="rId36">
                            <a:extLst>
                              <a:ext uri="{28A0092B-C50C-407E-A947-70E740481C1C}">
                                <a14:useLocalDpi xmlns:a14="http://schemas.microsoft.com/office/drawing/2010/main" val="0"/>
                              </a:ext>
                            </a:extLst>
                          </a:blip>
                          <a:stretch>
                            <a:fillRect/>
                          </a:stretch>
                        </pic:blipFill>
                        <pic:spPr>
                          <a:xfrm>
                            <a:off x="0" y="0"/>
                            <a:ext cx="4161600" cy="2160000"/>
                          </a:xfrm>
                          <a:prstGeom prst="rect">
                            <a:avLst/>
                          </a:prstGeom>
                        </pic:spPr>
                      </pic:pic>
                    </a:graphicData>
                  </a:graphic>
                </wp:inline>
              </w:drawing>
            </w:r>
          </w:p>
        </w:tc>
      </w:tr>
      <w:tr w:rsidR="004709AE" w14:paraId="0340422B" w14:textId="77777777" w:rsidTr="00584BD4">
        <w:tc>
          <w:tcPr>
            <w:tcW w:w="4814" w:type="dxa"/>
          </w:tcPr>
          <w:p w14:paraId="0C783CB5" w14:textId="435CC913" w:rsidR="004709AE" w:rsidRPr="00F07203" w:rsidRDefault="004709AE" w:rsidP="00584BD4">
            <w:pPr>
              <w:pStyle w:val="Caption"/>
            </w:pPr>
            <w:r>
              <w:lastRenderedPageBreak/>
              <w:t xml:space="preserve"> </w:t>
            </w:r>
            <w:r w:rsidR="00EA055F">
              <w:t>O</w:t>
            </w:r>
            <w:r>
              <w:t>utput</w:t>
            </w:r>
            <w:r w:rsidR="00EA055F">
              <w:t xml:space="preserve"> metric </w:t>
            </w:r>
            <w:r>
              <w:t xml:space="preserve">2 - Absolute </w:t>
            </w:r>
            <w:r w:rsidR="00CA3E81">
              <w:t>P</w:t>
            </w:r>
            <w:r>
              <w:t>opulation grid layer</w:t>
            </w:r>
            <w:r w:rsidR="00CA3E81">
              <w:t xml:space="preserve"> -&gt;</w:t>
            </w:r>
          </w:p>
          <w:p w14:paraId="3E7EC6A9" w14:textId="77777777" w:rsidR="004709AE" w:rsidRDefault="004709AE" w:rsidP="00584BD4">
            <w:pPr>
              <w:pStyle w:val="BodyText"/>
            </w:pPr>
          </w:p>
        </w:tc>
        <w:tc>
          <w:tcPr>
            <w:tcW w:w="4814" w:type="dxa"/>
          </w:tcPr>
          <w:p w14:paraId="2098068E" w14:textId="02485BCB" w:rsidR="004709AE" w:rsidRDefault="004709AE" w:rsidP="00584BD4">
            <w:pPr>
              <w:pStyle w:val="BodyText"/>
            </w:pPr>
            <w:r>
              <w:rPr>
                <w:noProof/>
              </w:rPr>
              <w:drawing>
                <wp:inline distT="0" distB="0" distL="0" distR="0" wp14:anchorId="2CF625E8" wp14:editId="6D9B9A83">
                  <wp:extent cx="4165200" cy="2160000"/>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pic:nvPicPr>
                        <pic:blipFill>
                          <a:blip r:embed="rId37">
                            <a:extLst>
                              <a:ext uri="{28A0092B-C50C-407E-A947-70E740481C1C}">
                                <a14:useLocalDpi xmlns:a14="http://schemas.microsoft.com/office/drawing/2010/main" val="0"/>
                              </a:ext>
                            </a:extLst>
                          </a:blip>
                          <a:stretch>
                            <a:fillRect/>
                          </a:stretch>
                        </pic:blipFill>
                        <pic:spPr>
                          <a:xfrm>
                            <a:off x="0" y="0"/>
                            <a:ext cx="4165200" cy="2160000"/>
                          </a:xfrm>
                          <a:prstGeom prst="rect">
                            <a:avLst/>
                          </a:prstGeom>
                        </pic:spPr>
                      </pic:pic>
                    </a:graphicData>
                  </a:graphic>
                </wp:inline>
              </w:drawing>
            </w:r>
          </w:p>
        </w:tc>
      </w:tr>
      <w:tr w:rsidR="004709AE" w14:paraId="6F8F93D7" w14:textId="77777777" w:rsidTr="00584BD4">
        <w:tc>
          <w:tcPr>
            <w:tcW w:w="4814" w:type="dxa"/>
          </w:tcPr>
          <w:p w14:paraId="752C0EA8" w14:textId="653F6290" w:rsidR="004709AE" w:rsidRDefault="00EA055F" w:rsidP="00584BD4">
            <w:pPr>
              <w:pStyle w:val="BodyText"/>
            </w:pPr>
            <w:r>
              <w:t>O</w:t>
            </w:r>
            <w:r w:rsidR="004709AE">
              <w:t>utput</w:t>
            </w:r>
            <w:r>
              <w:t xml:space="preserve"> metric</w:t>
            </w:r>
            <w:r w:rsidR="004709AE">
              <w:t xml:space="preserve"> 3 - Percentage of </w:t>
            </w:r>
            <w:r w:rsidR="00CA3E81">
              <w:t>A</w:t>
            </w:r>
            <w:r w:rsidR="004709AE">
              <w:t xml:space="preserve">rea </w:t>
            </w:r>
            <w:r w:rsidR="00CA3E81">
              <w:t>B</w:t>
            </w:r>
            <w:r w:rsidR="004709AE">
              <w:t>urnt in each grid cell (0 to 1)</w:t>
            </w:r>
            <w:r w:rsidR="00CA3E81">
              <w:t xml:space="preserve"> -&gt;</w:t>
            </w:r>
          </w:p>
          <w:p w14:paraId="53371129" w14:textId="77777777" w:rsidR="004709AE" w:rsidRDefault="004709AE" w:rsidP="00584BD4">
            <w:pPr>
              <w:pStyle w:val="BodyText"/>
            </w:pPr>
          </w:p>
        </w:tc>
        <w:tc>
          <w:tcPr>
            <w:tcW w:w="4814" w:type="dxa"/>
          </w:tcPr>
          <w:p w14:paraId="029A2BD1" w14:textId="1F104CD4" w:rsidR="004709AE" w:rsidRDefault="004709AE" w:rsidP="00584BD4">
            <w:pPr>
              <w:pStyle w:val="BodyText"/>
            </w:pPr>
            <w:r>
              <w:rPr>
                <w:noProof/>
              </w:rPr>
              <w:drawing>
                <wp:inline distT="0" distB="0" distL="0" distR="0" wp14:anchorId="4F60213B" wp14:editId="74284362">
                  <wp:extent cx="4168800" cy="21600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pic:nvPicPr>
                        <pic:blipFill>
                          <a:blip r:embed="rId38">
                            <a:extLst>
                              <a:ext uri="{28A0092B-C50C-407E-A947-70E740481C1C}">
                                <a14:useLocalDpi xmlns:a14="http://schemas.microsoft.com/office/drawing/2010/main" val="0"/>
                              </a:ext>
                            </a:extLst>
                          </a:blip>
                          <a:stretch>
                            <a:fillRect/>
                          </a:stretch>
                        </pic:blipFill>
                        <pic:spPr>
                          <a:xfrm>
                            <a:off x="0" y="0"/>
                            <a:ext cx="4168800" cy="2160000"/>
                          </a:xfrm>
                          <a:prstGeom prst="rect">
                            <a:avLst/>
                          </a:prstGeom>
                        </pic:spPr>
                      </pic:pic>
                    </a:graphicData>
                  </a:graphic>
                </wp:inline>
              </w:drawing>
            </w:r>
          </w:p>
        </w:tc>
      </w:tr>
    </w:tbl>
    <w:p w14:paraId="3EC354BE" w14:textId="1DBB2BFC" w:rsidR="00FB0ED5" w:rsidRDefault="00FB0ED5" w:rsidP="00584BD4">
      <w:pPr>
        <w:pStyle w:val="BodyText"/>
      </w:pPr>
    </w:p>
    <w:p w14:paraId="30931FFD" w14:textId="1B927DCC" w:rsidR="00FB0ED5" w:rsidRDefault="00FB0ED5">
      <w:pPr>
        <w:spacing w:after="0"/>
      </w:pPr>
      <w:r>
        <w:br w:type="page"/>
      </w:r>
    </w:p>
    <w:p w14:paraId="5DF0BF84" w14:textId="254F8C13" w:rsidR="0068583F" w:rsidRDefault="0068583F" w:rsidP="0068583F">
      <w:pPr>
        <w:pStyle w:val="Heading1"/>
      </w:pPr>
      <w:r>
        <w:lastRenderedPageBreak/>
        <w:t>Comparing Web-based to Standalone DSS</w:t>
      </w:r>
    </w:p>
    <w:p w14:paraId="77BD83F3" w14:textId="7C973AEA" w:rsidR="0068583F" w:rsidRPr="0068583F" w:rsidRDefault="0068583F" w:rsidP="0068583F">
      <w:pPr>
        <w:pStyle w:val="BodyText"/>
      </w:pPr>
      <w:r>
        <w:t xml:space="preserve">The following table compares the features available in the new Web-based DSS to the Standalone DSS prototype produced for </w:t>
      </w:r>
      <w:r w:rsidR="00A232CA">
        <w:t xml:space="preserve">the </w:t>
      </w:r>
      <w:r>
        <w:t>Great Ocean Road</w:t>
      </w:r>
      <w:r w:rsidR="00A232CA">
        <w:t xml:space="preserve"> region</w:t>
      </w:r>
      <w:r>
        <w:rPr>
          <w:rStyle w:val="FootnoteReference"/>
        </w:rPr>
        <w:footnoteReference w:id="1"/>
      </w:r>
      <w:r>
        <w:t>.</w:t>
      </w:r>
    </w:p>
    <w:tbl>
      <w:tblPr>
        <w:tblStyle w:val="TableGrid"/>
        <w:tblW w:w="0" w:type="auto"/>
        <w:tblLook w:val="04A0" w:firstRow="1" w:lastRow="0" w:firstColumn="1" w:lastColumn="0" w:noHBand="0" w:noVBand="1"/>
      </w:tblPr>
      <w:tblGrid>
        <w:gridCol w:w="3322"/>
        <w:gridCol w:w="3153"/>
        <w:gridCol w:w="3153"/>
      </w:tblGrid>
      <w:tr w:rsidR="0068583F" w14:paraId="704BFB7A" w14:textId="43BF8BE9" w:rsidTr="0068583F">
        <w:tc>
          <w:tcPr>
            <w:tcW w:w="3322" w:type="dxa"/>
          </w:tcPr>
          <w:p w14:paraId="0CA7EDAD" w14:textId="47333FCB" w:rsidR="0068583F" w:rsidRPr="00A232CA" w:rsidRDefault="0068583F" w:rsidP="0068583F">
            <w:pPr>
              <w:pStyle w:val="BodyText"/>
              <w:rPr>
                <w:b/>
                <w:bCs/>
              </w:rPr>
            </w:pPr>
            <w:r w:rsidRPr="00A232CA">
              <w:rPr>
                <w:b/>
                <w:bCs/>
              </w:rPr>
              <w:t xml:space="preserve">Feature </w:t>
            </w:r>
          </w:p>
        </w:tc>
        <w:tc>
          <w:tcPr>
            <w:tcW w:w="3153" w:type="dxa"/>
          </w:tcPr>
          <w:p w14:paraId="2155B6A1" w14:textId="1F0BC0A6" w:rsidR="0068583F" w:rsidRPr="00A232CA" w:rsidRDefault="0068583F" w:rsidP="0068583F">
            <w:pPr>
              <w:pStyle w:val="BodyText"/>
              <w:rPr>
                <w:b/>
                <w:bCs/>
              </w:rPr>
            </w:pPr>
            <w:r w:rsidRPr="00A232CA">
              <w:rPr>
                <w:b/>
                <w:bCs/>
              </w:rPr>
              <w:t>Web-based DSS</w:t>
            </w:r>
          </w:p>
        </w:tc>
        <w:tc>
          <w:tcPr>
            <w:tcW w:w="3153" w:type="dxa"/>
          </w:tcPr>
          <w:p w14:paraId="26673B78" w14:textId="146810EF" w:rsidR="0068583F" w:rsidRPr="00A232CA" w:rsidRDefault="0068583F" w:rsidP="0068583F">
            <w:pPr>
              <w:pStyle w:val="BodyText"/>
              <w:rPr>
                <w:b/>
                <w:bCs/>
              </w:rPr>
            </w:pPr>
            <w:r w:rsidRPr="00A232CA">
              <w:rPr>
                <w:b/>
                <w:bCs/>
              </w:rPr>
              <w:t>Standalone DSS</w:t>
            </w:r>
          </w:p>
        </w:tc>
      </w:tr>
      <w:tr w:rsidR="0068583F" w14:paraId="0225970D" w14:textId="5138E753" w:rsidTr="0068583F">
        <w:tc>
          <w:tcPr>
            <w:tcW w:w="3322" w:type="dxa"/>
          </w:tcPr>
          <w:p w14:paraId="2DFB71FB" w14:textId="0CA12DBC" w:rsidR="0068583F" w:rsidRDefault="00A232CA" w:rsidP="0068583F">
            <w:pPr>
              <w:pStyle w:val="BodyText"/>
            </w:pPr>
            <w:r>
              <w:t>Operating system support</w:t>
            </w:r>
          </w:p>
        </w:tc>
        <w:tc>
          <w:tcPr>
            <w:tcW w:w="3153" w:type="dxa"/>
          </w:tcPr>
          <w:p w14:paraId="22506B00" w14:textId="67DAB305" w:rsidR="0068583F" w:rsidRDefault="00A232CA" w:rsidP="0068583F">
            <w:pPr>
              <w:pStyle w:val="BodyText"/>
            </w:pPr>
            <w:r>
              <w:t>Available for Windows only</w:t>
            </w:r>
          </w:p>
        </w:tc>
        <w:tc>
          <w:tcPr>
            <w:tcW w:w="3153" w:type="dxa"/>
          </w:tcPr>
          <w:p w14:paraId="0F0F4674" w14:textId="25A5B0E4" w:rsidR="0068583F" w:rsidRDefault="00A232CA" w:rsidP="0068583F">
            <w:pPr>
              <w:pStyle w:val="BodyText"/>
            </w:pPr>
            <w:r>
              <w:t>Available on all operating systems</w:t>
            </w:r>
          </w:p>
        </w:tc>
      </w:tr>
      <w:tr w:rsidR="00A232CA" w14:paraId="5A837198" w14:textId="77777777" w:rsidTr="0068583F">
        <w:tc>
          <w:tcPr>
            <w:tcW w:w="3322" w:type="dxa"/>
          </w:tcPr>
          <w:p w14:paraId="099C190A" w14:textId="76C703A4" w:rsidR="00A232CA" w:rsidRDefault="00A232CA" w:rsidP="0068583F">
            <w:pPr>
              <w:pStyle w:val="BodyText"/>
            </w:pPr>
            <w:r>
              <w:t>Device support</w:t>
            </w:r>
          </w:p>
        </w:tc>
        <w:tc>
          <w:tcPr>
            <w:tcW w:w="3153" w:type="dxa"/>
          </w:tcPr>
          <w:p w14:paraId="44794FD4" w14:textId="73A458E4" w:rsidR="00A232CA" w:rsidRDefault="00A232CA" w:rsidP="0068583F">
            <w:pPr>
              <w:pStyle w:val="BodyText"/>
            </w:pPr>
            <w:r>
              <w:t>Available on Windows desktop machines only</w:t>
            </w:r>
          </w:p>
        </w:tc>
        <w:tc>
          <w:tcPr>
            <w:tcW w:w="3153" w:type="dxa"/>
          </w:tcPr>
          <w:p w14:paraId="7CF83E85" w14:textId="244D1EFA" w:rsidR="00A232CA" w:rsidRDefault="00A232CA" w:rsidP="0068583F">
            <w:pPr>
              <w:pStyle w:val="BodyText"/>
            </w:pPr>
            <w:r>
              <w:t>Available on all internet-enabled desktops and mobile devices</w:t>
            </w:r>
          </w:p>
        </w:tc>
      </w:tr>
      <w:tr w:rsidR="00A232CA" w14:paraId="3AC3CAA9" w14:textId="77777777" w:rsidTr="0068583F">
        <w:tc>
          <w:tcPr>
            <w:tcW w:w="3322" w:type="dxa"/>
          </w:tcPr>
          <w:p w14:paraId="7D9773F5" w14:textId="25E367B5" w:rsidR="00A232CA" w:rsidRDefault="00A232CA" w:rsidP="0068583F">
            <w:pPr>
              <w:pStyle w:val="BodyText"/>
            </w:pPr>
            <w:r>
              <w:t xml:space="preserve">Installation and maintenance </w:t>
            </w:r>
          </w:p>
        </w:tc>
        <w:tc>
          <w:tcPr>
            <w:tcW w:w="3153" w:type="dxa"/>
          </w:tcPr>
          <w:p w14:paraId="36486A20" w14:textId="5A30C8CF" w:rsidR="00A232CA" w:rsidRDefault="00A232CA" w:rsidP="0068583F">
            <w:pPr>
              <w:pStyle w:val="BodyText"/>
            </w:pPr>
            <w:r>
              <w:t>Software and subsequent updates manually installed on user machines</w:t>
            </w:r>
          </w:p>
        </w:tc>
        <w:tc>
          <w:tcPr>
            <w:tcW w:w="3153" w:type="dxa"/>
          </w:tcPr>
          <w:p w14:paraId="131C2BAA" w14:textId="49710C07" w:rsidR="00A232CA" w:rsidRDefault="00A232CA" w:rsidP="0068583F">
            <w:pPr>
              <w:pStyle w:val="BodyText"/>
            </w:pPr>
            <w:r>
              <w:t>Software automatically installed and updated on offering web server</w:t>
            </w:r>
          </w:p>
        </w:tc>
      </w:tr>
      <w:tr w:rsidR="00A232CA" w14:paraId="64B9AF22" w14:textId="77777777" w:rsidTr="0068583F">
        <w:tc>
          <w:tcPr>
            <w:tcW w:w="3322" w:type="dxa"/>
          </w:tcPr>
          <w:p w14:paraId="6166A948" w14:textId="448E8B60" w:rsidR="00A232CA" w:rsidRDefault="00A232CA" w:rsidP="0068583F">
            <w:pPr>
              <w:pStyle w:val="BodyText"/>
            </w:pPr>
            <w:r>
              <w:t>Human behaviour model</w:t>
            </w:r>
          </w:p>
        </w:tc>
        <w:tc>
          <w:tcPr>
            <w:tcW w:w="3153" w:type="dxa"/>
          </w:tcPr>
          <w:p w14:paraId="3A792252" w14:textId="6C10C3EF" w:rsidR="00A232CA" w:rsidRDefault="00D728E0" w:rsidP="0068583F">
            <w:pPr>
              <w:pStyle w:val="BodyText"/>
            </w:pPr>
            <w:r>
              <w:t xml:space="preserve">V1 co-developed with domain experts </w:t>
            </w:r>
          </w:p>
        </w:tc>
        <w:tc>
          <w:tcPr>
            <w:tcW w:w="3153" w:type="dxa"/>
          </w:tcPr>
          <w:p w14:paraId="54268498" w14:textId="59C9C636" w:rsidR="00A232CA" w:rsidRDefault="00D728E0" w:rsidP="0068583F">
            <w:pPr>
              <w:pStyle w:val="BodyText"/>
            </w:pPr>
            <w:r>
              <w:t>V2 improved to include self-evacuation archetypes</w:t>
            </w:r>
          </w:p>
        </w:tc>
      </w:tr>
      <w:tr w:rsidR="00716995" w14:paraId="6AA78F0B" w14:textId="77777777" w:rsidTr="0068583F">
        <w:tc>
          <w:tcPr>
            <w:tcW w:w="3322" w:type="dxa"/>
          </w:tcPr>
          <w:p w14:paraId="31038060" w14:textId="6143521F" w:rsidR="00716995" w:rsidRDefault="00716995" w:rsidP="0068583F">
            <w:pPr>
              <w:pStyle w:val="BodyText"/>
            </w:pPr>
            <w:r>
              <w:t>Traffic Model</w:t>
            </w:r>
          </w:p>
        </w:tc>
        <w:tc>
          <w:tcPr>
            <w:tcW w:w="3153" w:type="dxa"/>
          </w:tcPr>
          <w:p w14:paraId="6E60A88E" w14:textId="4AA42DD8" w:rsidR="00716995" w:rsidRDefault="00716995" w:rsidP="0068583F">
            <w:pPr>
              <w:pStyle w:val="BodyText"/>
            </w:pPr>
            <w:r>
              <w:t>MATSim V</w:t>
            </w:r>
            <w:r w:rsidR="00735109">
              <w:t>11</w:t>
            </w:r>
            <w:r>
              <w:t xml:space="preserve"> (2018)</w:t>
            </w:r>
          </w:p>
        </w:tc>
        <w:tc>
          <w:tcPr>
            <w:tcW w:w="3153" w:type="dxa"/>
          </w:tcPr>
          <w:p w14:paraId="0D2F4CF2" w14:textId="0D94B861" w:rsidR="00716995" w:rsidRDefault="00716995" w:rsidP="0068583F">
            <w:pPr>
              <w:pStyle w:val="BodyText"/>
            </w:pPr>
            <w:r>
              <w:t>MATSim V13 Snapshot (2020)</w:t>
            </w:r>
          </w:p>
        </w:tc>
      </w:tr>
      <w:tr w:rsidR="00D728E0" w14:paraId="6D7BB873" w14:textId="77777777" w:rsidTr="0068583F">
        <w:tc>
          <w:tcPr>
            <w:tcW w:w="3322" w:type="dxa"/>
          </w:tcPr>
          <w:p w14:paraId="41756B7C" w14:textId="3B326659" w:rsidR="00D728E0" w:rsidRDefault="00D728E0" w:rsidP="0068583F">
            <w:pPr>
              <w:pStyle w:val="BodyText"/>
            </w:pPr>
            <w:r>
              <w:t>Regions supported</w:t>
            </w:r>
          </w:p>
        </w:tc>
        <w:tc>
          <w:tcPr>
            <w:tcW w:w="3153" w:type="dxa"/>
          </w:tcPr>
          <w:p w14:paraId="50A957ED" w14:textId="0614329D" w:rsidR="00D728E0" w:rsidRDefault="00D728E0" w:rsidP="0068583F">
            <w:pPr>
              <w:pStyle w:val="BodyText"/>
            </w:pPr>
            <w:r>
              <w:t>Surf Coast Shire VIC only</w:t>
            </w:r>
          </w:p>
        </w:tc>
        <w:tc>
          <w:tcPr>
            <w:tcW w:w="3153" w:type="dxa"/>
          </w:tcPr>
          <w:p w14:paraId="0B9EFDCF" w14:textId="63F5A85D" w:rsidR="00D728E0" w:rsidRDefault="00D728E0" w:rsidP="0068583F">
            <w:pPr>
              <w:pStyle w:val="BodyText"/>
            </w:pPr>
            <w:r>
              <w:t>Surf Coast Shire VIC and Mount Alexander Shire VIC are initially supported. New regions can be added as needed.</w:t>
            </w:r>
          </w:p>
        </w:tc>
      </w:tr>
      <w:tr w:rsidR="00D728E0" w14:paraId="3193DDE3" w14:textId="77777777" w:rsidTr="0068583F">
        <w:tc>
          <w:tcPr>
            <w:tcW w:w="3322" w:type="dxa"/>
          </w:tcPr>
          <w:p w14:paraId="623716FA" w14:textId="23AE6541" w:rsidR="00D728E0" w:rsidRDefault="00D728E0" w:rsidP="0068583F">
            <w:pPr>
              <w:pStyle w:val="BodyText"/>
            </w:pPr>
            <w:r>
              <w:t xml:space="preserve">Phoenix </w:t>
            </w:r>
            <w:proofErr w:type="spellStart"/>
            <w:r>
              <w:t>RapidFire</w:t>
            </w:r>
            <w:proofErr w:type="spellEnd"/>
            <w:r>
              <w:t xml:space="preserve"> support</w:t>
            </w:r>
          </w:p>
        </w:tc>
        <w:tc>
          <w:tcPr>
            <w:tcW w:w="3153" w:type="dxa"/>
          </w:tcPr>
          <w:p w14:paraId="7679625D" w14:textId="6FAEEA1C" w:rsidR="00D728E0" w:rsidRDefault="00D728E0" w:rsidP="0068583F">
            <w:pPr>
              <w:pStyle w:val="BodyText"/>
            </w:pPr>
            <w:r>
              <w:t xml:space="preserve">Shows </w:t>
            </w:r>
            <w:proofErr w:type="spellStart"/>
            <w:r w:rsidR="00073618">
              <w:t>I</w:t>
            </w:r>
            <w:r>
              <w:t>sochrome</w:t>
            </w:r>
            <w:proofErr w:type="spellEnd"/>
            <w:r w:rsidR="00073618">
              <w:t xml:space="preserve"> output</w:t>
            </w:r>
            <w:r>
              <w:t>; hazard analysis produces colour map to show intersection of fire front with roads</w:t>
            </w:r>
          </w:p>
        </w:tc>
        <w:tc>
          <w:tcPr>
            <w:tcW w:w="3153" w:type="dxa"/>
          </w:tcPr>
          <w:p w14:paraId="29BF790E" w14:textId="4F49AC04" w:rsidR="00D728E0" w:rsidRDefault="00D728E0" w:rsidP="0068583F">
            <w:pPr>
              <w:pStyle w:val="BodyText"/>
            </w:pPr>
            <w:r>
              <w:t xml:space="preserve">Shows </w:t>
            </w:r>
            <w:r w:rsidR="00073618">
              <w:t xml:space="preserve">more accurate </w:t>
            </w:r>
            <w:r>
              <w:t xml:space="preserve">raster grid output </w:t>
            </w:r>
            <w:r w:rsidR="00073618">
              <w:t>together with</w:t>
            </w:r>
            <w:r>
              <w:t xml:space="preserve"> intensity colouring; </w:t>
            </w:r>
            <w:r w:rsidR="00073618">
              <w:t>time slider</w:t>
            </w:r>
            <w:r>
              <w:t xml:space="preserve"> </w:t>
            </w:r>
            <w:r w:rsidR="00073618">
              <w:t>gives</w:t>
            </w:r>
            <w:r>
              <w:t xml:space="preserve"> improved </w:t>
            </w:r>
            <w:r w:rsidR="00073618">
              <w:t>understanding of timing and intensity of intersection with full landscape including roads</w:t>
            </w:r>
          </w:p>
        </w:tc>
      </w:tr>
      <w:tr w:rsidR="00073618" w14:paraId="47293257" w14:textId="77777777" w:rsidTr="0068583F">
        <w:tc>
          <w:tcPr>
            <w:tcW w:w="3322" w:type="dxa"/>
          </w:tcPr>
          <w:p w14:paraId="79E9AB37" w14:textId="7DF7DED8" w:rsidR="00073618" w:rsidRDefault="00073618" w:rsidP="0068583F">
            <w:pPr>
              <w:pStyle w:val="BodyText"/>
            </w:pPr>
            <w:r>
              <w:t>Evacuation plan support</w:t>
            </w:r>
          </w:p>
        </w:tc>
        <w:tc>
          <w:tcPr>
            <w:tcW w:w="3153" w:type="dxa"/>
          </w:tcPr>
          <w:p w14:paraId="145A67AD" w14:textId="5A420C3B" w:rsidR="00073618" w:rsidRDefault="00073618" w:rsidP="0068583F">
            <w:pPr>
              <w:pStyle w:val="BodyText"/>
            </w:pPr>
            <w:r>
              <w:t xml:space="preserve">Allows an evacuation plan to be constructed by selecting zones on the map and configuring timed messages to be sent to agents in those zones during the simulation </w:t>
            </w:r>
          </w:p>
        </w:tc>
        <w:tc>
          <w:tcPr>
            <w:tcW w:w="3153" w:type="dxa"/>
          </w:tcPr>
          <w:p w14:paraId="6B4813B7" w14:textId="34CD8043" w:rsidR="00073618" w:rsidRDefault="00073618" w:rsidP="0068583F">
            <w:pPr>
              <w:pStyle w:val="BodyText"/>
            </w:pPr>
            <w:r>
              <w:t>Ditto</w:t>
            </w:r>
          </w:p>
        </w:tc>
      </w:tr>
      <w:tr w:rsidR="00073618" w14:paraId="6A98DA45" w14:textId="77777777" w:rsidTr="0068583F">
        <w:tc>
          <w:tcPr>
            <w:tcW w:w="3322" w:type="dxa"/>
          </w:tcPr>
          <w:p w14:paraId="3D714FBA" w14:textId="45FB938B" w:rsidR="00073618" w:rsidRDefault="00073618" w:rsidP="0068583F">
            <w:pPr>
              <w:pStyle w:val="BodyText"/>
            </w:pPr>
            <w:r>
              <w:t>Outputs supported</w:t>
            </w:r>
          </w:p>
        </w:tc>
        <w:tc>
          <w:tcPr>
            <w:tcW w:w="3153" w:type="dxa"/>
          </w:tcPr>
          <w:p w14:paraId="3F0C57E1" w14:textId="496A2252" w:rsidR="00073618" w:rsidRDefault="00716995" w:rsidP="0068583F">
            <w:pPr>
              <w:pStyle w:val="BodyText"/>
            </w:pPr>
            <w:r>
              <w:t>Driving vehicles playback, Zone-based heatmaps, Road-network links based heatmap, Charts, Tables (export)</w:t>
            </w:r>
          </w:p>
        </w:tc>
        <w:tc>
          <w:tcPr>
            <w:tcW w:w="3153" w:type="dxa"/>
          </w:tcPr>
          <w:p w14:paraId="57942D40" w14:textId="19A67C73" w:rsidR="00073618" w:rsidRDefault="00716995" w:rsidP="0068583F">
            <w:pPr>
              <w:pStyle w:val="BodyText"/>
            </w:pPr>
            <w:r>
              <w:t xml:space="preserve">Driving vehicles playback, Zone-based heatmaps, Road-network links based heatmap, Charts (not available yet), Tables (export), </w:t>
            </w:r>
            <w:r>
              <w:lastRenderedPageBreak/>
              <w:t>Conditional layers (on-the-fly analysis)</w:t>
            </w:r>
          </w:p>
        </w:tc>
      </w:tr>
    </w:tbl>
    <w:p w14:paraId="015C2668" w14:textId="77777777" w:rsidR="0068583F" w:rsidRPr="0068583F" w:rsidRDefault="0068583F" w:rsidP="0068583F">
      <w:pPr>
        <w:pStyle w:val="BodyText"/>
      </w:pPr>
    </w:p>
    <w:p w14:paraId="2907725D" w14:textId="77777777" w:rsidR="004709AE" w:rsidRDefault="004709AE" w:rsidP="00584BD4">
      <w:pPr>
        <w:pStyle w:val="BodyText"/>
      </w:pPr>
    </w:p>
    <w:p w14:paraId="3154A083" w14:textId="716AD9CE" w:rsidR="00EB40C4" w:rsidRDefault="007E32AB" w:rsidP="00956D73">
      <w:pPr>
        <w:pStyle w:val="Heading1"/>
        <w:rPr>
          <w:noProof/>
        </w:rPr>
      </w:pPr>
      <w:bookmarkStart w:id="6" w:name="_Toc43115340"/>
      <w:r>
        <w:rPr>
          <w:noProof/>
        </w:rPr>
        <w:t>Other deliverables</w:t>
      </w:r>
      <w:bookmarkEnd w:id="6"/>
    </w:p>
    <w:p w14:paraId="169E9390" w14:textId="77777777" w:rsidR="007E32AB" w:rsidRPr="007E32AB" w:rsidRDefault="007E32AB" w:rsidP="007E32AB">
      <w:pPr>
        <w:pStyle w:val="Heading2"/>
      </w:pPr>
      <w:bookmarkStart w:id="7" w:name="_Toc43115341"/>
      <w:r>
        <w:t>Budget</w:t>
      </w:r>
      <w:bookmarkEnd w:id="7"/>
    </w:p>
    <w:p w14:paraId="5C8FCA36" w14:textId="087CDF27" w:rsidR="00956D73" w:rsidRDefault="00B11D24" w:rsidP="00584BD4">
      <w:pPr>
        <w:pStyle w:val="BodyText"/>
      </w:pPr>
      <w:r>
        <w:t xml:space="preserve">The total funding for this project is $500,000 split into </w:t>
      </w:r>
      <w:r w:rsidR="00A329F6">
        <w:t>five</w:t>
      </w:r>
      <w:r>
        <w:t xml:space="preserve"> instalments according to </w:t>
      </w:r>
      <w:r w:rsidR="004D0F46">
        <w:t>Schedule 2 of the funding agreement. Co-investment has been made by the CSIRO through in-kind contribution for a total project budget of $688,000.</w:t>
      </w:r>
      <w:r w:rsidR="009F3021">
        <w:t xml:space="preserve"> </w:t>
      </w:r>
      <w:r w:rsidR="009F3021">
        <w:fldChar w:fldCharType="begin"/>
      </w:r>
      <w:r w:rsidR="009F3021">
        <w:instrText xml:space="preserve"> REF _Ref28005724 \h </w:instrText>
      </w:r>
      <w:r w:rsidR="009F3021">
        <w:fldChar w:fldCharType="separate"/>
      </w:r>
      <w:r w:rsidR="002E7500">
        <w:t xml:space="preserve">Table </w:t>
      </w:r>
      <w:r w:rsidR="002E7500">
        <w:rPr>
          <w:noProof/>
        </w:rPr>
        <w:t>3</w:t>
      </w:r>
      <w:r w:rsidR="009F3021">
        <w:fldChar w:fldCharType="end"/>
      </w:r>
      <w:r w:rsidR="009F3021">
        <w:t xml:space="preserve"> report on the total project expenditure for the period </w:t>
      </w:r>
      <w:r w:rsidR="00F8171A" w:rsidRPr="005F71EE">
        <w:rPr>
          <w:highlight w:val="yellow"/>
        </w:rPr>
        <w:t>October 2019 - April 2020</w:t>
      </w:r>
      <w:r w:rsidR="009F3021" w:rsidRPr="005F71EE">
        <w:rPr>
          <w:highlight w:val="yellow"/>
        </w:rPr>
        <w:t>.</w:t>
      </w:r>
      <w:r w:rsidR="009F3021">
        <w:t xml:space="preserve"> </w:t>
      </w:r>
      <w:r w:rsidR="00C949CC">
        <w:t>The full expenditure statement has been provided as a separate PDF document to DPC.</w:t>
      </w:r>
    </w:p>
    <w:p w14:paraId="1E3478BC" w14:textId="77777777" w:rsidR="00A10E8B" w:rsidRDefault="00A10E8B" w:rsidP="00584BD4">
      <w:pPr>
        <w:pStyle w:val="BodyText"/>
      </w:pPr>
    </w:p>
    <w:p w14:paraId="61981342" w14:textId="2783945C" w:rsidR="009F3021" w:rsidRDefault="009F3021" w:rsidP="00584BD4">
      <w:pPr>
        <w:pStyle w:val="Caption"/>
      </w:pPr>
      <w:bookmarkStart w:id="8" w:name="_Ref28005724"/>
      <w:r>
        <w:t xml:space="preserve">Table </w:t>
      </w:r>
      <w:r>
        <w:fldChar w:fldCharType="begin"/>
      </w:r>
      <w:r>
        <w:instrText>SEQ Table \* ARABIC</w:instrText>
      </w:r>
      <w:r>
        <w:fldChar w:fldCharType="separate"/>
      </w:r>
      <w:r w:rsidR="002E7500">
        <w:rPr>
          <w:noProof/>
        </w:rPr>
        <w:t>3</w:t>
      </w:r>
      <w:r>
        <w:fldChar w:fldCharType="end"/>
      </w:r>
      <w:bookmarkEnd w:id="8"/>
      <w:r>
        <w:t xml:space="preserve">. </w:t>
      </w:r>
      <w:r w:rsidRPr="005F71EE">
        <w:rPr>
          <w:highlight w:val="yellow"/>
        </w:rPr>
        <w:t xml:space="preserve">Project expenditure </w:t>
      </w:r>
      <w:r w:rsidR="00F8171A" w:rsidRPr="005F71EE">
        <w:rPr>
          <w:highlight w:val="yellow"/>
        </w:rPr>
        <w:t>October 2019-April 2020</w:t>
      </w:r>
    </w:p>
    <w:p w14:paraId="134D5DB9" w14:textId="4BF9DC0A" w:rsidR="007E32AB" w:rsidRDefault="00F8171A" w:rsidP="00584BD4">
      <w:pPr>
        <w:pStyle w:val="BodyText"/>
      </w:pPr>
      <w:commentRangeStart w:id="9"/>
      <w:r>
        <w:rPr>
          <w:noProof/>
        </w:rPr>
        <w:drawing>
          <wp:inline distT="0" distB="0" distL="0" distR="0" wp14:anchorId="4B7B46D2" wp14:editId="4D92233D">
            <wp:extent cx="5629582" cy="3505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9">
                      <a:extLst>
                        <a:ext uri="{28A0092B-C50C-407E-A947-70E740481C1C}">
                          <a14:useLocalDpi xmlns:a14="http://schemas.microsoft.com/office/drawing/2010/main" val="0"/>
                        </a:ext>
                      </a:extLst>
                    </a:blip>
                    <a:stretch>
                      <a:fillRect/>
                    </a:stretch>
                  </pic:blipFill>
                  <pic:spPr>
                    <a:xfrm>
                      <a:off x="0" y="0"/>
                      <a:ext cx="5629582" cy="3505200"/>
                    </a:xfrm>
                    <a:prstGeom prst="rect">
                      <a:avLst/>
                    </a:prstGeom>
                  </pic:spPr>
                </pic:pic>
              </a:graphicData>
            </a:graphic>
          </wp:inline>
        </w:drawing>
      </w:r>
      <w:commentRangeEnd w:id="9"/>
      <w:r>
        <w:rPr>
          <w:rStyle w:val="CommentReference"/>
        </w:rPr>
        <w:commentReference w:id="9"/>
      </w:r>
    </w:p>
    <w:p w14:paraId="292930AA" w14:textId="77777777" w:rsidR="00DD4E93" w:rsidRDefault="006945AD" w:rsidP="00B93400">
      <w:pPr>
        <w:spacing w:after="0"/>
      </w:pPr>
      <w:r>
        <w:br w:type="page"/>
      </w:r>
    </w:p>
    <w:p w14:paraId="2C3CC5C5" w14:textId="77777777" w:rsidR="00A943B2" w:rsidRDefault="00A943B2" w:rsidP="00415EED">
      <w:pPr>
        <w:pStyle w:val="Heading1noTOC"/>
      </w:pPr>
      <w:bookmarkStart w:id="10" w:name="_Toc315694433"/>
      <w:r>
        <w:lastRenderedPageBreak/>
        <w:t>References</w:t>
      </w:r>
      <w:bookmarkEnd w:id="10"/>
    </w:p>
    <w:p w14:paraId="327BF281" w14:textId="77777777" w:rsidR="004F287F" w:rsidRDefault="004F287F" w:rsidP="00584BD4">
      <w:pPr>
        <w:pStyle w:val="Reference"/>
      </w:pPr>
    </w:p>
    <w:p w14:paraId="0D94CB8E" w14:textId="77777777" w:rsidR="00AF1621" w:rsidRPr="00AF1621" w:rsidRDefault="006960F3" w:rsidP="00AF1621">
      <w:pPr>
        <w:pStyle w:val="Bibliography"/>
        <w:rPr>
          <w:rFonts w:cs="Calibri"/>
          <w:sz w:val="24"/>
        </w:rPr>
      </w:pPr>
      <w:r>
        <w:fldChar w:fldCharType="begin"/>
      </w:r>
      <w:r w:rsidR="00AF1621">
        <w:instrText xml:space="preserve"> ADDIN ZOTERO_BIBL {"uncited":[],"omitted":[],"custom":[]} CSL_BIBLIOGRAPHY </w:instrText>
      </w:r>
      <w:r>
        <w:fldChar w:fldCharType="separate"/>
      </w:r>
      <w:r w:rsidR="00AF1621" w:rsidRPr="00AF1621">
        <w:rPr>
          <w:rFonts w:cs="Calibri"/>
          <w:sz w:val="24"/>
        </w:rPr>
        <w:t>[1]</w:t>
      </w:r>
      <w:r w:rsidR="00AF1621" w:rsidRPr="00AF1621">
        <w:rPr>
          <w:rFonts w:cs="Calibri"/>
          <w:sz w:val="24"/>
        </w:rPr>
        <w:tab/>
        <w:t>V. Lemiale, D. Singh, L. Marquez, and V. Dabre, “Bushfire evacuation modelling Phase 2 Progress report October 2019-April 2020,” CSIRO Data61, Clayton, Australia, EP203657, 2020.</w:t>
      </w:r>
    </w:p>
    <w:p w14:paraId="2051B9FD" w14:textId="77777777" w:rsidR="00AF1621" w:rsidRPr="00AF1621" w:rsidRDefault="00AF1621" w:rsidP="00AF1621">
      <w:pPr>
        <w:pStyle w:val="Bibliography"/>
        <w:rPr>
          <w:rFonts w:cs="Calibri"/>
          <w:sz w:val="24"/>
        </w:rPr>
      </w:pPr>
      <w:r w:rsidRPr="00AF1621">
        <w:rPr>
          <w:rFonts w:cs="Calibri"/>
          <w:sz w:val="24"/>
        </w:rPr>
        <w:t>[2]</w:t>
      </w:r>
      <w:r w:rsidRPr="00AF1621">
        <w:rPr>
          <w:rFonts w:cs="Calibri"/>
          <w:sz w:val="24"/>
        </w:rPr>
        <w:tab/>
        <w:t>V. Lemiale, D. Singh, N. Forbes-Smith, A. Young, M. Prakash, and J. Hilton, “Bushfire evacuation modelling Phase 2 Progress report January-November 2019,” CSIRO Data61, Clayton, Australia, EP198530, 2019.</w:t>
      </w:r>
    </w:p>
    <w:p w14:paraId="098F06E1" w14:textId="4007098C" w:rsidR="009E26CC" w:rsidRDefault="006960F3" w:rsidP="00584BD4">
      <w:pPr>
        <w:pStyle w:val="BodyText"/>
      </w:pPr>
      <w:r>
        <w:fldChar w:fldCharType="end"/>
      </w:r>
    </w:p>
    <w:p w14:paraId="4F07A786" w14:textId="77777777" w:rsidR="009E26CC" w:rsidRDefault="009E26CC" w:rsidP="00584BD4">
      <w:pPr>
        <w:pStyle w:val="BodyText"/>
      </w:pPr>
      <w:r>
        <w:br w:type="page"/>
      </w:r>
    </w:p>
    <w:p w14:paraId="46675B56" w14:textId="77777777" w:rsidR="004F287F" w:rsidRPr="004F287F" w:rsidRDefault="004F287F" w:rsidP="00584BD4">
      <w:pPr>
        <w:pStyle w:val="BodyText"/>
        <w:sectPr w:rsidR="004F287F" w:rsidRPr="004F287F" w:rsidSect="00AE0D97">
          <w:pgSz w:w="11906" w:h="16838" w:code="9"/>
          <w:pgMar w:top="1134" w:right="1134" w:bottom="1134" w:left="1134" w:header="510" w:footer="624" w:gutter="0"/>
          <w:pgNumType w:start="1"/>
          <w:cols w:space="284"/>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337"/>
        <w:gridCol w:w="457"/>
        <w:gridCol w:w="4961"/>
      </w:tblGrid>
      <w:tr w:rsidR="001D2813" w14:paraId="26745B13" w14:textId="77777777" w:rsidTr="00F1459A">
        <w:tc>
          <w:tcPr>
            <w:tcW w:w="3337" w:type="dxa"/>
          </w:tcPr>
          <w:p w14:paraId="0627BF92" w14:textId="77777777" w:rsidR="001D2813" w:rsidRPr="00585C0D" w:rsidRDefault="00C53C00" w:rsidP="00F1459A">
            <w:pPr>
              <w:pStyle w:val="BackCoverContactHeading"/>
            </w:pPr>
            <w:r>
              <w:rPr>
                <w:noProof/>
              </w:rPr>
              <w:lastRenderedPageBreak/>
              <mc:AlternateContent>
                <mc:Choice Requires="wpg">
                  <w:drawing>
                    <wp:anchor distT="0" distB="0" distL="114300" distR="114300" simplePos="0" relativeHeight="251794432" behindDoc="1" locked="1" layoutInCell="1" allowOverlap="1" wp14:anchorId="0B6148DF" wp14:editId="2E355A0C">
                      <wp:simplePos x="0" y="0"/>
                      <wp:positionH relativeFrom="page">
                        <wp:posOffset>-504190</wp:posOffset>
                      </wp:positionH>
                      <wp:positionV relativeFrom="page">
                        <wp:posOffset>5624830</wp:posOffset>
                      </wp:positionV>
                      <wp:extent cx="7099200" cy="2988000"/>
                      <wp:effectExtent l="0" t="0" r="6985" b="3175"/>
                      <wp:wrapNone/>
                      <wp:docPr id="6" name="Group 699" descr="backgroun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99200" cy="2988000"/>
                                <a:chOff x="284" y="8841"/>
                                <a:chExt cx="11179" cy="4708"/>
                              </a:xfrm>
                            </wpg:grpSpPr>
                            <wps:wsp>
                              <wps:cNvPr id="7" name="Freeform 31"/>
                              <wps:cNvSpPr>
                                <a:spLocks/>
                              </wps:cNvSpPr>
                              <wps:spPr bwMode="auto">
                                <a:xfrm>
                                  <a:off x="443" y="8841"/>
                                  <a:ext cx="722" cy="479"/>
                                </a:xfrm>
                                <a:custGeom>
                                  <a:avLst/>
                                  <a:gdLst>
                                    <a:gd name="T0" fmla="*/ 25619 w 145"/>
                                    <a:gd name="T1" fmla="*/ 2851 h 96"/>
                                    <a:gd name="T2" fmla="*/ 25619 w 145"/>
                                    <a:gd name="T3" fmla="*/ 2851 h 96"/>
                                    <a:gd name="T4" fmla="*/ 25619 w 145"/>
                                    <a:gd name="T5" fmla="*/ 2851 h 96"/>
                                    <a:gd name="T6" fmla="*/ 11386 w 145"/>
                                    <a:gd name="T7" fmla="*/ 11404 h 96"/>
                                    <a:gd name="T8" fmla="*/ 2847 w 145"/>
                                    <a:gd name="T9" fmla="*/ 14254 h 96"/>
                                    <a:gd name="T10" fmla="*/ 0 w 145"/>
                                    <a:gd name="T11" fmla="*/ 19956 h 96"/>
                                    <a:gd name="T12" fmla="*/ 0 w 145"/>
                                    <a:gd name="T13" fmla="*/ 22807 h 96"/>
                                    <a:gd name="T14" fmla="*/ 0 w 145"/>
                                    <a:gd name="T15" fmla="*/ 28509 h 96"/>
                                    <a:gd name="T16" fmla="*/ 0 w 145"/>
                                    <a:gd name="T17" fmla="*/ 48465 h 96"/>
                                    <a:gd name="T18" fmla="*/ 0 w 145"/>
                                    <a:gd name="T19" fmla="*/ 48465 h 96"/>
                                    <a:gd name="T20" fmla="*/ 0 w 145"/>
                                    <a:gd name="T21" fmla="*/ 48465 h 96"/>
                                    <a:gd name="T22" fmla="*/ 0 w 145"/>
                                    <a:gd name="T23" fmla="*/ 48465 h 96"/>
                                    <a:gd name="T24" fmla="*/ 2847 w 145"/>
                                    <a:gd name="T25" fmla="*/ 54167 h 96"/>
                                    <a:gd name="T26" fmla="*/ 378591 w 145"/>
                                    <a:gd name="T27" fmla="*/ 273685 h 96"/>
                                    <a:gd name="T28" fmla="*/ 387131 w 145"/>
                                    <a:gd name="T29" fmla="*/ 273685 h 96"/>
                                    <a:gd name="T30" fmla="*/ 387131 w 145"/>
                                    <a:gd name="T31" fmla="*/ 273685 h 96"/>
                                    <a:gd name="T32" fmla="*/ 387131 w 145"/>
                                    <a:gd name="T33" fmla="*/ 273685 h 96"/>
                                    <a:gd name="T34" fmla="*/ 387131 w 145"/>
                                    <a:gd name="T35" fmla="*/ 273685 h 96"/>
                                    <a:gd name="T36" fmla="*/ 401364 w 145"/>
                                    <a:gd name="T37" fmla="*/ 265132 h 96"/>
                                    <a:gd name="T38" fmla="*/ 409903 w 145"/>
                                    <a:gd name="T39" fmla="*/ 259431 h 96"/>
                                    <a:gd name="T40" fmla="*/ 412750 w 145"/>
                                    <a:gd name="T41" fmla="*/ 256580 h 96"/>
                                    <a:gd name="T42" fmla="*/ 412750 w 145"/>
                                    <a:gd name="T43" fmla="*/ 250878 h 96"/>
                                    <a:gd name="T44" fmla="*/ 412750 w 145"/>
                                    <a:gd name="T45" fmla="*/ 248027 h 96"/>
                                    <a:gd name="T46" fmla="*/ 412750 w 145"/>
                                    <a:gd name="T47" fmla="*/ 228071 h 96"/>
                                    <a:gd name="T48" fmla="*/ 412750 w 145"/>
                                    <a:gd name="T49" fmla="*/ 228071 h 96"/>
                                    <a:gd name="T50" fmla="*/ 409903 w 145"/>
                                    <a:gd name="T51" fmla="*/ 219518 h 96"/>
                                    <a:gd name="T52" fmla="*/ 34159 w 145"/>
                                    <a:gd name="T53" fmla="*/ 2851 h 96"/>
                                    <a:gd name="T54" fmla="*/ 25619 w 145"/>
                                    <a:gd name="T55" fmla="*/ 285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5" h="96">
                                      <a:moveTo>
                                        <a:pt x="9" y="1"/>
                                      </a:moveTo>
                                      <a:cubicBezTo>
                                        <a:pt x="9" y="1"/>
                                        <a:pt x="9" y="1"/>
                                        <a:pt x="9" y="1"/>
                                      </a:cubicBezTo>
                                      <a:cubicBezTo>
                                        <a:pt x="9" y="1"/>
                                        <a:pt x="9" y="1"/>
                                        <a:pt x="9" y="1"/>
                                      </a:cubicBezTo>
                                      <a:cubicBezTo>
                                        <a:pt x="4" y="4"/>
                                        <a:pt x="4" y="4"/>
                                        <a:pt x="4" y="4"/>
                                      </a:cubicBezTo>
                                      <a:cubicBezTo>
                                        <a:pt x="1" y="5"/>
                                        <a:pt x="1" y="5"/>
                                        <a:pt x="1" y="5"/>
                                      </a:cubicBezTo>
                                      <a:cubicBezTo>
                                        <a:pt x="1" y="6"/>
                                        <a:pt x="0" y="6"/>
                                        <a:pt x="0" y="7"/>
                                      </a:cubicBezTo>
                                      <a:cubicBezTo>
                                        <a:pt x="0"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0" y="19"/>
                                        <a:pt x="1" y="19"/>
                                      </a:cubicBezTo>
                                      <a:cubicBezTo>
                                        <a:pt x="133" y="96"/>
                                        <a:pt x="133" y="96"/>
                                        <a:pt x="133" y="96"/>
                                      </a:cubicBezTo>
                                      <a:cubicBezTo>
                                        <a:pt x="134" y="96"/>
                                        <a:pt x="135" y="96"/>
                                        <a:pt x="136" y="96"/>
                                      </a:cubicBezTo>
                                      <a:cubicBezTo>
                                        <a:pt x="136" y="96"/>
                                        <a:pt x="136" y="96"/>
                                        <a:pt x="136" y="96"/>
                                      </a:cubicBezTo>
                                      <a:cubicBezTo>
                                        <a:pt x="136" y="96"/>
                                        <a:pt x="136" y="96"/>
                                        <a:pt x="136" y="96"/>
                                      </a:cubicBezTo>
                                      <a:cubicBezTo>
                                        <a:pt x="136" y="96"/>
                                        <a:pt x="136" y="96"/>
                                        <a:pt x="136" y="96"/>
                                      </a:cubicBezTo>
                                      <a:cubicBezTo>
                                        <a:pt x="141" y="93"/>
                                        <a:pt x="141" y="93"/>
                                        <a:pt x="141" y="93"/>
                                      </a:cubicBezTo>
                                      <a:cubicBezTo>
                                        <a:pt x="144" y="91"/>
                                        <a:pt x="144" y="91"/>
                                        <a:pt x="144" y="91"/>
                                      </a:cubicBezTo>
                                      <a:cubicBezTo>
                                        <a:pt x="144" y="91"/>
                                        <a:pt x="145" y="91"/>
                                        <a:pt x="145" y="90"/>
                                      </a:cubicBezTo>
                                      <a:cubicBezTo>
                                        <a:pt x="145" y="90"/>
                                        <a:pt x="145" y="89"/>
                                        <a:pt x="145" y="88"/>
                                      </a:cubicBezTo>
                                      <a:cubicBezTo>
                                        <a:pt x="145" y="87"/>
                                        <a:pt x="145" y="87"/>
                                        <a:pt x="145" y="87"/>
                                      </a:cubicBezTo>
                                      <a:cubicBezTo>
                                        <a:pt x="145" y="80"/>
                                        <a:pt x="145" y="80"/>
                                        <a:pt x="145" y="80"/>
                                      </a:cubicBezTo>
                                      <a:cubicBezTo>
                                        <a:pt x="145" y="80"/>
                                        <a:pt x="145" y="80"/>
                                        <a:pt x="145" y="80"/>
                                      </a:cubicBezTo>
                                      <a:cubicBezTo>
                                        <a:pt x="145" y="79"/>
                                        <a:pt x="145" y="78"/>
                                        <a:pt x="144" y="77"/>
                                      </a:cubicBezTo>
                                      <a:cubicBezTo>
                                        <a:pt x="129" y="69"/>
                                        <a:pt x="12" y="1"/>
                                        <a:pt x="12" y="1"/>
                                      </a:cubicBezTo>
                                      <a:cubicBezTo>
                                        <a:pt x="11" y="0"/>
                                        <a:pt x="10" y="1"/>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39"/>
                              <wps:cNvSpPr>
                                <a:spLocks/>
                              </wps:cNvSpPr>
                              <wps:spPr bwMode="auto">
                                <a:xfrm>
                                  <a:off x="1380" y="8841"/>
                                  <a:ext cx="723" cy="479"/>
                                </a:xfrm>
                                <a:custGeom>
                                  <a:avLst/>
                                  <a:gdLst>
                                    <a:gd name="T0" fmla="*/ 0 w 145"/>
                                    <a:gd name="T1" fmla="*/ 228071 h 96"/>
                                    <a:gd name="T2" fmla="*/ 0 w 145"/>
                                    <a:gd name="T3" fmla="*/ 228071 h 96"/>
                                    <a:gd name="T4" fmla="*/ 0 w 145"/>
                                    <a:gd name="T5" fmla="*/ 228071 h 96"/>
                                    <a:gd name="T6" fmla="*/ 0 w 145"/>
                                    <a:gd name="T7" fmla="*/ 245176 h 96"/>
                                    <a:gd name="T8" fmla="*/ 0 w 145"/>
                                    <a:gd name="T9" fmla="*/ 250878 h 96"/>
                                    <a:gd name="T10" fmla="*/ 0 w 145"/>
                                    <a:gd name="T11" fmla="*/ 256580 h 96"/>
                                    <a:gd name="T12" fmla="*/ 2847 w 145"/>
                                    <a:gd name="T13" fmla="*/ 259431 h 96"/>
                                    <a:gd name="T14" fmla="*/ 8540 w 145"/>
                                    <a:gd name="T15" fmla="*/ 262281 h 96"/>
                                    <a:gd name="T16" fmla="*/ 25619 w 145"/>
                                    <a:gd name="T17" fmla="*/ 273685 h 96"/>
                                    <a:gd name="T18" fmla="*/ 25619 w 145"/>
                                    <a:gd name="T19" fmla="*/ 273685 h 96"/>
                                    <a:gd name="T20" fmla="*/ 25619 w 145"/>
                                    <a:gd name="T21" fmla="*/ 273685 h 96"/>
                                    <a:gd name="T22" fmla="*/ 25619 w 145"/>
                                    <a:gd name="T23" fmla="*/ 273685 h 96"/>
                                    <a:gd name="T24" fmla="*/ 34159 w 145"/>
                                    <a:gd name="T25" fmla="*/ 273685 h 96"/>
                                    <a:gd name="T26" fmla="*/ 409903 w 145"/>
                                    <a:gd name="T27" fmla="*/ 54167 h 96"/>
                                    <a:gd name="T28" fmla="*/ 412750 w 145"/>
                                    <a:gd name="T29" fmla="*/ 48465 h 96"/>
                                    <a:gd name="T30" fmla="*/ 412750 w 145"/>
                                    <a:gd name="T31" fmla="*/ 48465 h 96"/>
                                    <a:gd name="T32" fmla="*/ 412750 w 145"/>
                                    <a:gd name="T33" fmla="*/ 31360 h 96"/>
                                    <a:gd name="T34" fmla="*/ 412750 w 145"/>
                                    <a:gd name="T35" fmla="*/ 22807 h 96"/>
                                    <a:gd name="T36" fmla="*/ 412750 w 145"/>
                                    <a:gd name="T37" fmla="*/ 19956 h 96"/>
                                    <a:gd name="T38" fmla="*/ 409903 w 145"/>
                                    <a:gd name="T39" fmla="*/ 14254 h 96"/>
                                    <a:gd name="T40" fmla="*/ 404210 w 145"/>
                                    <a:gd name="T41" fmla="*/ 14254 h 96"/>
                                    <a:gd name="T42" fmla="*/ 387131 w 145"/>
                                    <a:gd name="T43" fmla="*/ 2851 h 96"/>
                                    <a:gd name="T44" fmla="*/ 387131 w 145"/>
                                    <a:gd name="T45" fmla="*/ 2851 h 96"/>
                                    <a:gd name="T46" fmla="*/ 387131 w 145"/>
                                    <a:gd name="T47" fmla="*/ 2851 h 96"/>
                                    <a:gd name="T48" fmla="*/ 378591 w 145"/>
                                    <a:gd name="T49" fmla="*/ 2851 h 96"/>
                                    <a:gd name="T50" fmla="*/ 2847 w 145"/>
                                    <a:gd name="T51" fmla="*/ 219518 h 96"/>
                                    <a:gd name="T52" fmla="*/ 0 w 145"/>
                                    <a:gd name="T53" fmla="*/ 22807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0" y="90"/>
                                      </a:cubicBezTo>
                                      <a:cubicBezTo>
                                        <a:pt x="0" y="91"/>
                                        <a:pt x="1" y="91"/>
                                        <a:pt x="1"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7"/>
                                      </a:cubicBezTo>
                                      <a:cubicBezTo>
                                        <a:pt x="144" y="6"/>
                                        <a:pt x="144" y="6"/>
                                        <a:pt x="144" y="5"/>
                                      </a:cubicBezTo>
                                      <a:cubicBezTo>
                                        <a:pt x="142" y="5"/>
                                        <a:pt x="142" y="5"/>
                                        <a:pt x="142" y="5"/>
                                      </a:cubicBezTo>
                                      <a:cubicBezTo>
                                        <a:pt x="136" y="1"/>
                                        <a:pt x="136" y="1"/>
                                        <a:pt x="136" y="1"/>
                                      </a:cubicBezTo>
                                      <a:cubicBezTo>
                                        <a:pt x="136" y="1"/>
                                        <a:pt x="136" y="1"/>
                                        <a:pt x="136" y="1"/>
                                      </a:cubicBezTo>
                                      <a:cubicBezTo>
                                        <a:pt x="136" y="1"/>
                                        <a:pt x="136" y="1"/>
                                        <a:pt x="136" y="1"/>
                                      </a:cubicBezTo>
                                      <a:cubicBezTo>
                                        <a:pt x="135" y="1"/>
                                        <a:pt x="134" y="0"/>
                                        <a:pt x="133" y="1"/>
                                      </a:cubicBezTo>
                                      <a:cubicBezTo>
                                        <a:pt x="118" y="10"/>
                                        <a:pt x="1" y="77"/>
                                        <a:pt x="1" y="77"/>
                                      </a:cubicBezTo>
                                      <a:cubicBezTo>
                                        <a:pt x="0"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41"/>
                              <wps:cNvSpPr>
                                <a:spLocks/>
                              </wps:cNvSpPr>
                              <wps:spPr bwMode="auto">
                                <a:xfrm>
                                  <a:off x="2316" y="8841"/>
                                  <a:ext cx="723" cy="479"/>
                                </a:xfrm>
                                <a:custGeom>
                                  <a:avLst/>
                                  <a:gdLst>
                                    <a:gd name="T0" fmla="*/ 25619 w 145"/>
                                    <a:gd name="T1" fmla="*/ 2851 h 96"/>
                                    <a:gd name="T2" fmla="*/ 25619 w 145"/>
                                    <a:gd name="T3" fmla="*/ 2851 h 96"/>
                                    <a:gd name="T4" fmla="*/ 25619 w 145"/>
                                    <a:gd name="T5" fmla="*/ 2851 h 96"/>
                                    <a:gd name="T6" fmla="*/ 11386 w 145"/>
                                    <a:gd name="T7" fmla="*/ 11404 h 96"/>
                                    <a:gd name="T8" fmla="*/ 2847 w 145"/>
                                    <a:gd name="T9" fmla="*/ 14254 h 96"/>
                                    <a:gd name="T10" fmla="*/ 0 w 145"/>
                                    <a:gd name="T11" fmla="*/ 19956 h 96"/>
                                    <a:gd name="T12" fmla="*/ 0 w 145"/>
                                    <a:gd name="T13" fmla="*/ 22807 h 96"/>
                                    <a:gd name="T14" fmla="*/ 0 w 145"/>
                                    <a:gd name="T15" fmla="*/ 28509 h 96"/>
                                    <a:gd name="T16" fmla="*/ 0 w 145"/>
                                    <a:gd name="T17" fmla="*/ 48465 h 96"/>
                                    <a:gd name="T18" fmla="*/ 0 w 145"/>
                                    <a:gd name="T19" fmla="*/ 48465 h 96"/>
                                    <a:gd name="T20" fmla="*/ 0 w 145"/>
                                    <a:gd name="T21" fmla="*/ 48465 h 96"/>
                                    <a:gd name="T22" fmla="*/ 0 w 145"/>
                                    <a:gd name="T23" fmla="*/ 48465 h 96"/>
                                    <a:gd name="T24" fmla="*/ 2847 w 145"/>
                                    <a:gd name="T25" fmla="*/ 54167 h 96"/>
                                    <a:gd name="T26" fmla="*/ 378591 w 145"/>
                                    <a:gd name="T27" fmla="*/ 273685 h 96"/>
                                    <a:gd name="T28" fmla="*/ 387131 w 145"/>
                                    <a:gd name="T29" fmla="*/ 273685 h 96"/>
                                    <a:gd name="T30" fmla="*/ 387131 w 145"/>
                                    <a:gd name="T31" fmla="*/ 273685 h 96"/>
                                    <a:gd name="T32" fmla="*/ 401364 w 145"/>
                                    <a:gd name="T33" fmla="*/ 265132 h 96"/>
                                    <a:gd name="T34" fmla="*/ 409903 w 145"/>
                                    <a:gd name="T35" fmla="*/ 259431 h 96"/>
                                    <a:gd name="T36" fmla="*/ 412750 w 145"/>
                                    <a:gd name="T37" fmla="*/ 256580 h 96"/>
                                    <a:gd name="T38" fmla="*/ 412750 w 145"/>
                                    <a:gd name="T39" fmla="*/ 250878 h 96"/>
                                    <a:gd name="T40" fmla="*/ 412750 w 145"/>
                                    <a:gd name="T41" fmla="*/ 248027 h 96"/>
                                    <a:gd name="T42" fmla="*/ 412750 w 145"/>
                                    <a:gd name="T43" fmla="*/ 228071 h 96"/>
                                    <a:gd name="T44" fmla="*/ 412750 w 145"/>
                                    <a:gd name="T45" fmla="*/ 228071 h 96"/>
                                    <a:gd name="T46" fmla="*/ 412750 w 145"/>
                                    <a:gd name="T47" fmla="*/ 228071 h 96"/>
                                    <a:gd name="T48" fmla="*/ 409903 w 145"/>
                                    <a:gd name="T49" fmla="*/ 219518 h 96"/>
                                    <a:gd name="T50" fmla="*/ 34159 w 145"/>
                                    <a:gd name="T51" fmla="*/ 2851 h 96"/>
                                    <a:gd name="T52" fmla="*/ 25619 w 145"/>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9" y="1"/>
                                      </a:moveTo>
                                      <a:cubicBezTo>
                                        <a:pt x="9" y="1"/>
                                        <a:pt x="9" y="1"/>
                                        <a:pt x="9" y="1"/>
                                      </a:cubicBezTo>
                                      <a:cubicBezTo>
                                        <a:pt x="9" y="1"/>
                                        <a:pt x="9" y="1"/>
                                        <a:pt x="9" y="1"/>
                                      </a:cubicBezTo>
                                      <a:cubicBezTo>
                                        <a:pt x="4" y="4"/>
                                        <a:pt x="4" y="4"/>
                                        <a:pt x="4" y="4"/>
                                      </a:cubicBezTo>
                                      <a:cubicBezTo>
                                        <a:pt x="1" y="5"/>
                                        <a:pt x="1" y="5"/>
                                        <a:pt x="1" y="5"/>
                                      </a:cubicBezTo>
                                      <a:cubicBezTo>
                                        <a:pt x="1" y="6"/>
                                        <a:pt x="0" y="6"/>
                                        <a:pt x="0" y="7"/>
                                      </a:cubicBezTo>
                                      <a:cubicBezTo>
                                        <a:pt x="0"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0" y="19"/>
                                        <a:pt x="1" y="19"/>
                                      </a:cubicBezTo>
                                      <a:cubicBezTo>
                                        <a:pt x="133" y="96"/>
                                        <a:pt x="133" y="96"/>
                                        <a:pt x="133" y="96"/>
                                      </a:cubicBezTo>
                                      <a:cubicBezTo>
                                        <a:pt x="134" y="96"/>
                                        <a:pt x="135" y="96"/>
                                        <a:pt x="136" y="96"/>
                                      </a:cubicBezTo>
                                      <a:cubicBezTo>
                                        <a:pt x="136" y="96"/>
                                        <a:pt x="136" y="96"/>
                                        <a:pt x="136" y="96"/>
                                      </a:cubicBezTo>
                                      <a:cubicBezTo>
                                        <a:pt x="141" y="93"/>
                                        <a:pt x="141" y="93"/>
                                        <a:pt x="141" y="93"/>
                                      </a:cubicBezTo>
                                      <a:cubicBezTo>
                                        <a:pt x="144" y="91"/>
                                        <a:pt x="144" y="91"/>
                                        <a:pt x="144" y="91"/>
                                      </a:cubicBezTo>
                                      <a:cubicBezTo>
                                        <a:pt x="144" y="91"/>
                                        <a:pt x="144" y="91"/>
                                        <a:pt x="145" y="90"/>
                                      </a:cubicBezTo>
                                      <a:cubicBezTo>
                                        <a:pt x="145" y="90"/>
                                        <a:pt x="145" y="89"/>
                                        <a:pt x="145" y="88"/>
                                      </a:cubicBezTo>
                                      <a:cubicBezTo>
                                        <a:pt x="145" y="87"/>
                                        <a:pt x="145" y="87"/>
                                        <a:pt x="145" y="87"/>
                                      </a:cubicBezTo>
                                      <a:cubicBezTo>
                                        <a:pt x="145" y="80"/>
                                        <a:pt x="145" y="80"/>
                                        <a:pt x="145" y="80"/>
                                      </a:cubicBezTo>
                                      <a:cubicBezTo>
                                        <a:pt x="145" y="80"/>
                                        <a:pt x="145" y="80"/>
                                        <a:pt x="145" y="80"/>
                                      </a:cubicBezTo>
                                      <a:cubicBezTo>
                                        <a:pt x="145" y="80"/>
                                        <a:pt x="145" y="80"/>
                                        <a:pt x="145" y="80"/>
                                      </a:cubicBezTo>
                                      <a:cubicBezTo>
                                        <a:pt x="145" y="79"/>
                                        <a:pt x="145" y="78"/>
                                        <a:pt x="144" y="77"/>
                                      </a:cubicBezTo>
                                      <a:cubicBezTo>
                                        <a:pt x="129" y="69"/>
                                        <a:pt x="12" y="1"/>
                                        <a:pt x="12" y="1"/>
                                      </a:cubicBezTo>
                                      <a:cubicBezTo>
                                        <a:pt x="11" y="0"/>
                                        <a:pt x="10" y="1"/>
                                        <a:pt x="9" y="1"/>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42"/>
                              <wps:cNvSpPr>
                                <a:spLocks/>
                              </wps:cNvSpPr>
                              <wps:spPr bwMode="auto">
                                <a:xfrm>
                                  <a:off x="4185" y="8841"/>
                                  <a:ext cx="727" cy="479"/>
                                </a:xfrm>
                                <a:custGeom>
                                  <a:avLst/>
                                  <a:gdLst>
                                    <a:gd name="T0" fmla="*/ 25600 w 146"/>
                                    <a:gd name="T1" fmla="*/ 2851 h 96"/>
                                    <a:gd name="T2" fmla="*/ 25600 w 146"/>
                                    <a:gd name="T3" fmla="*/ 2851 h 96"/>
                                    <a:gd name="T4" fmla="*/ 25600 w 146"/>
                                    <a:gd name="T5" fmla="*/ 2851 h 96"/>
                                    <a:gd name="T6" fmla="*/ 14222 w 146"/>
                                    <a:gd name="T7" fmla="*/ 11404 h 96"/>
                                    <a:gd name="T8" fmla="*/ 5689 w 146"/>
                                    <a:gd name="T9" fmla="*/ 14254 h 96"/>
                                    <a:gd name="T10" fmla="*/ 2844 w 146"/>
                                    <a:gd name="T11" fmla="*/ 19956 h 96"/>
                                    <a:gd name="T12" fmla="*/ 0 w 146"/>
                                    <a:gd name="T13" fmla="*/ 22807 h 96"/>
                                    <a:gd name="T14" fmla="*/ 0 w 146"/>
                                    <a:gd name="T15" fmla="*/ 28509 h 96"/>
                                    <a:gd name="T16" fmla="*/ 0 w 146"/>
                                    <a:gd name="T17" fmla="*/ 48465 h 96"/>
                                    <a:gd name="T18" fmla="*/ 0 w 146"/>
                                    <a:gd name="T19" fmla="*/ 48465 h 96"/>
                                    <a:gd name="T20" fmla="*/ 0 w 146"/>
                                    <a:gd name="T21" fmla="*/ 48465 h 96"/>
                                    <a:gd name="T22" fmla="*/ 0 w 146"/>
                                    <a:gd name="T23" fmla="*/ 48465 h 96"/>
                                    <a:gd name="T24" fmla="*/ 5689 w 146"/>
                                    <a:gd name="T25" fmla="*/ 54167 h 96"/>
                                    <a:gd name="T26" fmla="*/ 381157 w 146"/>
                                    <a:gd name="T27" fmla="*/ 273685 h 96"/>
                                    <a:gd name="T28" fmla="*/ 389690 w 146"/>
                                    <a:gd name="T29" fmla="*/ 273685 h 96"/>
                                    <a:gd name="T30" fmla="*/ 389690 w 146"/>
                                    <a:gd name="T31" fmla="*/ 273685 h 96"/>
                                    <a:gd name="T32" fmla="*/ 403912 w 146"/>
                                    <a:gd name="T33" fmla="*/ 265132 h 96"/>
                                    <a:gd name="T34" fmla="*/ 409601 w 146"/>
                                    <a:gd name="T35" fmla="*/ 259431 h 96"/>
                                    <a:gd name="T36" fmla="*/ 415290 w 146"/>
                                    <a:gd name="T37" fmla="*/ 256580 h 96"/>
                                    <a:gd name="T38" fmla="*/ 415290 w 146"/>
                                    <a:gd name="T39" fmla="*/ 250878 h 96"/>
                                    <a:gd name="T40" fmla="*/ 415290 w 146"/>
                                    <a:gd name="T41" fmla="*/ 248027 h 96"/>
                                    <a:gd name="T42" fmla="*/ 415290 w 146"/>
                                    <a:gd name="T43" fmla="*/ 228071 h 96"/>
                                    <a:gd name="T44" fmla="*/ 415290 w 146"/>
                                    <a:gd name="T45" fmla="*/ 228071 h 96"/>
                                    <a:gd name="T46" fmla="*/ 415290 w 146"/>
                                    <a:gd name="T47" fmla="*/ 228071 h 96"/>
                                    <a:gd name="T48" fmla="*/ 409601 w 146"/>
                                    <a:gd name="T49" fmla="*/ 219518 h 96"/>
                                    <a:gd name="T50" fmla="*/ 36978 w 146"/>
                                    <a:gd name="T51" fmla="*/ 2851 h 96"/>
                                    <a:gd name="T52" fmla="*/ 25600 w 146"/>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1"/>
                                        <a:pt x="9" y="1"/>
                                        <a:pt x="9" y="1"/>
                                      </a:cubicBezTo>
                                      <a:cubicBezTo>
                                        <a:pt x="5" y="4"/>
                                        <a:pt x="5" y="4"/>
                                        <a:pt x="5" y="4"/>
                                      </a:cubicBezTo>
                                      <a:cubicBezTo>
                                        <a:pt x="2" y="5"/>
                                        <a:pt x="2" y="5"/>
                                        <a:pt x="2" y="5"/>
                                      </a:cubicBezTo>
                                      <a:cubicBezTo>
                                        <a:pt x="2" y="6"/>
                                        <a:pt x="1" y="6"/>
                                        <a:pt x="1" y="7"/>
                                      </a:cubicBezTo>
                                      <a:cubicBezTo>
                                        <a:pt x="1"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1" y="19"/>
                                        <a:pt x="2" y="19"/>
                                      </a:cubicBezTo>
                                      <a:cubicBezTo>
                                        <a:pt x="134" y="96"/>
                                        <a:pt x="134" y="96"/>
                                        <a:pt x="134" y="96"/>
                                      </a:cubicBezTo>
                                      <a:cubicBezTo>
                                        <a:pt x="135" y="96"/>
                                        <a:pt x="136" y="96"/>
                                        <a:pt x="137" y="96"/>
                                      </a:cubicBezTo>
                                      <a:cubicBezTo>
                                        <a:pt x="137" y="96"/>
                                        <a:pt x="137" y="96"/>
                                        <a:pt x="137" y="96"/>
                                      </a:cubicBezTo>
                                      <a:cubicBezTo>
                                        <a:pt x="142" y="93"/>
                                        <a:pt x="142" y="93"/>
                                        <a:pt x="142" y="93"/>
                                      </a:cubicBezTo>
                                      <a:cubicBezTo>
                                        <a:pt x="144" y="91"/>
                                        <a:pt x="144" y="91"/>
                                        <a:pt x="144" y="91"/>
                                      </a:cubicBezTo>
                                      <a:cubicBezTo>
                                        <a:pt x="145" y="91"/>
                                        <a:pt x="145" y="91"/>
                                        <a:pt x="146" y="90"/>
                                      </a:cubicBezTo>
                                      <a:cubicBezTo>
                                        <a:pt x="146" y="90"/>
                                        <a:pt x="146" y="89"/>
                                        <a:pt x="146" y="88"/>
                                      </a:cubicBezTo>
                                      <a:cubicBezTo>
                                        <a:pt x="146" y="87"/>
                                        <a:pt x="146" y="87"/>
                                        <a:pt x="146" y="87"/>
                                      </a:cubicBezTo>
                                      <a:cubicBezTo>
                                        <a:pt x="146" y="80"/>
                                        <a:pt x="146" y="80"/>
                                        <a:pt x="146" y="80"/>
                                      </a:cubicBezTo>
                                      <a:cubicBezTo>
                                        <a:pt x="146" y="80"/>
                                        <a:pt x="146" y="80"/>
                                        <a:pt x="146" y="80"/>
                                      </a:cubicBezTo>
                                      <a:cubicBezTo>
                                        <a:pt x="146" y="80"/>
                                        <a:pt x="146" y="80"/>
                                        <a:pt x="146" y="80"/>
                                      </a:cubicBezTo>
                                      <a:cubicBezTo>
                                        <a:pt x="146" y="79"/>
                                        <a:pt x="145" y="78"/>
                                        <a:pt x="144" y="77"/>
                                      </a:cubicBezTo>
                                      <a:cubicBezTo>
                                        <a:pt x="130" y="69"/>
                                        <a:pt x="13" y="1"/>
                                        <a:pt x="13" y="1"/>
                                      </a:cubicBezTo>
                                      <a:cubicBezTo>
                                        <a:pt x="12" y="0"/>
                                        <a:pt x="10" y="1"/>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46"/>
                              <wps:cNvSpPr>
                                <a:spLocks/>
                              </wps:cNvSpPr>
                              <wps:spPr bwMode="auto">
                                <a:xfrm>
                                  <a:off x="3093" y="9474"/>
                                  <a:ext cx="106" cy="837"/>
                                </a:xfrm>
                                <a:custGeom>
                                  <a:avLst/>
                                  <a:gdLst>
                                    <a:gd name="T0" fmla="*/ 54580 w 21"/>
                                    <a:gd name="T1" fmla="*/ 14231 h 168"/>
                                    <a:gd name="T2" fmla="*/ 54580 w 21"/>
                                    <a:gd name="T3" fmla="*/ 14231 h 168"/>
                                    <a:gd name="T4" fmla="*/ 54580 w 21"/>
                                    <a:gd name="T5" fmla="*/ 14231 h 168"/>
                                    <a:gd name="T6" fmla="*/ 40217 w 21"/>
                                    <a:gd name="T7" fmla="*/ 5692 h 168"/>
                                    <a:gd name="T8" fmla="*/ 34471 w 21"/>
                                    <a:gd name="T9" fmla="*/ 2846 h 168"/>
                                    <a:gd name="T10" fmla="*/ 28726 w 21"/>
                                    <a:gd name="T11" fmla="*/ 0 h 168"/>
                                    <a:gd name="T12" fmla="*/ 25854 w 21"/>
                                    <a:gd name="T13" fmla="*/ 2846 h 168"/>
                                    <a:gd name="T14" fmla="*/ 20108 w 21"/>
                                    <a:gd name="T15" fmla="*/ 5692 h 168"/>
                                    <a:gd name="T16" fmla="*/ 2873 w 21"/>
                                    <a:gd name="T17" fmla="*/ 14231 h 168"/>
                                    <a:gd name="T18" fmla="*/ 2873 w 21"/>
                                    <a:gd name="T19" fmla="*/ 14231 h 168"/>
                                    <a:gd name="T20" fmla="*/ 0 w 21"/>
                                    <a:gd name="T21" fmla="*/ 22769 h 168"/>
                                    <a:gd name="T22" fmla="*/ 0 w 21"/>
                                    <a:gd name="T23" fmla="*/ 455386 h 168"/>
                                    <a:gd name="T24" fmla="*/ 2873 w 21"/>
                                    <a:gd name="T25" fmla="*/ 463924 h 168"/>
                                    <a:gd name="T26" fmla="*/ 2873 w 21"/>
                                    <a:gd name="T27" fmla="*/ 463924 h 168"/>
                                    <a:gd name="T28" fmla="*/ 2873 w 21"/>
                                    <a:gd name="T29" fmla="*/ 463924 h 168"/>
                                    <a:gd name="T30" fmla="*/ 2873 w 21"/>
                                    <a:gd name="T31" fmla="*/ 463924 h 168"/>
                                    <a:gd name="T32" fmla="*/ 17236 w 21"/>
                                    <a:gd name="T33" fmla="*/ 472463 h 168"/>
                                    <a:gd name="T34" fmla="*/ 25854 w 21"/>
                                    <a:gd name="T35" fmla="*/ 475309 h 168"/>
                                    <a:gd name="T36" fmla="*/ 28726 w 21"/>
                                    <a:gd name="T37" fmla="*/ 478155 h 168"/>
                                    <a:gd name="T38" fmla="*/ 34471 w 21"/>
                                    <a:gd name="T39" fmla="*/ 475309 h 168"/>
                                    <a:gd name="T40" fmla="*/ 37344 w 21"/>
                                    <a:gd name="T41" fmla="*/ 472463 h 168"/>
                                    <a:gd name="T42" fmla="*/ 54580 w 21"/>
                                    <a:gd name="T43" fmla="*/ 463924 h 168"/>
                                    <a:gd name="T44" fmla="*/ 54580 w 21"/>
                                    <a:gd name="T45" fmla="*/ 463924 h 168"/>
                                    <a:gd name="T46" fmla="*/ 60325 w 21"/>
                                    <a:gd name="T47" fmla="*/ 455386 h 168"/>
                                    <a:gd name="T48" fmla="*/ 60325 w 21"/>
                                    <a:gd name="T49" fmla="*/ 22769 h 168"/>
                                    <a:gd name="T50" fmla="*/ 54580 w 21"/>
                                    <a:gd name="T51" fmla="*/ 14231 h 168"/>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21" h="168">
                                      <a:moveTo>
                                        <a:pt x="19" y="5"/>
                                      </a:moveTo>
                                      <a:cubicBezTo>
                                        <a:pt x="19" y="5"/>
                                        <a:pt x="19" y="5"/>
                                        <a:pt x="19" y="5"/>
                                      </a:cubicBezTo>
                                      <a:cubicBezTo>
                                        <a:pt x="19" y="5"/>
                                        <a:pt x="19" y="5"/>
                                        <a:pt x="19" y="5"/>
                                      </a:cubicBezTo>
                                      <a:cubicBezTo>
                                        <a:pt x="14" y="2"/>
                                        <a:pt x="14" y="2"/>
                                        <a:pt x="14" y="2"/>
                                      </a:cubicBezTo>
                                      <a:cubicBezTo>
                                        <a:pt x="12" y="1"/>
                                        <a:pt x="12" y="1"/>
                                        <a:pt x="12" y="1"/>
                                      </a:cubicBezTo>
                                      <a:cubicBezTo>
                                        <a:pt x="11" y="1"/>
                                        <a:pt x="11" y="0"/>
                                        <a:pt x="10" y="0"/>
                                      </a:cubicBezTo>
                                      <a:cubicBezTo>
                                        <a:pt x="10" y="0"/>
                                        <a:pt x="9" y="1"/>
                                        <a:pt x="9" y="1"/>
                                      </a:cubicBezTo>
                                      <a:cubicBezTo>
                                        <a:pt x="7" y="2"/>
                                        <a:pt x="7" y="2"/>
                                        <a:pt x="7" y="2"/>
                                      </a:cubicBezTo>
                                      <a:cubicBezTo>
                                        <a:pt x="1" y="5"/>
                                        <a:pt x="1" y="5"/>
                                        <a:pt x="1" y="5"/>
                                      </a:cubicBezTo>
                                      <a:cubicBezTo>
                                        <a:pt x="1" y="5"/>
                                        <a:pt x="1" y="5"/>
                                        <a:pt x="1" y="5"/>
                                      </a:cubicBezTo>
                                      <a:cubicBezTo>
                                        <a:pt x="0" y="6"/>
                                        <a:pt x="0" y="7"/>
                                        <a:pt x="0" y="8"/>
                                      </a:cubicBezTo>
                                      <a:cubicBezTo>
                                        <a:pt x="0" y="160"/>
                                        <a:pt x="0" y="160"/>
                                        <a:pt x="0" y="160"/>
                                      </a:cubicBezTo>
                                      <a:cubicBezTo>
                                        <a:pt x="0" y="161"/>
                                        <a:pt x="0" y="162"/>
                                        <a:pt x="1" y="163"/>
                                      </a:cubicBezTo>
                                      <a:cubicBezTo>
                                        <a:pt x="1" y="163"/>
                                        <a:pt x="1" y="163"/>
                                        <a:pt x="1" y="163"/>
                                      </a:cubicBezTo>
                                      <a:cubicBezTo>
                                        <a:pt x="1" y="163"/>
                                        <a:pt x="1" y="163"/>
                                        <a:pt x="1" y="163"/>
                                      </a:cubicBezTo>
                                      <a:cubicBezTo>
                                        <a:pt x="1" y="163"/>
                                        <a:pt x="1" y="163"/>
                                        <a:pt x="1" y="163"/>
                                      </a:cubicBezTo>
                                      <a:cubicBezTo>
                                        <a:pt x="6" y="166"/>
                                        <a:pt x="6" y="166"/>
                                        <a:pt x="6" y="166"/>
                                      </a:cubicBezTo>
                                      <a:cubicBezTo>
                                        <a:pt x="9" y="167"/>
                                        <a:pt x="9" y="167"/>
                                        <a:pt x="9" y="167"/>
                                      </a:cubicBezTo>
                                      <a:cubicBezTo>
                                        <a:pt x="9" y="167"/>
                                        <a:pt x="10" y="168"/>
                                        <a:pt x="10" y="168"/>
                                      </a:cubicBezTo>
                                      <a:cubicBezTo>
                                        <a:pt x="11" y="168"/>
                                        <a:pt x="11" y="167"/>
                                        <a:pt x="12" y="167"/>
                                      </a:cubicBezTo>
                                      <a:cubicBezTo>
                                        <a:pt x="13" y="166"/>
                                        <a:pt x="13" y="166"/>
                                        <a:pt x="13" y="166"/>
                                      </a:cubicBezTo>
                                      <a:cubicBezTo>
                                        <a:pt x="19" y="163"/>
                                        <a:pt x="19" y="163"/>
                                        <a:pt x="19" y="163"/>
                                      </a:cubicBezTo>
                                      <a:cubicBezTo>
                                        <a:pt x="19" y="163"/>
                                        <a:pt x="19" y="163"/>
                                        <a:pt x="19" y="163"/>
                                      </a:cubicBezTo>
                                      <a:cubicBezTo>
                                        <a:pt x="20" y="162"/>
                                        <a:pt x="21" y="161"/>
                                        <a:pt x="21" y="160"/>
                                      </a:cubicBezTo>
                                      <a:cubicBezTo>
                                        <a:pt x="21" y="8"/>
                                        <a:pt x="21" y="8"/>
                                        <a:pt x="21" y="8"/>
                                      </a:cubicBezTo>
                                      <a:cubicBezTo>
                                        <a:pt x="21" y="7"/>
                                        <a:pt x="20" y="6"/>
                                        <a:pt x="19" y="5"/>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Freeform 49"/>
                              <wps:cNvSpPr>
                                <a:spLocks/>
                              </wps:cNvSpPr>
                              <wps:spPr bwMode="auto">
                                <a:xfrm>
                                  <a:off x="5121" y="8841"/>
                                  <a:ext cx="728" cy="479"/>
                                </a:xfrm>
                                <a:custGeom>
                                  <a:avLst/>
                                  <a:gdLst>
                                    <a:gd name="T0" fmla="*/ 0 w 146"/>
                                    <a:gd name="T1" fmla="*/ 228071 h 96"/>
                                    <a:gd name="T2" fmla="*/ 0 w 146"/>
                                    <a:gd name="T3" fmla="*/ 228071 h 96"/>
                                    <a:gd name="T4" fmla="*/ 0 w 146"/>
                                    <a:gd name="T5" fmla="*/ 228071 h 96"/>
                                    <a:gd name="T6" fmla="*/ 0 w 146"/>
                                    <a:gd name="T7" fmla="*/ 245176 h 96"/>
                                    <a:gd name="T8" fmla="*/ 0 w 146"/>
                                    <a:gd name="T9" fmla="*/ 250878 h 96"/>
                                    <a:gd name="T10" fmla="*/ 2849 w 146"/>
                                    <a:gd name="T11" fmla="*/ 256580 h 96"/>
                                    <a:gd name="T12" fmla="*/ 5698 w 146"/>
                                    <a:gd name="T13" fmla="*/ 259431 h 96"/>
                                    <a:gd name="T14" fmla="*/ 8546 w 146"/>
                                    <a:gd name="T15" fmla="*/ 262281 h 96"/>
                                    <a:gd name="T16" fmla="*/ 25639 w 146"/>
                                    <a:gd name="T17" fmla="*/ 273685 h 96"/>
                                    <a:gd name="T18" fmla="*/ 25639 w 146"/>
                                    <a:gd name="T19" fmla="*/ 273685 h 96"/>
                                    <a:gd name="T20" fmla="*/ 25639 w 146"/>
                                    <a:gd name="T21" fmla="*/ 273685 h 96"/>
                                    <a:gd name="T22" fmla="*/ 25639 w 146"/>
                                    <a:gd name="T23" fmla="*/ 273685 h 96"/>
                                    <a:gd name="T24" fmla="*/ 34186 w 146"/>
                                    <a:gd name="T25" fmla="*/ 273685 h 96"/>
                                    <a:gd name="T26" fmla="*/ 410227 w 146"/>
                                    <a:gd name="T27" fmla="*/ 54167 h 96"/>
                                    <a:gd name="T28" fmla="*/ 415925 w 146"/>
                                    <a:gd name="T29" fmla="*/ 48465 h 96"/>
                                    <a:gd name="T30" fmla="*/ 415925 w 146"/>
                                    <a:gd name="T31" fmla="*/ 48465 h 96"/>
                                    <a:gd name="T32" fmla="*/ 415925 w 146"/>
                                    <a:gd name="T33" fmla="*/ 31360 h 96"/>
                                    <a:gd name="T34" fmla="*/ 415925 w 146"/>
                                    <a:gd name="T35" fmla="*/ 22807 h 96"/>
                                    <a:gd name="T36" fmla="*/ 413076 w 146"/>
                                    <a:gd name="T37" fmla="*/ 19956 h 96"/>
                                    <a:gd name="T38" fmla="*/ 410227 w 146"/>
                                    <a:gd name="T39" fmla="*/ 14254 h 96"/>
                                    <a:gd name="T40" fmla="*/ 407379 w 146"/>
                                    <a:gd name="T41" fmla="*/ 14254 h 96"/>
                                    <a:gd name="T42" fmla="*/ 390286 w 146"/>
                                    <a:gd name="T43" fmla="*/ 2851 h 96"/>
                                    <a:gd name="T44" fmla="*/ 390286 w 146"/>
                                    <a:gd name="T45" fmla="*/ 2851 h 96"/>
                                    <a:gd name="T46" fmla="*/ 390286 w 146"/>
                                    <a:gd name="T47" fmla="*/ 2851 h 96"/>
                                    <a:gd name="T48" fmla="*/ 381739 w 146"/>
                                    <a:gd name="T49" fmla="*/ 2851 h 96"/>
                                    <a:gd name="T50" fmla="*/ 5698 w 146"/>
                                    <a:gd name="T51" fmla="*/ 219518 h 96"/>
                                    <a:gd name="T52" fmla="*/ 0 w 146"/>
                                    <a:gd name="T53" fmla="*/ 22807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1" y="90"/>
                                      </a:cubicBezTo>
                                      <a:cubicBezTo>
                                        <a:pt x="1" y="91"/>
                                        <a:pt x="1" y="91"/>
                                        <a:pt x="2"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5" y="7"/>
                                      </a:cubicBezTo>
                                      <a:cubicBezTo>
                                        <a:pt x="145" y="6"/>
                                        <a:pt x="145" y="6"/>
                                        <a:pt x="144" y="5"/>
                                      </a:cubicBezTo>
                                      <a:cubicBezTo>
                                        <a:pt x="143" y="5"/>
                                        <a:pt x="143" y="5"/>
                                        <a:pt x="143" y="5"/>
                                      </a:cubicBezTo>
                                      <a:cubicBezTo>
                                        <a:pt x="137" y="1"/>
                                        <a:pt x="137" y="1"/>
                                        <a:pt x="137" y="1"/>
                                      </a:cubicBezTo>
                                      <a:cubicBezTo>
                                        <a:pt x="137" y="1"/>
                                        <a:pt x="137" y="1"/>
                                        <a:pt x="137" y="1"/>
                                      </a:cubicBezTo>
                                      <a:cubicBezTo>
                                        <a:pt x="137" y="1"/>
                                        <a:pt x="137" y="1"/>
                                        <a:pt x="137" y="1"/>
                                      </a:cubicBezTo>
                                      <a:cubicBezTo>
                                        <a:pt x="136" y="1"/>
                                        <a:pt x="135" y="0"/>
                                        <a:pt x="134" y="1"/>
                                      </a:cubicBezTo>
                                      <a:cubicBezTo>
                                        <a:pt x="119" y="10"/>
                                        <a:pt x="2" y="77"/>
                                        <a:pt x="2"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50"/>
                              <wps:cNvSpPr>
                                <a:spLocks/>
                              </wps:cNvSpPr>
                              <wps:spPr bwMode="auto">
                                <a:xfrm>
                                  <a:off x="6994" y="8841"/>
                                  <a:ext cx="728" cy="479"/>
                                </a:xfrm>
                                <a:custGeom>
                                  <a:avLst/>
                                  <a:gdLst>
                                    <a:gd name="T0" fmla="*/ 0 w 146"/>
                                    <a:gd name="T1" fmla="*/ 228071 h 96"/>
                                    <a:gd name="T2" fmla="*/ 0 w 146"/>
                                    <a:gd name="T3" fmla="*/ 228071 h 96"/>
                                    <a:gd name="T4" fmla="*/ 0 w 146"/>
                                    <a:gd name="T5" fmla="*/ 228071 h 96"/>
                                    <a:gd name="T6" fmla="*/ 0 w 146"/>
                                    <a:gd name="T7" fmla="*/ 245176 h 96"/>
                                    <a:gd name="T8" fmla="*/ 0 w 146"/>
                                    <a:gd name="T9" fmla="*/ 250878 h 96"/>
                                    <a:gd name="T10" fmla="*/ 2849 w 146"/>
                                    <a:gd name="T11" fmla="*/ 256580 h 96"/>
                                    <a:gd name="T12" fmla="*/ 5698 w 146"/>
                                    <a:gd name="T13" fmla="*/ 259431 h 96"/>
                                    <a:gd name="T14" fmla="*/ 8546 w 146"/>
                                    <a:gd name="T15" fmla="*/ 262281 h 96"/>
                                    <a:gd name="T16" fmla="*/ 25639 w 146"/>
                                    <a:gd name="T17" fmla="*/ 273685 h 96"/>
                                    <a:gd name="T18" fmla="*/ 25639 w 146"/>
                                    <a:gd name="T19" fmla="*/ 273685 h 96"/>
                                    <a:gd name="T20" fmla="*/ 25639 w 146"/>
                                    <a:gd name="T21" fmla="*/ 273685 h 96"/>
                                    <a:gd name="T22" fmla="*/ 25639 w 146"/>
                                    <a:gd name="T23" fmla="*/ 273685 h 96"/>
                                    <a:gd name="T24" fmla="*/ 34186 w 146"/>
                                    <a:gd name="T25" fmla="*/ 273685 h 96"/>
                                    <a:gd name="T26" fmla="*/ 410227 w 146"/>
                                    <a:gd name="T27" fmla="*/ 54167 h 96"/>
                                    <a:gd name="T28" fmla="*/ 415925 w 146"/>
                                    <a:gd name="T29" fmla="*/ 48465 h 96"/>
                                    <a:gd name="T30" fmla="*/ 415925 w 146"/>
                                    <a:gd name="T31" fmla="*/ 48465 h 96"/>
                                    <a:gd name="T32" fmla="*/ 415925 w 146"/>
                                    <a:gd name="T33" fmla="*/ 31360 h 96"/>
                                    <a:gd name="T34" fmla="*/ 415925 w 146"/>
                                    <a:gd name="T35" fmla="*/ 22807 h 96"/>
                                    <a:gd name="T36" fmla="*/ 413076 w 146"/>
                                    <a:gd name="T37" fmla="*/ 19956 h 96"/>
                                    <a:gd name="T38" fmla="*/ 410227 w 146"/>
                                    <a:gd name="T39" fmla="*/ 14254 h 96"/>
                                    <a:gd name="T40" fmla="*/ 407379 w 146"/>
                                    <a:gd name="T41" fmla="*/ 14254 h 96"/>
                                    <a:gd name="T42" fmla="*/ 390286 w 146"/>
                                    <a:gd name="T43" fmla="*/ 2851 h 96"/>
                                    <a:gd name="T44" fmla="*/ 390286 w 146"/>
                                    <a:gd name="T45" fmla="*/ 2851 h 96"/>
                                    <a:gd name="T46" fmla="*/ 390286 w 146"/>
                                    <a:gd name="T47" fmla="*/ 2851 h 96"/>
                                    <a:gd name="T48" fmla="*/ 381739 w 146"/>
                                    <a:gd name="T49" fmla="*/ 2851 h 96"/>
                                    <a:gd name="T50" fmla="*/ 5698 w 146"/>
                                    <a:gd name="T51" fmla="*/ 219518 h 96"/>
                                    <a:gd name="T52" fmla="*/ 0 w 146"/>
                                    <a:gd name="T53" fmla="*/ 22807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1" y="90"/>
                                      </a:cubicBezTo>
                                      <a:cubicBezTo>
                                        <a:pt x="1" y="91"/>
                                        <a:pt x="1" y="91"/>
                                        <a:pt x="2"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5" y="7"/>
                                      </a:cubicBezTo>
                                      <a:cubicBezTo>
                                        <a:pt x="145" y="6"/>
                                        <a:pt x="145" y="6"/>
                                        <a:pt x="144" y="5"/>
                                      </a:cubicBezTo>
                                      <a:cubicBezTo>
                                        <a:pt x="143" y="5"/>
                                        <a:pt x="143" y="5"/>
                                        <a:pt x="143" y="5"/>
                                      </a:cubicBezTo>
                                      <a:cubicBezTo>
                                        <a:pt x="137" y="1"/>
                                        <a:pt x="137" y="1"/>
                                        <a:pt x="137" y="1"/>
                                      </a:cubicBezTo>
                                      <a:cubicBezTo>
                                        <a:pt x="137" y="1"/>
                                        <a:pt x="137" y="1"/>
                                        <a:pt x="137" y="1"/>
                                      </a:cubicBezTo>
                                      <a:cubicBezTo>
                                        <a:pt x="137" y="1"/>
                                        <a:pt x="137" y="1"/>
                                        <a:pt x="137" y="1"/>
                                      </a:cubicBezTo>
                                      <a:cubicBezTo>
                                        <a:pt x="136" y="1"/>
                                        <a:pt x="135" y="0"/>
                                        <a:pt x="134" y="1"/>
                                      </a:cubicBezTo>
                                      <a:cubicBezTo>
                                        <a:pt x="119" y="10"/>
                                        <a:pt x="2" y="77"/>
                                        <a:pt x="2"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52"/>
                              <wps:cNvSpPr>
                                <a:spLocks/>
                              </wps:cNvSpPr>
                              <wps:spPr bwMode="auto">
                                <a:xfrm>
                                  <a:off x="6058" y="8841"/>
                                  <a:ext cx="727" cy="479"/>
                                </a:xfrm>
                                <a:custGeom>
                                  <a:avLst/>
                                  <a:gdLst>
                                    <a:gd name="T0" fmla="*/ 25600 w 146"/>
                                    <a:gd name="T1" fmla="*/ 2851 h 96"/>
                                    <a:gd name="T2" fmla="*/ 25600 w 146"/>
                                    <a:gd name="T3" fmla="*/ 2851 h 96"/>
                                    <a:gd name="T4" fmla="*/ 25600 w 146"/>
                                    <a:gd name="T5" fmla="*/ 2851 h 96"/>
                                    <a:gd name="T6" fmla="*/ 11378 w 146"/>
                                    <a:gd name="T7" fmla="*/ 11404 h 96"/>
                                    <a:gd name="T8" fmla="*/ 5689 w 146"/>
                                    <a:gd name="T9" fmla="*/ 14254 h 96"/>
                                    <a:gd name="T10" fmla="*/ 2844 w 146"/>
                                    <a:gd name="T11" fmla="*/ 19956 h 96"/>
                                    <a:gd name="T12" fmla="*/ 0 w 146"/>
                                    <a:gd name="T13" fmla="*/ 22807 h 96"/>
                                    <a:gd name="T14" fmla="*/ 0 w 146"/>
                                    <a:gd name="T15" fmla="*/ 28509 h 96"/>
                                    <a:gd name="T16" fmla="*/ 0 w 146"/>
                                    <a:gd name="T17" fmla="*/ 48465 h 96"/>
                                    <a:gd name="T18" fmla="*/ 0 w 146"/>
                                    <a:gd name="T19" fmla="*/ 48465 h 96"/>
                                    <a:gd name="T20" fmla="*/ 0 w 146"/>
                                    <a:gd name="T21" fmla="*/ 48465 h 96"/>
                                    <a:gd name="T22" fmla="*/ 0 w 146"/>
                                    <a:gd name="T23" fmla="*/ 48465 h 96"/>
                                    <a:gd name="T24" fmla="*/ 5689 w 146"/>
                                    <a:gd name="T25" fmla="*/ 54167 h 96"/>
                                    <a:gd name="T26" fmla="*/ 381157 w 146"/>
                                    <a:gd name="T27" fmla="*/ 273685 h 96"/>
                                    <a:gd name="T28" fmla="*/ 389690 w 146"/>
                                    <a:gd name="T29" fmla="*/ 273685 h 96"/>
                                    <a:gd name="T30" fmla="*/ 389690 w 146"/>
                                    <a:gd name="T31" fmla="*/ 273685 h 96"/>
                                    <a:gd name="T32" fmla="*/ 403912 w 146"/>
                                    <a:gd name="T33" fmla="*/ 265132 h 96"/>
                                    <a:gd name="T34" fmla="*/ 409601 w 146"/>
                                    <a:gd name="T35" fmla="*/ 259431 h 96"/>
                                    <a:gd name="T36" fmla="*/ 412446 w 146"/>
                                    <a:gd name="T37" fmla="*/ 256580 h 96"/>
                                    <a:gd name="T38" fmla="*/ 415290 w 146"/>
                                    <a:gd name="T39" fmla="*/ 250878 h 96"/>
                                    <a:gd name="T40" fmla="*/ 415290 w 146"/>
                                    <a:gd name="T41" fmla="*/ 248027 h 96"/>
                                    <a:gd name="T42" fmla="*/ 415290 w 146"/>
                                    <a:gd name="T43" fmla="*/ 228071 h 96"/>
                                    <a:gd name="T44" fmla="*/ 415290 w 146"/>
                                    <a:gd name="T45" fmla="*/ 228071 h 96"/>
                                    <a:gd name="T46" fmla="*/ 415290 w 146"/>
                                    <a:gd name="T47" fmla="*/ 228071 h 96"/>
                                    <a:gd name="T48" fmla="*/ 409601 w 146"/>
                                    <a:gd name="T49" fmla="*/ 219518 h 96"/>
                                    <a:gd name="T50" fmla="*/ 34133 w 146"/>
                                    <a:gd name="T51" fmla="*/ 2851 h 96"/>
                                    <a:gd name="T52" fmla="*/ 25600 w 146"/>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1"/>
                                        <a:pt x="9" y="1"/>
                                        <a:pt x="9" y="1"/>
                                      </a:cubicBezTo>
                                      <a:cubicBezTo>
                                        <a:pt x="4" y="4"/>
                                        <a:pt x="4" y="4"/>
                                        <a:pt x="4" y="4"/>
                                      </a:cubicBezTo>
                                      <a:cubicBezTo>
                                        <a:pt x="2" y="5"/>
                                        <a:pt x="2" y="5"/>
                                        <a:pt x="2" y="5"/>
                                      </a:cubicBezTo>
                                      <a:cubicBezTo>
                                        <a:pt x="1" y="6"/>
                                        <a:pt x="1" y="6"/>
                                        <a:pt x="1" y="7"/>
                                      </a:cubicBezTo>
                                      <a:cubicBezTo>
                                        <a:pt x="0"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1" y="19"/>
                                        <a:pt x="2" y="19"/>
                                      </a:cubicBezTo>
                                      <a:cubicBezTo>
                                        <a:pt x="134" y="96"/>
                                        <a:pt x="134" y="96"/>
                                        <a:pt x="134" y="96"/>
                                      </a:cubicBezTo>
                                      <a:cubicBezTo>
                                        <a:pt x="135" y="96"/>
                                        <a:pt x="136" y="96"/>
                                        <a:pt x="137" y="96"/>
                                      </a:cubicBezTo>
                                      <a:cubicBezTo>
                                        <a:pt x="137" y="96"/>
                                        <a:pt x="137" y="96"/>
                                        <a:pt x="137" y="96"/>
                                      </a:cubicBezTo>
                                      <a:cubicBezTo>
                                        <a:pt x="142" y="93"/>
                                        <a:pt x="142" y="93"/>
                                        <a:pt x="142" y="93"/>
                                      </a:cubicBezTo>
                                      <a:cubicBezTo>
                                        <a:pt x="144" y="91"/>
                                        <a:pt x="144" y="91"/>
                                        <a:pt x="144" y="91"/>
                                      </a:cubicBezTo>
                                      <a:cubicBezTo>
                                        <a:pt x="145" y="91"/>
                                        <a:pt x="145" y="91"/>
                                        <a:pt x="145" y="90"/>
                                      </a:cubicBezTo>
                                      <a:cubicBezTo>
                                        <a:pt x="146" y="90"/>
                                        <a:pt x="146" y="89"/>
                                        <a:pt x="146" y="88"/>
                                      </a:cubicBezTo>
                                      <a:cubicBezTo>
                                        <a:pt x="146" y="87"/>
                                        <a:pt x="146" y="87"/>
                                        <a:pt x="146" y="87"/>
                                      </a:cubicBezTo>
                                      <a:cubicBezTo>
                                        <a:pt x="146" y="80"/>
                                        <a:pt x="146" y="80"/>
                                        <a:pt x="146" y="80"/>
                                      </a:cubicBezTo>
                                      <a:cubicBezTo>
                                        <a:pt x="146" y="80"/>
                                        <a:pt x="146" y="80"/>
                                        <a:pt x="146" y="80"/>
                                      </a:cubicBezTo>
                                      <a:cubicBezTo>
                                        <a:pt x="146" y="80"/>
                                        <a:pt x="146" y="80"/>
                                        <a:pt x="146" y="80"/>
                                      </a:cubicBezTo>
                                      <a:cubicBezTo>
                                        <a:pt x="146" y="79"/>
                                        <a:pt x="145" y="78"/>
                                        <a:pt x="144" y="77"/>
                                      </a:cubicBezTo>
                                      <a:cubicBezTo>
                                        <a:pt x="129" y="69"/>
                                        <a:pt x="12" y="1"/>
                                        <a:pt x="12" y="1"/>
                                      </a:cubicBezTo>
                                      <a:cubicBezTo>
                                        <a:pt x="11" y="0"/>
                                        <a:pt x="10" y="1"/>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53"/>
                              <wps:cNvSpPr>
                                <a:spLocks/>
                              </wps:cNvSpPr>
                              <wps:spPr bwMode="auto">
                                <a:xfrm>
                                  <a:off x="4966" y="9474"/>
                                  <a:ext cx="106" cy="837"/>
                                </a:xfrm>
                                <a:custGeom>
                                  <a:avLst/>
                                  <a:gdLst>
                                    <a:gd name="T0" fmla="*/ 54580 w 21"/>
                                    <a:gd name="T1" fmla="*/ 14231 h 168"/>
                                    <a:gd name="T2" fmla="*/ 54580 w 21"/>
                                    <a:gd name="T3" fmla="*/ 14231 h 168"/>
                                    <a:gd name="T4" fmla="*/ 54580 w 21"/>
                                    <a:gd name="T5" fmla="*/ 14231 h 168"/>
                                    <a:gd name="T6" fmla="*/ 40217 w 21"/>
                                    <a:gd name="T7" fmla="*/ 5692 h 168"/>
                                    <a:gd name="T8" fmla="*/ 34471 w 21"/>
                                    <a:gd name="T9" fmla="*/ 2846 h 168"/>
                                    <a:gd name="T10" fmla="*/ 28726 w 21"/>
                                    <a:gd name="T11" fmla="*/ 0 h 168"/>
                                    <a:gd name="T12" fmla="*/ 22981 w 21"/>
                                    <a:gd name="T13" fmla="*/ 2846 h 168"/>
                                    <a:gd name="T14" fmla="*/ 20108 w 21"/>
                                    <a:gd name="T15" fmla="*/ 5692 h 168"/>
                                    <a:gd name="T16" fmla="*/ 2873 w 21"/>
                                    <a:gd name="T17" fmla="*/ 14231 h 168"/>
                                    <a:gd name="T18" fmla="*/ 2873 w 21"/>
                                    <a:gd name="T19" fmla="*/ 14231 h 168"/>
                                    <a:gd name="T20" fmla="*/ 0 w 21"/>
                                    <a:gd name="T21" fmla="*/ 22769 h 168"/>
                                    <a:gd name="T22" fmla="*/ 0 w 21"/>
                                    <a:gd name="T23" fmla="*/ 455386 h 168"/>
                                    <a:gd name="T24" fmla="*/ 2873 w 21"/>
                                    <a:gd name="T25" fmla="*/ 463924 h 168"/>
                                    <a:gd name="T26" fmla="*/ 2873 w 21"/>
                                    <a:gd name="T27" fmla="*/ 463924 h 168"/>
                                    <a:gd name="T28" fmla="*/ 17236 w 21"/>
                                    <a:gd name="T29" fmla="*/ 472463 h 168"/>
                                    <a:gd name="T30" fmla="*/ 25854 w 21"/>
                                    <a:gd name="T31" fmla="*/ 475309 h 168"/>
                                    <a:gd name="T32" fmla="*/ 28726 w 21"/>
                                    <a:gd name="T33" fmla="*/ 478155 h 168"/>
                                    <a:gd name="T34" fmla="*/ 34471 w 21"/>
                                    <a:gd name="T35" fmla="*/ 475309 h 168"/>
                                    <a:gd name="T36" fmla="*/ 37344 w 21"/>
                                    <a:gd name="T37" fmla="*/ 472463 h 168"/>
                                    <a:gd name="T38" fmla="*/ 54580 w 21"/>
                                    <a:gd name="T39" fmla="*/ 463924 h 168"/>
                                    <a:gd name="T40" fmla="*/ 54580 w 21"/>
                                    <a:gd name="T41" fmla="*/ 463924 h 168"/>
                                    <a:gd name="T42" fmla="*/ 60325 w 21"/>
                                    <a:gd name="T43" fmla="*/ 455386 h 168"/>
                                    <a:gd name="T44" fmla="*/ 60325 w 21"/>
                                    <a:gd name="T45" fmla="*/ 22769 h 168"/>
                                    <a:gd name="T46" fmla="*/ 54580 w 21"/>
                                    <a:gd name="T47" fmla="*/ 14231 h 168"/>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8">
                                      <a:moveTo>
                                        <a:pt x="19" y="5"/>
                                      </a:moveTo>
                                      <a:cubicBezTo>
                                        <a:pt x="19" y="5"/>
                                        <a:pt x="19" y="5"/>
                                        <a:pt x="19" y="5"/>
                                      </a:cubicBezTo>
                                      <a:cubicBezTo>
                                        <a:pt x="19" y="5"/>
                                        <a:pt x="19" y="5"/>
                                        <a:pt x="19" y="5"/>
                                      </a:cubicBezTo>
                                      <a:cubicBezTo>
                                        <a:pt x="14" y="2"/>
                                        <a:pt x="14" y="2"/>
                                        <a:pt x="14" y="2"/>
                                      </a:cubicBezTo>
                                      <a:cubicBezTo>
                                        <a:pt x="12" y="1"/>
                                        <a:pt x="12" y="1"/>
                                        <a:pt x="12" y="1"/>
                                      </a:cubicBezTo>
                                      <a:cubicBezTo>
                                        <a:pt x="11" y="1"/>
                                        <a:pt x="11" y="0"/>
                                        <a:pt x="10" y="0"/>
                                      </a:cubicBezTo>
                                      <a:cubicBezTo>
                                        <a:pt x="10" y="0"/>
                                        <a:pt x="9" y="1"/>
                                        <a:pt x="8" y="1"/>
                                      </a:cubicBezTo>
                                      <a:cubicBezTo>
                                        <a:pt x="7" y="2"/>
                                        <a:pt x="7" y="2"/>
                                        <a:pt x="7" y="2"/>
                                      </a:cubicBezTo>
                                      <a:cubicBezTo>
                                        <a:pt x="1" y="5"/>
                                        <a:pt x="1" y="5"/>
                                        <a:pt x="1" y="5"/>
                                      </a:cubicBezTo>
                                      <a:cubicBezTo>
                                        <a:pt x="1" y="5"/>
                                        <a:pt x="1" y="5"/>
                                        <a:pt x="1" y="5"/>
                                      </a:cubicBezTo>
                                      <a:cubicBezTo>
                                        <a:pt x="0" y="6"/>
                                        <a:pt x="0" y="7"/>
                                        <a:pt x="0" y="8"/>
                                      </a:cubicBezTo>
                                      <a:cubicBezTo>
                                        <a:pt x="0" y="160"/>
                                        <a:pt x="0" y="160"/>
                                        <a:pt x="0" y="160"/>
                                      </a:cubicBezTo>
                                      <a:cubicBezTo>
                                        <a:pt x="0" y="161"/>
                                        <a:pt x="0" y="162"/>
                                        <a:pt x="1" y="163"/>
                                      </a:cubicBezTo>
                                      <a:cubicBezTo>
                                        <a:pt x="1" y="163"/>
                                        <a:pt x="1" y="163"/>
                                        <a:pt x="1" y="163"/>
                                      </a:cubicBezTo>
                                      <a:cubicBezTo>
                                        <a:pt x="6" y="166"/>
                                        <a:pt x="6" y="166"/>
                                        <a:pt x="6" y="166"/>
                                      </a:cubicBezTo>
                                      <a:cubicBezTo>
                                        <a:pt x="9" y="167"/>
                                        <a:pt x="9" y="167"/>
                                        <a:pt x="9" y="167"/>
                                      </a:cubicBezTo>
                                      <a:cubicBezTo>
                                        <a:pt x="9" y="167"/>
                                        <a:pt x="10" y="168"/>
                                        <a:pt x="10" y="168"/>
                                      </a:cubicBezTo>
                                      <a:cubicBezTo>
                                        <a:pt x="11" y="168"/>
                                        <a:pt x="11" y="167"/>
                                        <a:pt x="12" y="167"/>
                                      </a:cubicBezTo>
                                      <a:cubicBezTo>
                                        <a:pt x="13" y="166"/>
                                        <a:pt x="13" y="166"/>
                                        <a:pt x="13" y="166"/>
                                      </a:cubicBezTo>
                                      <a:cubicBezTo>
                                        <a:pt x="19" y="163"/>
                                        <a:pt x="19" y="163"/>
                                        <a:pt x="19" y="163"/>
                                      </a:cubicBezTo>
                                      <a:cubicBezTo>
                                        <a:pt x="19" y="163"/>
                                        <a:pt x="19" y="163"/>
                                        <a:pt x="19" y="163"/>
                                      </a:cubicBezTo>
                                      <a:cubicBezTo>
                                        <a:pt x="20" y="162"/>
                                        <a:pt x="21" y="161"/>
                                        <a:pt x="21" y="160"/>
                                      </a:cubicBezTo>
                                      <a:cubicBezTo>
                                        <a:pt x="21" y="8"/>
                                        <a:pt x="21" y="8"/>
                                        <a:pt x="21" y="8"/>
                                      </a:cubicBezTo>
                                      <a:cubicBezTo>
                                        <a:pt x="21" y="7"/>
                                        <a:pt x="20" y="6"/>
                                        <a:pt x="19"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55"/>
                              <wps:cNvSpPr>
                                <a:spLocks/>
                              </wps:cNvSpPr>
                              <wps:spPr bwMode="auto">
                                <a:xfrm>
                                  <a:off x="7931" y="8841"/>
                                  <a:ext cx="727" cy="479"/>
                                </a:xfrm>
                                <a:custGeom>
                                  <a:avLst/>
                                  <a:gdLst>
                                    <a:gd name="T0" fmla="*/ 25600 w 146"/>
                                    <a:gd name="T1" fmla="*/ 2851 h 96"/>
                                    <a:gd name="T2" fmla="*/ 25600 w 146"/>
                                    <a:gd name="T3" fmla="*/ 2851 h 96"/>
                                    <a:gd name="T4" fmla="*/ 25600 w 146"/>
                                    <a:gd name="T5" fmla="*/ 2851 h 96"/>
                                    <a:gd name="T6" fmla="*/ 11378 w 146"/>
                                    <a:gd name="T7" fmla="*/ 11404 h 96"/>
                                    <a:gd name="T8" fmla="*/ 5689 w 146"/>
                                    <a:gd name="T9" fmla="*/ 14254 h 96"/>
                                    <a:gd name="T10" fmla="*/ 0 w 146"/>
                                    <a:gd name="T11" fmla="*/ 19956 h 96"/>
                                    <a:gd name="T12" fmla="*/ 0 w 146"/>
                                    <a:gd name="T13" fmla="*/ 22807 h 96"/>
                                    <a:gd name="T14" fmla="*/ 0 w 146"/>
                                    <a:gd name="T15" fmla="*/ 28509 h 96"/>
                                    <a:gd name="T16" fmla="*/ 0 w 146"/>
                                    <a:gd name="T17" fmla="*/ 48465 h 96"/>
                                    <a:gd name="T18" fmla="*/ 0 w 146"/>
                                    <a:gd name="T19" fmla="*/ 48465 h 96"/>
                                    <a:gd name="T20" fmla="*/ 0 w 146"/>
                                    <a:gd name="T21" fmla="*/ 48465 h 96"/>
                                    <a:gd name="T22" fmla="*/ 0 w 146"/>
                                    <a:gd name="T23" fmla="*/ 48465 h 96"/>
                                    <a:gd name="T24" fmla="*/ 5689 w 146"/>
                                    <a:gd name="T25" fmla="*/ 54167 h 96"/>
                                    <a:gd name="T26" fmla="*/ 378312 w 146"/>
                                    <a:gd name="T27" fmla="*/ 273685 h 96"/>
                                    <a:gd name="T28" fmla="*/ 389690 w 146"/>
                                    <a:gd name="T29" fmla="*/ 273685 h 96"/>
                                    <a:gd name="T30" fmla="*/ 389690 w 146"/>
                                    <a:gd name="T31" fmla="*/ 273685 h 96"/>
                                    <a:gd name="T32" fmla="*/ 401068 w 146"/>
                                    <a:gd name="T33" fmla="*/ 265132 h 96"/>
                                    <a:gd name="T34" fmla="*/ 409601 w 146"/>
                                    <a:gd name="T35" fmla="*/ 259431 h 96"/>
                                    <a:gd name="T36" fmla="*/ 412446 w 146"/>
                                    <a:gd name="T37" fmla="*/ 256580 h 96"/>
                                    <a:gd name="T38" fmla="*/ 415290 w 146"/>
                                    <a:gd name="T39" fmla="*/ 250878 h 96"/>
                                    <a:gd name="T40" fmla="*/ 415290 w 146"/>
                                    <a:gd name="T41" fmla="*/ 248027 h 96"/>
                                    <a:gd name="T42" fmla="*/ 415290 w 146"/>
                                    <a:gd name="T43" fmla="*/ 228071 h 96"/>
                                    <a:gd name="T44" fmla="*/ 415290 w 146"/>
                                    <a:gd name="T45" fmla="*/ 228071 h 96"/>
                                    <a:gd name="T46" fmla="*/ 409601 w 146"/>
                                    <a:gd name="T47" fmla="*/ 219518 h 96"/>
                                    <a:gd name="T48" fmla="*/ 34133 w 146"/>
                                    <a:gd name="T49" fmla="*/ 2851 h 96"/>
                                    <a:gd name="T50" fmla="*/ 25600 w 146"/>
                                    <a:gd name="T51" fmla="*/ 2851 h 9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146" h="96">
                                      <a:moveTo>
                                        <a:pt x="9" y="1"/>
                                      </a:moveTo>
                                      <a:cubicBezTo>
                                        <a:pt x="9" y="1"/>
                                        <a:pt x="9" y="1"/>
                                        <a:pt x="9" y="1"/>
                                      </a:cubicBezTo>
                                      <a:cubicBezTo>
                                        <a:pt x="9" y="1"/>
                                        <a:pt x="9" y="1"/>
                                        <a:pt x="9" y="1"/>
                                      </a:cubicBezTo>
                                      <a:cubicBezTo>
                                        <a:pt x="4" y="4"/>
                                        <a:pt x="4" y="4"/>
                                        <a:pt x="4" y="4"/>
                                      </a:cubicBezTo>
                                      <a:cubicBezTo>
                                        <a:pt x="2" y="5"/>
                                        <a:pt x="2" y="5"/>
                                        <a:pt x="2" y="5"/>
                                      </a:cubicBezTo>
                                      <a:cubicBezTo>
                                        <a:pt x="1" y="6"/>
                                        <a:pt x="1" y="6"/>
                                        <a:pt x="0" y="7"/>
                                      </a:cubicBezTo>
                                      <a:cubicBezTo>
                                        <a:pt x="0" y="7"/>
                                        <a:pt x="0" y="8"/>
                                        <a:pt x="0" y="8"/>
                                      </a:cubicBezTo>
                                      <a:cubicBezTo>
                                        <a:pt x="0" y="10"/>
                                        <a:pt x="0" y="10"/>
                                        <a:pt x="0" y="10"/>
                                      </a:cubicBezTo>
                                      <a:cubicBezTo>
                                        <a:pt x="0" y="17"/>
                                        <a:pt x="0" y="17"/>
                                        <a:pt x="0" y="17"/>
                                      </a:cubicBezTo>
                                      <a:cubicBezTo>
                                        <a:pt x="0" y="17"/>
                                        <a:pt x="0" y="17"/>
                                        <a:pt x="0" y="17"/>
                                      </a:cubicBezTo>
                                      <a:cubicBezTo>
                                        <a:pt x="0" y="17"/>
                                        <a:pt x="0" y="17"/>
                                        <a:pt x="0" y="17"/>
                                      </a:cubicBezTo>
                                      <a:cubicBezTo>
                                        <a:pt x="0" y="17"/>
                                        <a:pt x="0" y="17"/>
                                        <a:pt x="0" y="17"/>
                                      </a:cubicBezTo>
                                      <a:cubicBezTo>
                                        <a:pt x="0" y="18"/>
                                        <a:pt x="1" y="19"/>
                                        <a:pt x="2" y="19"/>
                                      </a:cubicBezTo>
                                      <a:cubicBezTo>
                                        <a:pt x="133" y="96"/>
                                        <a:pt x="133" y="96"/>
                                        <a:pt x="133" y="96"/>
                                      </a:cubicBezTo>
                                      <a:cubicBezTo>
                                        <a:pt x="134" y="96"/>
                                        <a:pt x="136" y="96"/>
                                        <a:pt x="137" y="96"/>
                                      </a:cubicBezTo>
                                      <a:cubicBezTo>
                                        <a:pt x="137" y="96"/>
                                        <a:pt x="137" y="96"/>
                                        <a:pt x="137" y="96"/>
                                      </a:cubicBezTo>
                                      <a:cubicBezTo>
                                        <a:pt x="141" y="93"/>
                                        <a:pt x="141" y="93"/>
                                        <a:pt x="141" y="93"/>
                                      </a:cubicBezTo>
                                      <a:cubicBezTo>
                                        <a:pt x="144" y="91"/>
                                        <a:pt x="144" y="91"/>
                                        <a:pt x="144" y="91"/>
                                      </a:cubicBezTo>
                                      <a:cubicBezTo>
                                        <a:pt x="144" y="91"/>
                                        <a:pt x="145" y="91"/>
                                        <a:pt x="145" y="90"/>
                                      </a:cubicBezTo>
                                      <a:cubicBezTo>
                                        <a:pt x="145" y="90"/>
                                        <a:pt x="146" y="89"/>
                                        <a:pt x="146" y="88"/>
                                      </a:cubicBezTo>
                                      <a:cubicBezTo>
                                        <a:pt x="146" y="87"/>
                                        <a:pt x="146" y="87"/>
                                        <a:pt x="146" y="87"/>
                                      </a:cubicBezTo>
                                      <a:cubicBezTo>
                                        <a:pt x="146" y="80"/>
                                        <a:pt x="146" y="80"/>
                                        <a:pt x="146" y="80"/>
                                      </a:cubicBezTo>
                                      <a:cubicBezTo>
                                        <a:pt x="146" y="80"/>
                                        <a:pt x="146" y="80"/>
                                        <a:pt x="146" y="80"/>
                                      </a:cubicBezTo>
                                      <a:cubicBezTo>
                                        <a:pt x="146" y="79"/>
                                        <a:pt x="145" y="78"/>
                                        <a:pt x="144" y="77"/>
                                      </a:cubicBezTo>
                                      <a:cubicBezTo>
                                        <a:pt x="129" y="69"/>
                                        <a:pt x="12" y="1"/>
                                        <a:pt x="12" y="1"/>
                                      </a:cubicBezTo>
                                      <a:cubicBezTo>
                                        <a:pt x="11" y="0"/>
                                        <a:pt x="10" y="1"/>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59"/>
                              <wps:cNvSpPr>
                                <a:spLocks/>
                              </wps:cNvSpPr>
                              <wps:spPr bwMode="auto">
                                <a:xfrm>
                                  <a:off x="8708" y="9474"/>
                                  <a:ext cx="105" cy="837"/>
                                </a:xfrm>
                                <a:custGeom>
                                  <a:avLst/>
                                  <a:gdLst>
                                    <a:gd name="T0" fmla="*/ 56848 w 21"/>
                                    <a:gd name="T1" fmla="*/ 14231 h 168"/>
                                    <a:gd name="T2" fmla="*/ 56848 w 21"/>
                                    <a:gd name="T3" fmla="*/ 14231 h 168"/>
                                    <a:gd name="T4" fmla="*/ 56848 w 21"/>
                                    <a:gd name="T5" fmla="*/ 14231 h 168"/>
                                    <a:gd name="T6" fmla="*/ 42636 w 21"/>
                                    <a:gd name="T7" fmla="*/ 5692 h 168"/>
                                    <a:gd name="T8" fmla="*/ 34109 w 21"/>
                                    <a:gd name="T9" fmla="*/ 2846 h 168"/>
                                    <a:gd name="T10" fmla="*/ 31266 w 21"/>
                                    <a:gd name="T11" fmla="*/ 0 h 168"/>
                                    <a:gd name="T12" fmla="*/ 25581 w 21"/>
                                    <a:gd name="T13" fmla="*/ 2846 h 168"/>
                                    <a:gd name="T14" fmla="*/ 22739 w 21"/>
                                    <a:gd name="T15" fmla="*/ 5692 h 168"/>
                                    <a:gd name="T16" fmla="*/ 5685 w 21"/>
                                    <a:gd name="T17" fmla="*/ 14231 h 168"/>
                                    <a:gd name="T18" fmla="*/ 5685 w 21"/>
                                    <a:gd name="T19" fmla="*/ 14231 h 168"/>
                                    <a:gd name="T20" fmla="*/ 5685 w 21"/>
                                    <a:gd name="T21" fmla="*/ 14231 h 168"/>
                                    <a:gd name="T22" fmla="*/ 5685 w 21"/>
                                    <a:gd name="T23" fmla="*/ 14231 h 168"/>
                                    <a:gd name="T24" fmla="*/ 0 w 21"/>
                                    <a:gd name="T25" fmla="*/ 22769 h 168"/>
                                    <a:gd name="T26" fmla="*/ 0 w 21"/>
                                    <a:gd name="T27" fmla="*/ 455386 h 168"/>
                                    <a:gd name="T28" fmla="*/ 5685 w 21"/>
                                    <a:gd name="T29" fmla="*/ 463924 h 168"/>
                                    <a:gd name="T30" fmla="*/ 5685 w 21"/>
                                    <a:gd name="T31" fmla="*/ 463924 h 168"/>
                                    <a:gd name="T32" fmla="*/ 19897 w 21"/>
                                    <a:gd name="T33" fmla="*/ 472463 h 168"/>
                                    <a:gd name="T34" fmla="*/ 25581 w 21"/>
                                    <a:gd name="T35" fmla="*/ 475309 h 168"/>
                                    <a:gd name="T36" fmla="*/ 31266 w 21"/>
                                    <a:gd name="T37" fmla="*/ 478155 h 168"/>
                                    <a:gd name="T38" fmla="*/ 34109 w 21"/>
                                    <a:gd name="T39" fmla="*/ 475309 h 168"/>
                                    <a:gd name="T40" fmla="*/ 39793 w 21"/>
                                    <a:gd name="T41" fmla="*/ 472463 h 168"/>
                                    <a:gd name="T42" fmla="*/ 56848 w 21"/>
                                    <a:gd name="T43" fmla="*/ 463924 h 168"/>
                                    <a:gd name="T44" fmla="*/ 56848 w 21"/>
                                    <a:gd name="T45" fmla="*/ 463924 h 168"/>
                                    <a:gd name="T46" fmla="*/ 59690 w 21"/>
                                    <a:gd name="T47" fmla="*/ 455386 h 168"/>
                                    <a:gd name="T48" fmla="*/ 59690 w 21"/>
                                    <a:gd name="T49" fmla="*/ 22769 h 168"/>
                                    <a:gd name="T50" fmla="*/ 56848 w 21"/>
                                    <a:gd name="T51" fmla="*/ 14231 h 168"/>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21" h="168">
                                      <a:moveTo>
                                        <a:pt x="20" y="5"/>
                                      </a:moveTo>
                                      <a:cubicBezTo>
                                        <a:pt x="20" y="5"/>
                                        <a:pt x="20" y="5"/>
                                        <a:pt x="20" y="5"/>
                                      </a:cubicBezTo>
                                      <a:cubicBezTo>
                                        <a:pt x="20" y="5"/>
                                        <a:pt x="20" y="5"/>
                                        <a:pt x="20" y="5"/>
                                      </a:cubicBezTo>
                                      <a:cubicBezTo>
                                        <a:pt x="15" y="2"/>
                                        <a:pt x="15" y="2"/>
                                        <a:pt x="15" y="2"/>
                                      </a:cubicBezTo>
                                      <a:cubicBezTo>
                                        <a:pt x="12" y="1"/>
                                        <a:pt x="12" y="1"/>
                                        <a:pt x="12" y="1"/>
                                      </a:cubicBezTo>
                                      <a:cubicBezTo>
                                        <a:pt x="12" y="1"/>
                                        <a:pt x="11" y="0"/>
                                        <a:pt x="11" y="0"/>
                                      </a:cubicBezTo>
                                      <a:cubicBezTo>
                                        <a:pt x="10" y="0"/>
                                        <a:pt x="10" y="1"/>
                                        <a:pt x="9" y="1"/>
                                      </a:cubicBezTo>
                                      <a:cubicBezTo>
                                        <a:pt x="8" y="2"/>
                                        <a:pt x="8" y="2"/>
                                        <a:pt x="8" y="2"/>
                                      </a:cubicBezTo>
                                      <a:cubicBezTo>
                                        <a:pt x="2" y="5"/>
                                        <a:pt x="2" y="5"/>
                                        <a:pt x="2" y="5"/>
                                      </a:cubicBezTo>
                                      <a:cubicBezTo>
                                        <a:pt x="2" y="5"/>
                                        <a:pt x="2" y="5"/>
                                        <a:pt x="2" y="5"/>
                                      </a:cubicBezTo>
                                      <a:cubicBezTo>
                                        <a:pt x="2" y="5"/>
                                        <a:pt x="2" y="5"/>
                                        <a:pt x="2" y="5"/>
                                      </a:cubicBezTo>
                                      <a:cubicBezTo>
                                        <a:pt x="2" y="5"/>
                                        <a:pt x="2" y="5"/>
                                        <a:pt x="2" y="5"/>
                                      </a:cubicBezTo>
                                      <a:cubicBezTo>
                                        <a:pt x="1" y="6"/>
                                        <a:pt x="0" y="7"/>
                                        <a:pt x="0" y="8"/>
                                      </a:cubicBezTo>
                                      <a:cubicBezTo>
                                        <a:pt x="0" y="160"/>
                                        <a:pt x="0" y="160"/>
                                        <a:pt x="0" y="160"/>
                                      </a:cubicBezTo>
                                      <a:cubicBezTo>
                                        <a:pt x="0" y="161"/>
                                        <a:pt x="1" y="162"/>
                                        <a:pt x="2" y="163"/>
                                      </a:cubicBezTo>
                                      <a:cubicBezTo>
                                        <a:pt x="2" y="163"/>
                                        <a:pt x="2" y="163"/>
                                        <a:pt x="2" y="163"/>
                                      </a:cubicBezTo>
                                      <a:cubicBezTo>
                                        <a:pt x="7" y="166"/>
                                        <a:pt x="7" y="166"/>
                                        <a:pt x="7" y="166"/>
                                      </a:cubicBezTo>
                                      <a:cubicBezTo>
                                        <a:pt x="9" y="167"/>
                                        <a:pt x="9" y="167"/>
                                        <a:pt x="9" y="167"/>
                                      </a:cubicBezTo>
                                      <a:cubicBezTo>
                                        <a:pt x="10" y="167"/>
                                        <a:pt x="10" y="168"/>
                                        <a:pt x="11" y="168"/>
                                      </a:cubicBezTo>
                                      <a:cubicBezTo>
                                        <a:pt x="11" y="168"/>
                                        <a:pt x="12" y="167"/>
                                        <a:pt x="12" y="167"/>
                                      </a:cubicBezTo>
                                      <a:cubicBezTo>
                                        <a:pt x="14" y="166"/>
                                        <a:pt x="14" y="166"/>
                                        <a:pt x="14" y="166"/>
                                      </a:cubicBezTo>
                                      <a:cubicBezTo>
                                        <a:pt x="20" y="163"/>
                                        <a:pt x="20" y="163"/>
                                        <a:pt x="20" y="163"/>
                                      </a:cubicBezTo>
                                      <a:cubicBezTo>
                                        <a:pt x="20" y="163"/>
                                        <a:pt x="20" y="163"/>
                                        <a:pt x="20" y="163"/>
                                      </a:cubicBezTo>
                                      <a:cubicBezTo>
                                        <a:pt x="21" y="162"/>
                                        <a:pt x="21" y="161"/>
                                        <a:pt x="21" y="160"/>
                                      </a:cubicBezTo>
                                      <a:cubicBezTo>
                                        <a:pt x="21" y="8"/>
                                        <a:pt x="21" y="8"/>
                                        <a:pt x="21" y="8"/>
                                      </a:cubicBezTo>
                                      <a:cubicBezTo>
                                        <a:pt x="21" y="7"/>
                                        <a:pt x="21" y="6"/>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61"/>
                              <wps:cNvSpPr>
                                <a:spLocks/>
                              </wps:cNvSpPr>
                              <wps:spPr bwMode="auto">
                                <a:xfrm>
                                  <a:off x="443" y="10465"/>
                                  <a:ext cx="722" cy="479"/>
                                </a:xfrm>
                                <a:custGeom>
                                  <a:avLst/>
                                  <a:gdLst>
                                    <a:gd name="T0" fmla="*/ 0 w 145"/>
                                    <a:gd name="T1" fmla="*/ 225220 h 96"/>
                                    <a:gd name="T2" fmla="*/ 0 w 145"/>
                                    <a:gd name="T3" fmla="*/ 225220 h 96"/>
                                    <a:gd name="T4" fmla="*/ 0 w 145"/>
                                    <a:gd name="T5" fmla="*/ 225220 h 96"/>
                                    <a:gd name="T6" fmla="*/ 0 w 145"/>
                                    <a:gd name="T7" fmla="*/ 242325 h 96"/>
                                    <a:gd name="T8" fmla="*/ 0 w 145"/>
                                    <a:gd name="T9" fmla="*/ 250878 h 96"/>
                                    <a:gd name="T10" fmla="*/ 0 w 145"/>
                                    <a:gd name="T11" fmla="*/ 256580 h 96"/>
                                    <a:gd name="T12" fmla="*/ 2847 w 145"/>
                                    <a:gd name="T13" fmla="*/ 259431 h 96"/>
                                    <a:gd name="T14" fmla="*/ 8540 w 145"/>
                                    <a:gd name="T15" fmla="*/ 259431 h 96"/>
                                    <a:gd name="T16" fmla="*/ 25619 w 145"/>
                                    <a:gd name="T17" fmla="*/ 270834 h 96"/>
                                    <a:gd name="T18" fmla="*/ 25619 w 145"/>
                                    <a:gd name="T19" fmla="*/ 270834 h 96"/>
                                    <a:gd name="T20" fmla="*/ 25619 w 145"/>
                                    <a:gd name="T21" fmla="*/ 270834 h 96"/>
                                    <a:gd name="T22" fmla="*/ 25619 w 145"/>
                                    <a:gd name="T23" fmla="*/ 270834 h 96"/>
                                    <a:gd name="T24" fmla="*/ 34159 w 145"/>
                                    <a:gd name="T25" fmla="*/ 270834 h 96"/>
                                    <a:gd name="T26" fmla="*/ 409903 w 145"/>
                                    <a:gd name="T27" fmla="*/ 54167 h 96"/>
                                    <a:gd name="T28" fmla="*/ 412750 w 145"/>
                                    <a:gd name="T29" fmla="*/ 45614 h 96"/>
                                    <a:gd name="T30" fmla="*/ 412750 w 145"/>
                                    <a:gd name="T31" fmla="*/ 45614 h 96"/>
                                    <a:gd name="T32" fmla="*/ 412750 w 145"/>
                                    <a:gd name="T33" fmla="*/ 31360 h 96"/>
                                    <a:gd name="T34" fmla="*/ 412750 w 145"/>
                                    <a:gd name="T35" fmla="*/ 22807 h 96"/>
                                    <a:gd name="T36" fmla="*/ 412750 w 145"/>
                                    <a:gd name="T37" fmla="*/ 17105 h 96"/>
                                    <a:gd name="T38" fmla="*/ 409903 w 145"/>
                                    <a:gd name="T39" fmla="*/ 14254 h 96"/>
                                    <a:gd name="T40" fmla="*/ 404210 w 145"/>
                                    <a:gd name="T41" fmla="*/ 11404 h 96"/>
                                    <a:gd name="T42" fmla="*/ 387131 w 145"/>
                                    <a:gd name="T43" fmla="*/ 2851 h 96"/>
                                    <a:gd name="T44" fmla="*/ 387131 w 145"/>
                                    <a:gd name="T45" fmla="*/ 2851 h 96"/>
                                    <a:gd name="T46" fmla="*/ 387131 w 145"/>
                                    <a:gd name="T47" fmla="*/ 2851 h 96"/>
                                    <a:gd name="T48" fmla="*/ 387131 w 145"/>
                                    <a:gd name="T49" fmla="*/ 2851 h 96"/>
                                    <a:gd name="T50" fmla="*/ 378591 w 145"/>
                                    <a:gd name="T51" fmla="*/ 2851 h 96"/>
                                    <a:gd name="T52" fmla="*/ 2847 w 145"/>
                                    <a:gd name="T53" fmla="*/ 219518 h 96"/>
                                    <a:gd name="T54" fmla="*/ 0 w 145"/>
                                    <a:gd name="T55" fmla="*/ 225220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5"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0" y="89"/>
                                        <a:pt x="0" y="90"/>
                                      </a:cubicBezTo>
                                      <a:cubicBezTo>
                                        <a:pt x="0" y="90"/>
                                        <a:pt x="1" y="90"/>
                                        <a:pt x="1" y="91"/>
                                      </a:cubicBezTo>
                                      <a:cubicBezTo>
                                        <a:pt x="3" y="91"/>
                                        <a:pt x="3" y="91"/>
                                        <a:pt x="3" y="91"/>
                                      </a:cubicBezTo>
                                      <a:cubicBezTo>
                                        <a:pt x="9" y="95"/>
                                        <a:pt x="9" y="95"/>
                                        <a:pt x="9" y="95"/>
                                      </a:cubicBezTo>
                                      <a:cubicBezTo>
                                        <a:pt x="9" y="95"/>
                                        <a:pt x="9" y="95"/>
                                        <a:pt x="9" y="95"/>
                                      </a:cubicBezTo>
                                      <a:cubicBezTo>
                                        <a:pt x="9" y="95"/>
                                        <a:pt x="9" y="95"/>
                                        <a:pt x="9" y="95"/>
                                      </a:cubicBezTo>
                                      <a:cubicBezTo>
                                        <a:pt x="9" y="95"/>
                                        <a:pt x="9" y="95"/>
                                        <a:pt x="9" y="95"/>
                                      </a:cubicBezTo>
                                      <a:cubicBezTo>
                                        <a:pt x="10" y="95"/>
                                        <a:pt x="11" y="96"/>
                                        <a:pt x="12" y="95"/>
                                      </a:cubicBezTo>
                                      <a:cubicBezTo>
                                        <a:pt x="144" y="19"/>
                                        <a:pt x="144" y="19"/>
                                        <a:pt x="144" y="19"/>
                                      </a:cubicBezTo>
                                      <a:cubicBezTo>
                                        <a:pt x="145" y="18"/>
                                        <a:pt x="145" y="17"/>
                                        <a:pt x="145" y="16"/>
                                      </a:cubicBezTo>
                                      <a:cubicBezTo>
                                        <a:pt x="145" y="16"/>
                                        <a:pt x="145" y="16"/>
                                        <a:pt x="145" y="16"/>
                                      </a:cubicBezTo>
                                      <a:cubicBezTo>
                                        <a:pt x="145" y="11"/>
                                        <a:pt x="145" y="11"/>
                                        <a:pt x="145" y="11"/>
                                      </a:cubicBezTo>
                                      <a:cubicBezTo>
                                        <a:pt x="145" y="8"/>
                                        <a:pt x="145" y="8"/>
                                        <a:pt x="145" y="8"/>
                                      </a:cubicBezTo>
                                      <a:cubicBezTo>
                                        <a:pt x="145" y="7"/>
                                        <a:pt x="145" y="6"/>
                                        <a:pt x="145" y="6"/>
                                      </a:cubicBezTo>
                                      <a:cubicBezTo>
                                        <a:pt x="145" y="5"/>
                                        <a:pt x="144" y="5"/>
                                        <a:pt x="144" y="5"/>
                                      </a:cubicBezTo>
                                      <a:cubicBezTo>
                                        <a:pt x="142" y="4"/>
                                        <a:pt x="142" y="4"/>
                                        <a:pt x="142" y="4"/>
                                      </a:cubicBezTo>
                                      <a:cubicBezTo>
                                        <a:pt x="136" y="1"/>
                                        <a:pt x="136" y="1"/>
                                        <a:pt x="136" y="1"/>
                                      </a:cubicBezTo>
                                      <a:cubicBezTo>
                                        <a:pt x="136" y="1"/>
                                        <a:pt x="136" y="1"/>
                                        <a:pt x="136" y="1"/>
                                      </a:cubicBezTo>
                                      <a:cubicBezTo>
                                        <a:pt x="136" y="1"/>
                                        <a:pt x="136" y="1"/>
                                        <a:pt x="136" y="1"/>
                                      </a:cubicBezTo>
                                      <a:cubicBezTo>
                                        <a:pt x="136" y="1"/>
                                        <a:pt x="136" y="1"/>
                                        <a:pt x="136" y="1"/>
                                      </a:cubicBezTo>
                                      <a:cubicBezTo>
                                        <a:pt x="135" y="0"/>
                                        <a:pt x="134" y="0"/>
                                        <a:pt x="133" y="1"/>
                                      </a:cubicBezTo>
                                      <a:cubicBezTo>
                                        <a:pt x="118" y="9"/>
                                        <a:pt x="1" y="77"/>
                                        <a:pt x="1" y="77"/>
                                      </a:cubicBezTo>
                                      <a:cubicBezTo>
                                        <a:pt x="0" y="77"/>
                                        <a:pt x="0" y="78"/>
                                        <a:pt x="0" y="79"/>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62"/>
                              <wps:cNvSpPr>
                                <a:spLocks/>
                              </wps:cNvSpPr>
                              <wps:spPr bwMode="auto">
                                <a:xfrm>
                                  <a:off x="1380" y="10465"/>
                                  <a:ext cx="723" cy="479"/>
                                </a:xfrm>
                                <a:custGeom>
                                  <a:avLst/>
                                  <a:gdLst>
                                    <a:gd name="T0" fmla="*/ 25619 w 145"/>
                                    <a:gd name="T1" fmla="*/ 2851 h 96"/>
                                    <a:gd name="T2" fmla="*/ 25619 w 145"/>
                                    <a:gd name="T3" fmla="*/ 2851 h 96"/>
                                    <a:gd name="T4" fmla="*/ 25619 w 145"/>
                                    <a:gd name="T5" fmla="*/ 0 h 96"/>
                                    <a:gd name="T6" fmla="*/ 11386 w 145"/>
                                    <a:gd name="T7" fmla="*/ 8553 h 96"/>
                                    <a:gd name="T8" fmla="*/ 2847 w 145"/>
                                    <a:gd name="T9" fmla="*/ 14254 h 96"/>
                                    <a:gd name="T10" fmla="*/ 0 w 145"/>
                                    <a:gd name="T11" fmla="*/ 17105 h 96"/>
                                    <a:gd name="T12" fmla="*/ 0 w 145"/>
                                    <a:gd name="T13" fmla="*/ 22807 h 96"/>
                                    <a:gd name="T14" fmla="*/ 0 w 145"/>
                                    <a:gd name="T15" fmla="*/ 25658 h 96"/>
                                    <a:gd name="T16" fmla="*/ 0 w 145"/>
                                    <a:gd name="T17" fmla="*/ 45614 h 96"/>
                                    <a:gd name="T18" fmla="*/ 0 w 145"/>
                                    <a:gd name="T19" fmla="*/ 45614 h 96"/>
                                    <a:gd name="T20" fmla="*/ 2847 w 145"/>
                                    <a:gd name="T21" fmla="*/ 54167 h 96"/>
                                    <a:gd name="T22" fmla="*/ 378591 w 145"/>
                                    <a:gd name="T23" fmla="*/ 270834 h 96"/>
                                    <a:gd name="T24" fmla="*/ 387131 w 145"/>
                                    <a:gd name="T25" fmla="*/ 270834 h 96"/>
                                    <a:gd name="T26" fmla="*/ 387131 w 145"/>
                                    <a:gd name="T27" fmla="*/ 270834 h 96"/>
                                    <a:gd name="T28" fmla="*/ 387131 w 145"/>
                                    <a:gd name="T29" fmla="*/ 270834 h 96"/>
                                    <a:gd name="T30" fmla="*/ 401364 w 145"/>
                                    <a:gd name="T31" fmla="*/ 262281 h 96"/>
                                    <a:gd name="T32" fmla="*/ 409903 w 145"/>
                                    <a:gd name="T33" fmla="*/ 259431 h 96"/>
                                    <a:gd name="T34" fmla="*/ 412750 w 145"/>
                                    <a:gd name="T35" fmla="*/ 256580 h 96"/>
                                    <a:gd name="T36" fmla="*/ 412750 w 145"/>
                                    <a:gd name="T37" fmla="*/ 250878 h 96"/>
                                    <a:gd name="T38" fmla="*/ 412750 w 145"/>
                                    <a:gd name="T39" fmla="*/ 245176 h 96"/>
                                    <a:gd name="T40" fmla="*/ 412750 w 145"/>
                                    <a:gd name="T41" fmla="*/ 225220 h 96"/>
                                    <a:gd name="T42" fmla="*/ 412750 w 145"/>
                                    <a:gd name="T43" fmla="*/ 225220 h 96"/>
                                    <a:gd name="T44" fmla="*/ 412750 w 145"/>
                                    <a:gd name="T45" fmla="*/ 225220 h 96"/>
                                    <a:gd name="T46" fmla="*/ 412750 w 145"/>
                                    <a:gd name="T47" fmla="*/ 225220 h 96"/>
                                    <a:gd name="T48" fmla="*/ 409903 w 145"/>
                                    <a:gd name="T49" fmla="*/ 219518 h 96"/>
                                    <a:gd name="T50" fmla="*/ 34159 w 145"/>
                                    <a:gd name="T51" fmla="*/ 2851 h 96"/>
                                    <a:gd name="T52" fmla="*/ 25619 w 145"/>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9" y="1"/>
                                      </a:moveTo>
                                      <a:cubicBezTo>
                                        <a:pt x="9" y="1"/>
                                        <a:pt x="9" y="1"/>
                                        <a:pt x="9" y="1"/>
                                      </a:cubicBezTo>
                                      <a:cubicBezTo>
                                        <a:pt x="9" y="0"/>
                                        <a:pt x="9" y="0"/>
                                        <a:pt x="9" y="0"/>
                                      </a:cubicBezTo>
                                      <a:cubicBezTo>
                                        <a:pt x="4" y="3"/>
                                        <a:pt x="4" y="3"/>
                                        <a:pt x="4" y="3"/>
                                      </a:cubicBezTo>
                                      <a:cubicBezTo>
                                        <a:pt x="1" y="5"/>
                                        <a:pt x="1" y="5"/>
                                        <a:pt x="1" y="5"/>
                                      </a:cubicBezTo>
                                      <a:cubicBezTo>
                                        <a:pt x="1" y="5"/>
                                        <a:pt x="0" y="5"/>
                                        <a:pt x="0" y="6"/>
                                      </a:cubicBezTo>
                                      <a:cubicBezTo>
                                        <a:pt x="0" y="6"/>
                                        <a:pt x="0" y="7"/>
                                        <a:pt x="0" y="8"/>
                                      </a:cubicBezTo>
                                      <a:cubicBezTo>
                                        <a:pt x="0" y="9"/>
                                        <a:pt x="0" y="9"/>
                                        <a:pt x="0" y="9"/>
                                      </a:cubicBezTo>
                                      <a:cubicBezTo>
                                        <a:pt x="0" y="16"/>
                                        <a:pt x="0" y="16"/>
                                        <a:pt x="0" y="16"/>
                                      </a:cubicBezTo>
                                      <a:cubicBezTo>
                                        <a:pt x="0" y="16"/>
                                        <a:pt x="0" y="16"/>
                                        <a:pt x="0" y="16"/>
                                      </a:cubicBezTo>
                                      <a:cubicBezTo>
                                        <a:pt x="0" y="17"/>
                                        <a:pt x="0" y="18"/>
                                        <a:pt x="1" y="19"/>
                                      </a:cubicBezTo>
                                      <a:cubicBezTo>
                                        <a:pt x="133" y="95"/>
                                        <a:pt x="133" y="95"/>
                                        <a:pt x="133" y="95"/>
                                      </a:cubicBezTo>
                                      <a:cubicBezTo>
                                        <a:pt x="134" y="96"/>
                                        <a:pt x="135" y="95"/>
                                        <a:pt x="136" y="95"/>
                                      </a:cubicBezTo>
                                      <a:cubicBezTo>
                                        <a:pt x="136" y="95"/>
                                        <a:pt x="136" y="95"/>
                                        <a:pt x="136" y="95"/>
                                      </a:cubicBezTo>
                                      <a:cubicBezTo>
                                        <a:pt x="136" y="95"/>
                                        <a:pt x="136" y="95"/>
                                        <a:pt x="136" y="95"/>
                                      </a:cubicBezTo>
                                      <a:cubicBezTo>
                                        <a:pt x="141" y="92"/>
                                        <a:pt x="141" y="92"/>
                                        <a:pt x="141" y="92"/>
                                      </a:cubicBezTo>
                                      <a:cubicBezTo>
                                        <a:pt x="144" y="91"/>
                                        <a:pt x="144" y="91"/>
                                        <a:pt x="144" y="91"/>
                                      </a:cubicBezTo>
                                      <a:cubicBezTo>
                                        <a:pt x="144" y="90"/>
                                        <a:pt x="144" y="90"/>
                                        <a:pt x="145" y="90"/>
                                      </a:cubicBezTo>
                                      <a:cubicBezTo>
                                        <a:pt x="145" y="89"/>
                                        <a:pt x="145" y="88"/>
                                        <a:pt x="145" y="88"/>
                                      </a:cubicBezTo>
                                      <a:cubicBezTo>
                                        <a:pt x="145" y="86"/>
                                        <a:pt x="145" y="86"/>
                                        <a:pt x="145" y="86"/>
                                      </a:cubicBezTo>
                                      <a:cubicBezTo>
                                        <a:pt x="145" y="79"/>
                                        <a:pt x="145" y="79"/>
                                        <a:pt x="145" y="79"/>
                                      </a:cubicBezTo>
                                      <a:cubicBezTo>
                                        <a:pt x="145" y="79"/>
                                        <a:pt x="145" y="79"/>
                                        <a:pt x="145" y="79"/>
                                      </a:cubicBezTo>
                                      <a:cubicBezTo>
                                        <a:pt x="145" y="79"/>
                                        <a:pt x="145" y="79"/>
                                        <a:pt x="145" y="79"/>
                                      </a:cubicBezTo>
                                      <a:cubicBezTo>
                                        <a:pt x="145" y="79"/>
                                        <a:pt x="145" y="79"/>
                                        <a:pt x="145" y="79"/>
                                      </a:cubicBezTo>
                                      <a:cubicBezTo>
                                        <a:pt x="145" y="78"/>
                                        <a:pt x="145" y="77"/>
                                        <a:pt x="144" y="77"/>
                                      </a:cubicBezTo>
                                      <a:cubicBezTo>
                                        <a:pt x="129" y="68"/>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64"/>
                              <wps:cNvSpPr>
                                <a:spLocks/>
                              </wps:cNvSpPr>
                              <wps:spPr bwMode="auto">
                                <a:xfrm>
                                  <a:off x="2316" y="10465"/>
                                  <a:ext cx="723" cy="479"/>
                                </a:xfrm>
                                <a:custGeom>
                                  <a:avLst/>
                                  <a:gdLst>
                                    <a:gd name="T0" fmla="*/ 0 w 145"/>
                                    <a:gd name="T1" fmla="*/ 225220 h 96"/>
                                    <a:gd name="T2" fmla="*/ 0 w 145"/>
                                    <a:gd name="T3" fmla="*/ 225220 h 96"/>
                                    <a:gd name="T4" fmla="*/ 0 w 145"/>
                                    <a:gd name="T5" fmla="*/ 225220 h 96"/>
                                    <a:gd name="T6" fmla="*/ 0 w 145"/>
                                    <a:gd name="T7" fmla="*/ 242325 h 96"/>
                                    <a:gd name="T8" fmla="*/ 0 w 145"/>
                                    <a:gd name="T9" fmla="*/ 250878 h 96"/>
                                    <a:gd name="T10" fmla="*/ 0 w 145"/>
                                    <a:gd name="T11" fmla="*/ 256580 h 96"/>
                                    <a:gd name="T12" fmla="*/ 2847 w 145"/>
                                    <a:gd name="T13" fmla="*/ 259431 h 96"/>
                                    <a:gd name="T14" fmla="*/ 5693 w 145"/>
                                    <a:gd name="T15" fmla="*/ 259431 h 96"/>
                                    <a:gd name="T16" fmla="*/ 25619 w 145"/>
                                    <a:gd name="T17" fmla="*/ 270834 h 96"/>
                                    <a:gd name="T18" fmla="*/ 25619 w 145"/>
                                    <a:gd name="T19" fmla="*/ 270834 h 96"/>
                                    <a:gd name="T20" fmla="*/ 34159 w 145"/>
                                    <a:gd name="T21" fmla="*/ 270834 h 96"/>
                                    <a:gd name="T22" fmla="*/ 409903 w 145"/>
                                    <a:gd name="T23" fmla="*/ 54167 h 96"/>
                                    <a:gd name="T24" fmla="*/ 412750 w 145"/>
                                    <a:gd name="T25" fmla="*/ 45614 h 96"/>
                                    <a:gd name="T26" fmla="*/ 412750 w 145"/>
                                    <a:gd name="T27" fmla="*/ 45614 h 96"/>
                                    <a:gd name="T28" fmla="*/ 412750 w 145"/>
                                    <a:gd name="T29" fmla="*/ 31360 h 96"/>
                                    <a:gd name="T30" fmla="*/ 412750 w 145"/>
                                    <a:gd name="T31" fmla="*/ 22807 h 96"/>
                                    <a:gd name="T32" fmla="*/ 412750 w 145"/>
                                    <a:gd name="T33" fmla="*/ 17105 h 96"/>
                                    <a:gd name="T34" fmla="*/ 407057 w 145"/>
                                    <a:gd name="T35" fmla="*/ 14254 h 96"/>
                                    <a:gd name="T36" fmla="*/ 404210 w 145"/>
                                    <a:gd name="T37" fmla="*/ 11404 h 96"/>
                                    <a:gd name="T38" fmla="*/ 387131 w 145"/>
                                    <a:gd name="T39" fmla="*/ 2851 h 96"/>
                                    <a:gd name="T40" fmla="*/ 387131 w 145"/>
                                    <a:gd name="T41" fmla="*/ 2851 h 96"/>
                                    <a:gd name="T42" fmla="*/ 387131 w 145"/>
                                    <a:gd name="T43" fmla="*/ 2851 h 96"/>
                                    <a:gd name="T44" fmla="*/ 378591 w 145"/>
                                    <a:gd name="T45" fmla="*/ 2851 h 96"/>
                                    <a:gd name="T46" fmla="*/ 2847 w 145"/>
                                    <a:gd name="T47" fmla="*/ 219518 h 96"/>
                                    <a:gd name="T48" fmla="*/ 0 w 145"/>
                                    <a:gd name="T49" fmla="*/ 225220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5"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0" y="89"/>
                                        <a:pt x="0" y="90"/>
                                      </a:cubicBezTo>
                                      <a:cubicBezTo>
                                        <a:pt x="0" y="90"/>
                                        <a:pt x="1" y="90"/>
                                        <a:pt x="1" y="91"/>
                                      </a:cubicBezTo>
                                      <a:cubicBezTo>
                                        <a:pt x="2" y="91"/>
                                        <a:pt x="2" y="91"/>
                                        <a:pt x="2" y="91"/>
                                      </a:cubicBezTo>
                                      <a:cubicBezTo>
                                        <a:pt x="9" y="95"/>
                                        <a:pt x="9" y="95"/>
                                        <a:pt x="9" y="95"/>
                                      </a:cubicBezTo>
                                      <a:cubicBezTo>
                                        <a:pt x="9" y="95"/>
                                        <a:pt x="9" y="95"/>
                                        <a:pt x="9" y="95"/>
                                      </a:cubicBezTo>
                                      <a:cubicBezTo>
                                        <a:pt x="10" y="95"/>
                                        <a:pt x="11" y="96"/>
                                        <a:pt x="12" y="95"/>
                                      </a:cubicBezTo>
                                      <a:cubicBezTo>
                                        <a:pt x="144" y="19"/>
                                        <a:pt x="144" y="19"/>
                                        <a:pt x="144" y="19"/>
                                      </a:cubicBezTo>
                                      <a:cubicBezTo>
                                        <a:pt x="145" y="18"/>
                                        <a:pt x="145" y="17"/>
                                        <a:pt x="145" y="16"/>
                                      </a:cubicBezTo>
                                      <a:cubicBezTo>
                                        <a:pt x="145" y="16"/>
                                        <a:pt x="145" y="16"/>
                                        <a:pt x="145" y="16"/>
                                      </a:cubicBezTo>
                                      <a:cubicBezTo>
                                        <a:pt x="145" y="11"/>
                                        <a:pt x="145" y="11"/>
                                        <a:pt x="145" y="11"/>
                                      </a:cubicBezTo>
                                      <a:cubicBezTo>
                                        <a:pt x="145" y="8"/>
                                        <a:pt x="145" y="8"/>
                                        <a:pt x="145" y="8"/>
                                      </a:cubicBezTo>
                                      <a:cubicBezTo>
                                        <a:pt x="145" y="7"/>
                                        <a:pt x="145" y="6"/>
                                        <a:pt x="145" y="6"/>
                                      </a:cubicBezTo>
                                      <a:cubicBezTo>
                                        <a:pt x="144" y="5"/>
                                        <a:pt x="144" y="5"/>
                                        <a:pt x="143" y="5"/>
                                      </a:cubicBezTo>
                                      <a:cubicBezTo>
                                        <a:pt x="142" y="4"/>
                                        <a:pt x="142" y="4"/>
                                        <a:pt x="142" y="4"/>
                                      </a:cubicBezTo>
                                      <a:cubicBezTo>
                                        <a:pt x="136" y="1"/>
                                        <a:pt x="136" y="1"/>
                                        <a:pt x="136" y="1"/>
                                      </a:cubicBezTo>
                                      <a:cubicBezTo>
                                        <a:pt x="136" y="1"/>
                                        <a:pt x="136" y="1"/>
                                        <a:pt x="136" y="1"/>
                                      </a:cubicBezTo>
                                      <a:cubicBezTo>
                                        <a:pt x="136" y="1"/>
                                        <a:pt x="136" y="1"/>
                                        <a:pt x="136" y="1"/>
                                      </a:cubicBezTo>
                                      <a:cubicBezTo>
                                        <a:pt x="135" y="0"/>
                                        <a:pt x="134" y="0"/>
                                        <a:pt x="133" y="1"/>
                                      </a:cubicBezTo>
                                      <a:cubicBezTo>
                                        <a:pt x="118" y="9"/>
                                        <a:pt x="1" y="77"/>
                                        <a:pt x="1" y="77"/>
                                      </a:cubicBezTo>
                                      <a:cubicBezTo>
                                        <a:pt x="0" y="77"/>
                                        <a:pt x="0" y="78"/>
                                        <a:pt x="0" y="79"/>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66"/>
                              <wps:cNvSpPr>
                                <a:spLocks/>
                              </wps:cNvSpPr>
                              <wps:spPr bwMode="auto">
                                <a:xfrm>
                                  <a:off x="3248" y="10465"/>
                                  <a:ext cx="728" cy="479"/>
                                </a:xfrm>
                                <a:custGeom>
                                  <a:avLst/>
                                  <a:gdLst>
                                    <a:gd name="T0" fmla="*/ 28488 w 146"/>
                                    <a:gd name="T1" fmla="*/ 2851 h 96"/>
                                    <a:gd name="T2" fmla="*/ 28488 w 146"/>
                                    <a:gd name="T3" fmla="*/ 2851 h 96"/>
                                    <a:gd name="T4" fmla="*/ 28488 w 146"/>
                                    <a:gd name="T5" fmla="*/ 0 h 96"/>
                                    <a:gd name="T6" fmla="*/ 14244 w 146"/>
                                    <a:gd name="T7" fmla="*/ 8553 h 96"/>
                                    <a:gd name="T8" fmla="*/ 5698 w 146"/>
                                    <a:gd name="T9" fmla="*/ 14254 h 96"/>
                                    <a:gd name="T10" fmla="*/ 2849 w 146"/>
                                    <a:gd name="T11" fmla="*/ 17105 h 96"/>
                                    <a:gd name="T12" fmla="*/ 0 w 146"/>
                                    <a:gd name="T13" fmla="*/ 22807 h 96"/>
                                    <a:gd name="T14" fmla="*/ 0 w 146"/>
                                    <a:gd name="T15" fmla="*/ 25658 h 96"/>
                                    <a:gd name="T16" fmla="*/ 0 w 146"/>
                                    <a:gd name="T17" fmla="*/ 45614 h 96"/>
                                    <a:gd name="T18" fmla="*/ 0 w 146"/>
                                    <a:gd name="T19" fmla="*/ 45614 h 96"/>
                                    <a:gd name="T20" fmla="*/ 0 w 146"/>
                                    <a:gd name="T21" fmla="*/ 45614 h 96"/>
                                    <a:gd name="T22" fmla="*/ 5698 w 146"/>
                                    <a:gd name="T23" fmla="*/ 54167 h 96"/>
                                    <a:gd name="T24" fmla="*/ 381739 w 146"/>
                                    <a:gd name="T25" fmla="*/ 270834 h 96"/>
                                    <a:gd name="T26" fmla="*/ 390286 w 146"/>
                                    <a:gd name="T27" fmla="*/ 270834 h 96"/>
                                    <a:gd name="T28" fmla="*/ 390286 w 146"/>
                                    <a:gd name="T29" fmla="*/ 270834 h 96"/>
                                    <a:gd name="T30" fmla="*/ 390286 w 146"/>
                                    <a:gd name="T31" fmla="*/ 270834 h 96"/>
                                    <a:gd name="T32" fmla="*/ 404530 w 146"/>
                                    <a:gd name="T33" fmla="*/ 262281 h 96"/>
                                    <a:gd name="T34" fmla="*/ 410227 w 146"/>
                                    <a:gd name="T35" fmla="*/ 259431 h 96"/>
                                    <a:gd name="T36" fmla="*/ 415925 w 146"/>
                                    <a:gd name="T37" fmla="*/ 256580 h 96"/>
                                    <a:gd name="T38" fmla="*/ 415925 w 146"/>
                                    <a:gd name="T39" fmla="*/ 250878 h 96"/>
                                    <a:gd name="T40" fmla="*/ 415925 w 146"/>
                                    <a:gd name="T41" fmla="*/ 245176 h 96"/>
                                    <a:gd name="T42" fmla="*/ 415925 w 146"/>
                                    <a:gd name="T43" fmla="*/ 225220 h 96"/>
                                    <a:gd name="T44" fmla="*/ 415925 w 146"/>
                                    <a:gd name="T45" fmla="*/ 225220 h 96"/>
                                    <a:gd name="T46" fmla="*/ 415925 w 146"/>
                                    <a:gd name="T47" fmla="*/ 225220 h 96"/>
                                    <a:gd name="T48" fmla="*/ 415925 w 146"/>
                                    <a:gd name="T49" fmla="*/ 225220 h 96"/>
                                    <a:gd name="T50" fmla="*/ 410227 w 146"/>
                                    <a:gd name="T51" fmla="*/ 219518 h 96"/>
                                    <a:gd name="T52" fmla="*/ 37034 w 146"/>
                                    <a:gd name="T53" fmla="*/ 2851 h 96"/>
                                    <a:gd name="T54" fmla="*/ 28488 w 146"/>
                                    <a:gd name="T55" fmla="*/ 285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6" h="96">
                                      <a:moveTo>
                                        <a:pt x="10" y="1"/>
                                      </a:moveTo>
                                      <a:cubicBezTo>
                                        <a:pt x="10" y="1"/>
                                        <a:pt x="10" y="1"/>
                                        <a:pt x="10" y="1"/>
                                      </a:cubicBezTo>
                                      <a:cubicBezTo>
                                        <a:pt x="10" y="0"/>
                                        <a:pt x="10" y="0"/>
                                        <a:pt x="10" y="0"/>
                                      </a:cubicBezTo>
                                      <a:cubicBezTo>
                                        <a:pt x="5" y="3"/>
                                        <a:pt x="5" y="3"/>
                                        <a:pt x="5" y="3"/>
                                      </a:cubicBezTo>
                                      <a:cubicBezTo>
                                        <a:pt x="2" y="5"/>
                                        <a:pt x="2" y="5"/>
                                        <a:pt x="2" y="5"/>
                                      </a:cubicBezTo>
                                      <a:cubicBezTo>
                                        <a:pt x="2" y="5"/>
                                        <a:pt x="1" y="5"/>
                                        <a:pt x="1" y="6"/>
                                      </a:cubicBezTo>
                                      <a:cubicBezTo>
                                        <a:pt x="1" y="6"/>
                                        <a:pt x="0" y="7"/>
                                        <a:pt x="0" y="8"/>
                                      </a:cubicBezTo>
                                      <a:cubicBezTo>
                                        <a:pt x="0" y="9"/>
                                        <a:pt x="0" y="9"/>
                                        <a:pt x="0" y="9"/>
                                      </a:cubicBezTo>
                                      <a:cubicBezTo>
                                        <a:pt x="0" y="16"/>
                                        <a:pt x="0" y="16"/>
                                        <a:pt x="0" y="16"/>
                                      </a:cubicBezTo>
                                      <a:cubicBezTo>
                                        <a:pt x="0" y="16"/>
                                        <a:pt x="0" y="16"/>
                                        <a:pt x="0" y="16"/>
                                      </a:cubicBezTo>
                                      <a:cubicBezTo>
                                        <a:pt x="0" y="16"/>
                                        <a:pt x="0" y="16"/>
                                        <a:pt x="0" y="16"/>
                                      </a:cubicBezTo>
                                      <a:cubicBezTo>
                                        <a:pt x="1" y="17"/>
                                        <a:pt x="1" y="18"/>
                                        <a:pt x="2" y="19"/>
                                      </a:cubicBezTo>
                                      <a:cubicBezTo>
                                        <a:pt x="134" y="95"/>
                                        <a:pt x="134" y="95"/>
                                        <a:pt x="134" y="95"/>
                                      </a:cubicBezTo>
                                      <a:cubicBezTo>
                                        <a:pt x="135" y="96"/>
                                        <a:pt x="136" y="95"/>
                                        <a:pt x="137" y="95"/>
                                      </a:cubicBezTo>
                                      <a:cubicBezTo>
                                        <a:pt x="137" y="95"/>
                                        <a:pt x="137" y="95"/>
                                        <a:pt x="137" y="95"/>
                                      </a:cubicBezTo>
                                      <a:cubicBezTo>
                                        <a:pt x="137" y="95"/>
                                        <a:pt x="137" y="95"/>
                                        <a:pt x="137" y="95"/>
                                      </a:cubicBezTo>
                                      <a:cubicBezTo>
                                        <a:pt x="142" y="92"/>
                                        <a:pt x="142" y="92"/>
                                        <a:pt x="142" y="92"/>
                                      </a:cubicBezTo>
                                      <a:cubicBezTo>
                                        <a:pt x="144" y="91"/>
                                        <a:pt x="144" y="91"/>
                                        <a:pt x="144" y="91"/>
                                      </a:cubicBezTo>
                                      <a:cubicBezTo>
                                        <a:pt x="145" y="90"/>
                                        <a:pt x="145" y="90"/>
                                        <a:pt x="146" y="90"/>
                                      </a:cubicBezTo>
                                      <a:cubicBezTo>
                                        <a:pt x="146" y="89"/>
                                        <a:pt x="146" y="88"/>
                                        <a:pt x="146" y="88"/>
                                      </a:cubicBezTo>
                                      <a:cubicBezTo>
                                        <a:pt x="146" y="86"/>
                                        <a:pt x="146" y="86"/>
                                        <a:pt x="146" y="86"/>
                                      </a:cubicBezTo>
                                      <a:cubicBezTo>
                                        <a:pt x="146" y="79"/>
                                        <a:pt x="146" y="79"/>
                                        <a:pt x="146" y="79"/>
                                      </a:cubicBezTo>
                                      <a:cubicBezTo>
                                        <a:pt x="146" y="79"/>
                                        <a:pt x="146" y="79"/>
                                        <a:pt x="146" y="79"/>
                                      </a:cubicBezTo>
                                      <a:cubicBezTo>
                                        <a:pt x="146" y="79"/>
                                        <a:pt x="146" y="79"/>
                                        <a:pt x="146" y="79"/>
                                      </a:cubicBezTo>
                                      <a:cubicBezTo>
                                        <a:pt x="146" y="79"/>
                                        <a:pt x="146" y="79"/>
                                        <a:pt x="146" y="79"/>
                                      </a:cubicBezTo>
                                      <a:cubicBezTo>
                                        <a:pt x="146" y="78"/>
                                        <a:pt x="145" y="77"/>
                                        <a:pt x="144" y="77"/>
                                      </a:cubicBezTo>
                                      <a:cubicBezTo>
                                        <a:pt x="130" y="68"/>
                                        <a:pt x="13" y="1"/>
                                        <a:pt x="13" y="1"/>
                                      </a:cubicBezTo>
                                      <a:cubicBezTo>
                                        <a:pt x="12" y="0"/>
                                        <a:pt x="10" y="0"/>
                                        <a:pt x="10" y="1"/>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67"/>
                              <wps:cNvSpPr>
                                <a:spLocks/>
                              </wps:cNvSpPr>
                              <wps:spPr bwMode="auto">
                                <a:xfrm>
                                  <a:off x="4030" y="11098"/>
                                  <a:ext cx="105" cy="831"/>
                                </a:xfrm>
                                <a:custGeom>
                                  <a:avLst/>
                                  <a:gdLst>
                                    <a:gd name="T0" fmla="*/ 54005 w 21"/>
                                    <a:gd name="T1" fmla="*/ 14221 h 167"/>
                                    <a:gd name="T2" fmla="*/ 54005 w 21"/>
                                    <a:gd name="T3" fmla="*/ 14221 h 167"/>
                                    <a:gd name="T4" fmla="*/ 54005 w 21"/>
                                    <a:gd name="T5" fmla="*/ 14221 h 167"/>
                                    <a:gd name="T6" fmla="*/ 39793 w 21"/>
                                    <a:gd name="T7" fmla="*/ 5688 h 167"/>
                                    <a:gd name="T8" fmla="*/ 34109 w 21"/>
                                    <a:gd name="T9" fmla="*/ 0 h 167"/>
                                    <a:gd name="T10" fmla="*/ 28424 w 21"/>
                                    <a:gd name="T11" fmla="*/ 0 h 167"/>
                                    <a:gd name="T12" fmla="*/ 25581 w 21"/>
                                    <a:gd name="T13" fmla="*/ 0 h 167"/>
                                    <a:gd name="T14" fmla="*/ 19897 w 21"/>
                                    <a:gd name="T15" fmla="*/ 2844 h 167"/>
                                    <a:gd name="T16" fmla="*/ 2842 w 21"/>
                                    <a:gd name="T17" fmla="*/ 14221 h 167"/>
                                    <a:gd name="T18" fmla="*/ 2842 w 21"/>
                                    <a:gd name="T19" fmla="*/ 14221 h 167"/>
                                    <a:gd name="T20" fmla="*/ 0 w 21"/>
                                    <a:gd name="T21" fmla="*/ 19909 h 167"/>
                                    <a:gd name="T22" fmla="*/ 0 w 21"/>
                                    <a:gd name="T23" fmla="*/ 455071 h 167"/>
                                    <a:gd name="T24" fmla="*/ 2842 w 21"/>
                                    <a:gd name="T25" fmla="*/ 460759 h 167"/>
                                    <a:gd name="T26" fmla="*/ 2842 w 21"/>
                                    <a:gd name="T27" fmla="*/ 460759 h 167"/>
                                    <a:gd name="T28" fmla="*/ 17054 w 21"/>
                                    <a:gd name="T29" fmla="*/ 469292 h 167"/>
                                    <a:gd name="T30" fmla="*/ 25581 w 21"/>
                                    <a:gd name="T31" fmla="*/ 474980 h 167"/>
                                    <a:gd name="T32" fmla="*/ 28424 w 21"/>
                                    <a:gd name="T33" fmla="*/ 474980 h 167"/>
                                    <a:gd name="T34" fmla="*/ 34109 w 21"/>
                                    <a:gd name="T35" fmla="*/ 474980 h 167"/>
                                    <a:gd name="T36" fmla="*/ 36951 w 21"/>
                                    <a:gd name="T37" fmla="*/ 472136 h 167"/>
                                    <a:gd name="T38" fmla="*/ 54005 w 21"/>
                                    <a:gd name="T39" fmla="*/ 460759 h 167"/>
                                    <a:gd name="T40" fmla="*/ 54005 w 21"/>
                                    <a:gd name="T41" fmla="*/ 460759 h 167"/>
                                    <a:gd name="T42" fmla="*/ 59690 w 21"/>
                                    <a:gd name="T43" fmla="*/ 455071 h 167"/>
                                    <a:gd name="T44" fmla="*/ 59690 w 21"/>
                                    <a:gd name="T45" fmla="*/ 19909 h 167"/>
                                    <a:gd name="T46" fmla="*/ 54005 w 21"/>
                                    <a:gd name="T47" fmla="*/ 14221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19" y="5"/>
                                      </a:moveTo>
                                      <a:cubicBezTo>
                                        <a:pt x="19" y="5"/>
                                        <a:pt x="19" y="5"/>
                                        <a:pt x="19" y="5"/>
                                      </a:cubicBezTo>
                                      <a:cubicBezTo>
                                        <a:pt x="19" y="5"/>
                                        <a:pt x="19" y="5"/>
                                        <a:pt x="19" y="5"/>
                                      </a:cubicBezTo>
                                      <a:cubicBezTo>
                                        <a:pt x="14" y="2"/>
                                        <a:pt x="14" y="2"/>
                                        <a:pt x="14" y="2"/>
                                      </a:cubicBezTo>
                                      <a:cubicBezTo>
                                        <a:pt x="12" y="0"/>
                                        <a:pt x="12" y="0"/>
                                        <a:pt x="12" y="0"/>
                                      </a:cubicBezTo>
                                      <a:cubicBezTo>
                                        <a:pt x="11" y="0"/>
                                        <a:pt x="11" y="0"/>
                                        <a:pt x="10" y="0"/>
                                      </a:cubicBezTo>
                                      <a:cubicBezTo>
                                        <a:pt x="10" y="0"/>
                                        <a:pt x="9" y="0"/>
                                        <a:pt x="9" y="0"/>
                                      </a:cubicBezTo>
                                      <a:cubicBezTo>
                                        <a:pt x="7" y="1"/>
                                        <a:pt x="7" y="1"/>
                                        <a:pt x="7" y="1"/>
                                      </a:cubicBezTo>
                                      <a:cubicBezTo>
                                        <a:pt x="1" y="5"/>
                                        <a:pt x="1" y="5"/>
                                        <a:pt x="1" y="5"/>
                                      </a:cubicBezTo>
                                      <a:cubicBezTo>
                                        <a:pt x="1" y="5"/>
                                        <a:pt x="1" y="5"/>
                                        <a:pt x="1" y="5"/>
                                      </a:cubicBezTo>
                                      <a:cubicBezTo>
                                        <a:pt x="0" y="5"/>
                                        <a:pt x="0" y="6"/>
                                        <a:pt x="0" y="7"/>
                                      </a:cubicBezTo>
                                      <a:cubicBezTo>
                                        <a:pt x="0" y="160"/>
                                        <a:pt x="0" y="160"/>
                                        <a:pt x="0" y="160"/>
                                      </a:cubicBezTo>
                                      <a:cubicBezTo>
                                        <a:pt x="0" y="161"/>
                                        <a:pt x="0" y="162"/>
                                        <a:pt x="1" y="162"/>
                                      </a:cubicBezTo>
                                      <a:cubicBezTo>
                                        <a:pt x="1" y="162"/>
                                        <a:pt x="1" y="162"/>
                                        <a:pt x="1" y="162"/>
                                      </a:cubicBezTo>
                                      <a:cubicBezTo>
                                        <a:pt x="6" y="165"/>
                                        <a:pt x="6" y="165"/>
                                        <a:pt x="6" y="165"/>
                                      </a:cubicBezTo>
                                      <a:cubicBezTo>
                                        <a:pt x="9" y="167"/>
                                        <a:pt x="9" y="167"/>
                                        <a:pt x="9" y="167"/>
                                      </a:cubicBezTo>
                                      <a:cubicBezTo>
                                        <a:pt x="9" y="167"/>
                                        <a:pt x="10" y="167"/>
                                        <a:pt x="10" y="167"/>
                                      </a:cubicBezTo>
                                      <a:cubicBezTo>
                                        <a:pt x="11" y="167"/>
                                        <a:pt x="11" y="167"/>
                                        <a:pt x="12" y="167"/>
                                      </a:cubicBezTo>
                                      <a:cubicBezTo>
                                        <a:pt x="13" y="166"/>
                                        <a:pt x="13" y="166"/>
                                        <a:pt x="13" y="166"/>
                                      </a:cubicBezTo>
                                      <a:cubicBezTo>
                                        <a:pt x="19" y="162"/>
                                        <a:pt x="19" y="162"/>
                                        <a:pt x="19" y="162"/>
                                      </a:cubicBezTo>
                                      <a:cubicBezTo>
                                        <a:pt x="19" y="162"/>
                                        <a:pt x="19" y="162"/>
                                        <a:pt x="19" y="162"/>
                                      </a:cubicBezTo>
                                      <a:cubicBezTo>
                                        <a:pt x="20" y="162"/>
                                        <a:pt x="21" y="161"/>
                                        <a:pt x="21" y="160"/>
                                      </a:cubicBezTo>
                                      <a:cubicBezTo>
                                        <a:pt x="21" y="7"/>
                                        <a:pt x="21" y="7"/>
                                        <a:pt x="21" y="7"/>
                                      </a:cubicBezTo>
                                      <a:cubicBezTo>
                                        <a:pt x="21" y="6"/>
                                        <a:pt x="20" y="5"/>
                                        <a:pt x="19"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68"/>
                              <wps:cNvSpPr>
                                <a:spLocks/>
                              </wps:cNvSpPr>
                              <wps:spPr bwMode="auto">
                                <a:xfrm>
                                  <a:off x="284" y="11098"/>
                                  <a:ext cx="104" cy="831"/>
                                </a:xfrm>
                                <a:custGeom>
                                  <a:avLst/>
                                  <a:gdLst>
                                    <a:gd name="T0" fmla="*/ 56848 w 21"/>
                                    <a:gd name="T1" fmla="*/ 14221 h 167"/>
                                    <a:gd name="T2" fmla="*/ 56848 w 21"/>
                                    <a:gd name="T3" fmla="*/ 14221 h 167"/>
                                    <a:gd name="T4" fmla="*/ 56848 w 21"/>
                                    <a:gd name="T5" fmla="*/ 14221 h 167"/>
                                    <a:gd name="T6" fmla="*/ 42636 w 21"/>
                                    <a:gd name="T7" fmla="*/ 5688 h 167"/>
                                    <a:gd name="T8" fmla="*/ 34109 w 21"/>
                                    <a:gd name="T9" fmla="*/ 0 h 167"/>
                                    <a:gd name="T10" fmla="*/ 31266 w 21"/>
                                    <a:gd name="T11" fmla="*/ 0 h 167"/>
                                    <a:gd name="T12" fmla="*/ 25581 w 21"/>
                                    <a:gd name="T13" fmla="*/ 0 h 167"/>
                                    <a:gd name="T14" fmla="*/ 22739 w 21"/>
                                    <a:gd name="T15" fmla="*/ 2844 h 167"/>
                                    <a:gd name="T16" fmla="*/ 5685 w 21"/>
                                    <a:gd name="T17" fmla="*/ 14221 h 167"/>
                                    <a:gd name="T18" fmla="*/ 5685 w 21"/>
                                    <a:gd name="T19" fmla="*/ 14221 h 167"/>
                                    <a:gd name="T20" fmla="*/ 0 w 21"/>
                                    <a:gd name="T21" fmla="*/ 19909 h 167"/>
                                    <a:gd name="T22" fmla="*/ 0 w 21"/>
                                    <a:gd name="T23" fmla="*/ 455071 h 167"/>
                                    <a:gd name="T24" fmla="*/ 5685 w 21"/>
                                    <a:gd name="T25" fmla="*/ 460759 h 167"/>
                                    <a:gd name="T26" fmla="*/ 5685 w 21"/>
                                    <a:gd name="T27" fmla="*/ 460759 h 167"/>
                                    <a:gd name="T28" fmla="*/ 17054 w 21"/>
                                    <a:gd name="T29" fmla="*/ 469292 h 167"/>
                                    <a:gd name="T30" fmla="*/ 25581 w 21"/>
                                    <a:gd name="T31" fmla="*/ 474980 h 167"/>
                                    <a:gd name="T32" fmla="*/ 31266 w 21"/>
                                    <a:gd name="T33" fmla="*/ 474980 h 167"/>
                                    <a:gd name="T34" fmla="*/ 34109 w 21"/>
                                    <a:gd name="T35" fmla="*/ 474980 h 167"/>
                                    <a:gd name="T36" fmla="*/ 36951 w 21"/>
                                    <a:gd name="T37" fmla="*/ 472136 h 167"/>
                                    <a:gd name="T38" fmla="*/ 56848 w 21"/>
                                    <a:gd name="T39" fmla="*/ 460759 h 167"/>
                                    <a:gd name="T40" fmla="*/ 56848 w 21"/>
                                    <a:gd name="T41" fmla="*/ 460759 h 167"/>
                                    <a:gd name="T42" fmla="*/ 59690 w 21"/>
                                    <a:gd name="T43" fmla="*/ 455071 h 167"/>
                                    <a:gd name="T44" fmla="*/ 59690 w 21"/>
                                    <a:gd name="T45" fmla="*/ 19909 h 167"/>
                                    <a:gd name="T46" fmla="*/ 56848 w 21"/>
                                    <a:gd name="T47" fmla="*/ 14221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20" y="5"/>
                                      </a:moveTo>
                                      <a:cubicBezTo>
                                        <a:pt x="20" y="5"/>
                                        <a:pt x="20" y="5"/>
                                        <a:pt x="20" y="5"/>
                                      </a:cubicBezTo>
                                      <a:cubicBezTo>
                                        <a:pt x="20" y="5"/>
                                        <a:pt x="20" y="5"/>
                                        <a:pt x="20" y="5"/>
                                      </a:cubicBezTo>
                                      <a:cubicBezTo>
                                        <a:pt x="15" y="2"/>
                                        <a:pt x="15" y="2"/>
                                        <a:pt x="15" y="2"/>
                                      </a:cubicBezTo>
                                      <a:cubicBezTo>
                                        <a:pt x="12" y="0"/>
                                        <a:pt x="12" y="0"/>
                                        <a:pt x="12" y="0"/>
                                      </a:cubicBezTo>
                                      <a:cubicBezTo>
                                        <a:pt x="12" y="0"/>
                                        <a:pt x="11" y="0"/>
                                        <a:pt x="11" y="0"/>
                                      </a:cubicBezTo>
                                      <a:cubicBezTo>
                                        <a:pt x="10" y="0"/>
                                        <a:pt x="9" y="0"/>
                                        <a:pt x="9" y="0"/>
                                      </a:cubicBezTo>
                                      <a:cubicBezTo>
                                        <a:pt x="8" y="1"/>
                                        <a:pt x="8" y="1"/>
                                        <a:pt x="8" y="1"/>
                                      </a:cubicBezTo>
                                      <a:cubicBezTo>
                                        <a:pt x="2" y="5"/>
                                        <a:pt x="2" y="5"/>
                                        <a:pt x="2" y="5"/>
                                      </a:cubicBezTo>
                                      <a:cubicBezTo>
                                        <a:pt x="2" y="5"/>
                                        <a:pt x="2" y="5"/>
                                        <a:pt x="2" y="5"/>
                                      </a:cubicBezTo>
                                      <a:cubicBezTo>
                                        <a:pt x="1" y="5"/>
                                        <a:pt x="0" y="6"/>
                                        <a:pt x="0" y="7"/>
                                      </a:cubicBezTo>
                                      <a:cubicBezTo>
                                        <a:pt x="0" y="160"/>
                                        <a:pt x="0" y="160"/>
                                        <a:pt x="0" y="160"/>
                                      </a:cubicBezTo>
                                      <a:cubicBezTo>
                                        <a:pt x="0" y="161"/>
                                        <a:pt x="1" y="162"/>
                                        <a:pt x="2" y="162"/>
                                      </a:cubicBezTo>
                                      <a:cubicBezTo>
                                        <a:pt x="2" y="162"/>
                                        <a:pt x="2" y="162"/>
                                        <a:pt x="2" y="162"/>
                                      </a:cubicBezTo>
                                      <a:cubicBezTo>
                                        <a:pt x="6" y="165"/>
                                        <a:pt x="6" y="165"/>
                                        <a:pt x="6" y="165"/>
                                      </a:cubicBezTo>
                                      <a:cubicBezTo>
                                        <a:pt x="9" y="167"/>
                                        <a:pt x="9" y="167"/>
                                        <a:pt x="9" y="167"/>
                                      </a:cubicBezTo>
                                      <a:cubicBezTo>
                                        <a:pt x="9" y="167"/>
                                        <a:pt x="10" y="167"/>
                                        <a:pt x="11" y="167"/>
                                      </a:cubicBezTo>
                                      <a:cubicBezTo>
                                        <a:pt x="11" y="167"/>
                                        <a:pt x="12" y="167"/>
                                        <a:pt x="12" y="167"/>
                                      </a:cubicBezTo>
                                      <a:cubicBezTo>
                                        <a:pt x="13" y="166"/>
                                        <a:pt x="13" y="166"/>
                                        <a:pt x="13" y="166"/>
                                      </a:cubicBezTo>
                                      <a:cubicBezTo>
                                        <a:pt x="20" y="162"/>
                                        <a:pt x="20" y="162"/>
                                        <a:pt x="20" y="162"/>
                                      </a:cubicBezTo>
                                      <a:cubicBezTo>
                                        <a:pt x="20" y="162"/>
                                        <a:pt x="20" y="162"/>
                                        <a:pt x="20" y="162"/>
                                      </a:cubicBezTo>
                                      <a:cubicBezTo>
                                        <a:pt x="21" y="162"/>
                                        <a:pt x="21" y="161"/>
                                        <a:pt x="21" y="160"/>
                                      </a:cubicBezTo>
                                      <a:cubicBezTo>
                                        <a:pt x="21" y="7"/>
                                        <a:pt x="21" y="7"/>
                                        <a:pt x="21" y="7"/>
                                      </a:cubicBezTo>
                                      <a:cubicBezTo>
                                        <a:pt x="21" y="6"/>
                                        <a:pt x="21" y="5"/>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70"/>
                              <wps:cNvSpPr>
                                <a:spLocks/>
                              </wps:cNvSpPr>
                              <wps:spPr bwMode="auto">
                                <a:xfrm>
                                  <a:off x="4185" y="10465"/>
                                  <a:ext cx="727" cy="479"/>
                                </a:xfrm>
                                <a:custGeom>
                                  <a:avLst/>
                                  <a:gdLst>
                                    <a:gd name="T0" fmla="*/ 0 w 146"/>
                                    <a:gd name="T1" fmla="*/ 225220 h 96"/>
                                    <a:gd name="T2" fmla="*/ 0 w 146"/>
                                    <a:gd name="T3" fmla="*/ 225220 h 96"/>
                                    <a:gd name="T4" fmla="*/ 0 w 146"/>
                                    <a:gd name="T5" fmla="*/ 225220 h 96"/>
                                    <a:gd name="T6" fmla="*/ 0 w 146"/>
                                    <a:gd name="T7" fmla="*/ 242325 h 96"/>
                                    <a:gd name="T8" fmla="*/ 0 w 146"/>
                                    <a:gd name="T9" fmla="*/ 250878 h 96"/>
                                    <a:gd name="T10" fmla="*/ 2844 w 146"/>
                                    <a:gd name="T11" fmla="*/ 256580 h 96"/>
                                    <a:gd name="T12" fmla="*/ 5689 w 146"/>
                                    <a:gd name="T13" fmla="*/ 259431 h 96"/>
                                    <a:gd name="T14" fmla="*/ 8533 w 146"/>
                                    <a:gd name="T15" fmla="*/ 259431 h 96"/>
                                    <a:gd name="T16" fmla="*/ 25600 w 146"/>
                                    <a:gd name="T17" fmla="*/ 270834 h 96"/>
                                    <a:gd name="T18" fmla="*/ 25600 w 146"/>
                                    <a:gd name="T19" fmla="*/ 270834 h 96"/>
                                    <a:gd name="T20" fmla="*/ 25600 w 146"/>
                                    <a:gd name="T21" fmla="*/ 270834 h 96"/>
                                    <a:gd name="T22" fmla="*/ 36978 w 146"/>
                                    <a:gd name="T23" fmla="*/ 270834 h 96"/>
                                    <a:gd name="T24" fmla="*/ 409601 w 146"/>
                                    <a:gd name="T25" fmla="*/ 54167 h 96"/>
                                    <a:gd name="T26" fmla="*/ 415290 w 146"/>
                                    <a:gd name="T27" fmla="*/ 45614 h 96"/>
                                    <a:gd name="T28" fmla="*/ 415290 w 146"/>
                                    <a:gd name="T29" fmla="*/ 45614 h 96"/>
                                    <a:gd name="T30" fmla="*/ 415290 w 146"/>
                                    <a:gd name="T31" fmla="*/ 31360 h 96"/>
                                    <a:gd name="T32" fmla="*/ 415290 w 146"/>
                                    <a:gd name="T33" fmla="*/ 22807 h 96"/>
                                    <a:gd name="T34" fmla="*/ 415290 w 146"/>
                                    <a:gd name="T35" fmla="*/ 17105 h 96"/>
                                    <a:gd name="T36" fmla="*/ 409601 w 146"/>
                                    <a:gd name="T37" fmla="*/ 14254 h 96"/>
                                    <a:gd name="T38" fmla="*/ 406757 w 146"/>
                                    <a:gd name="T39" fmla="*/ 11404 h 96"/>
                                    <a:gd name="T40" fmla="*/ 389690 w 146"/>
                                    <a:gd name="T41" fmla="*/ 2851 h 96"/>
                                    <a:gd name="T42" fmla="*/ 389690 w 146"/>
                                    <a:gd name="T43" fmla="*/ 2851 h 96"/>
                                    <a:gd name="T44" fmla="*/ 389690 w 146"/>
                                    <a:gd name="T45" fmla="*/ 2851 h 96"/>
                                    <a:gd name="T46" fmla="*/ 389690 w 146"/>
                                    <a:gd name="T47" fmla="*/ 2851 h 96"/>
                                    <a:gd name="T48" fmla="*/ 381157 w 146"/>
                                    <a:gd name="T49" fmla="*/ 2851 h 96"/>
                                    <a:gd name="T50" fmla="*/ 5689 w 146"/>
                                    <a:gd name="T51" fmla="*/ 219518 h 96"/>
                                    <a:gd name="T52" fmla="*/ 0 w 146"/>
                                    <a:gd name="T53" fmla="*/ 225220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1" y="89"/>
                                        <a:pt x="1" y="90"/>
                                      </a:cubicBezTo>
                                      <a:cubicBezTo>
                                        <a:pt x="1" y="90"/>
                                        <a:pt x="2" y="90"/>
                                        <a:pt x="2" y="91"/>
                                      </a:cubicBezTo>
                                      <a:cubicBezTo>
                                        <a:pt x="3" y="91"/>
                                        <a:pt x="3" y="91"/>
                                        <a:pt x="3" y="91"/>
                                      </a:cubicBezTo>
                                      <a:cubicBezTo>
                                        <a:pt x="9" y="95"/>
                                        <a:pt x="9" y="95"/>
                                        <a:pt x="9" y="95"/>
                                      </a:cubicBezTo>
                                      <a:cubicBezTo>
                                        <a:pt x="9" y="95"/>
                                        <a:pt x="9" y="95"/>
                                        <a:pt x="9" y="95"/>
                                      </a:cubicBezTo>
                                      <a:cubicBezTo>
                                        <a:pt x="9" y="95"/>
                                        <a:pt x="9" y="95"/>
                                        <a:pt x="9" y="95"/>
                                      </a:cubicBezTo>
                                      <a:cubicBezTo>
                                        <a:pt x="10" y="95"/>
                                        <a:pt x="12" y="96"/>
                                        <a:pt x="13" y="95"/>
                                      </a:cubicBezTo>
                                      <a:cubicBezTo>
                                        <a:pt x="144" y="19"/>
                                        <a:pt x="144" y="19"/>
                                        <a:pt x="144" y="19"/>
                                      </a:cubicBezTo>
                                      <a:cubicBezTo>
                                        <a:pt x="145" y="18"/>
                                        <a:pt x="146" y="17"/>
                                        <a:pt x="146" y="16"/>
                                      </a:cubicBezTo>
                                      <a:cubicBezTo>
                                        <a:pt x="146" y="16"/>
                                        <a:pt x="146" y="16"/>
                                        <a:pt x="146" y="16"/>
                                      </a:cubicBezTo>
                                      <a:cubicBezTo>
                                        <a:pt x="146" y="11"/>
                                        <a:pt x="146" y="11"/>
                                        <a:pt x="146" y="11"/>
                                      </a:cubicBezTo>
                                      <a:cubicBezTo>
                                        <a:pt x="146" y="8"/>
                                        <a:pt x="146" y="8"/>
                                        <a:pt x="146" y="8"/>
                                      </a:cubicBezTo>
                                      <a:cubicBezTo>
                                        <a:pt x="146" y="7"/>
                                        <a:pt x="146" y="6"/>
                                        <a:pt x="146" y="6"/>
                                      </a:cubicBezTo>
                                      <a:cubicBezTo>
                                        <a:pt x="145" y="5"/>
                                        <a:pt x="145" y="5"/>
                                        <a:pt x="144" y="5"/>
                                      </a:cubicBezTo>
                                      <a:cubicBezTo>
                                        <a:pt x="143" y="4"/>
                                        <a:pt x="143" y="4"/>
                                        <a:pt x="143" y="4"/>
                                      </a:cubicBezTo>
                                      <a:cubicBezTo>
                                        <a:pt x="137" y="1"/>
                                        <a:pt x="137" y="1"/>
                                        <a:pt x="137" y="1"/>
                                      </a:cubicBezTo>
                                      <a:cubicBezTo>
                                        <a:pt x="137" y="1"/>
                                        <a:pt x="137" y="1"/>
                                        <a:pt x="137" y="1"/>
                                      </a:cubicBezTo>
                                      <a:cubicBezTo>
                                        <a:pt x="137" y="1"/>
                                        <a:pt x="137" y="1"/>
                                        <a:pt x="137" y="1"/>
                                      </a:cubicBezTo>
                                      <a:cubicBezTo>
                                        <a:pt x="137" y="1"/>
                                        <a:pt x="137" y="1"/>
                                        <a:pt x="137" y="1"/>
                                      </a:cubicBezTo>
                                      <a:cubicBezTo>
                                        <a:pt x="136" y="0"/>
                                        <a:pt x="135" y="0"/>
                                        <a:pt x="134" y="1"/>
                                      </a:cubicBezTo>
                                      <a:cubicBezTo>
                                        <a:pt x="119" y="9"/>
                                        <a:pt x="2" y="77"/>
                                        <a:pt x="2" y="77"/>
                                      </a:cubicBezTo>
                                      <a:cubicBezTo>
                                        <a:pt x="1" y="77"/>
                                        <a:pt x="0" y="78"/>
                                        <a:pt x="0" y="79"/>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71"/>
                              <wps:cNvSpPr>
                                <a:spLocks/>
                              </wps:cNvSpPr>
                              <wps:spPr bwMode="auto">
                                <a:xfrm>
                                  <a:off x="5121" y="10465"/>
                                  <a:ext cx="728" cy="479"/>
                                </a:xfrm>
                                <a:custGeom>
                                  <a:avLst/>
                                  <a:gdLst>
                                    <a:gd name="T0" fmla="*/ 25639 w 146"/>
                                    <a:gd name="T1" fmla="*/ 2851 h 96"/>
                                    <a:gd name="T2" fmla="*/ 25639 w 146"/>
                                    <a:gd name="T3" fmla="*/ 2851 h 96"/>
                                    <a:gd name="T4" fmla="*/ 25639 w 146"/>
                                    <a:gd name="T5" fmla="*/ 0 h 96"/>
                                    <a:gd name="T6" fmla="*/ 11395 w 146"/>
                                    <a:gd name="T7" fmla="*/ 8553 h 96"/>
                                    <a:gd name="T8" fmla="*/ 5698 w 146"/>
                                    <a:gd name="T9" fmla="*/ 14254 h 96"/>
                                    <a:gd name="T10" fmla="*/ 2849 w 146"/>
                                    <a:gd name="T11" fmla="*/ 17105 h 96"/>
                                    <a:gd name="T12" fmla="*/ 0 w 146"/>
                                    <a:gd name="T13" fmla="*/ 22807 h 96"/>
                                    <a:gd name="T14" fmla="*/ 0 w 146"/>
                                    <a:gd name="T15" fmla="*/ 25658 h 96"/>
                                    <a:gd name="T16" fmla="*/ 0 w 146"/>
                                    <a:gd name="T17" fmla="*/ 45614 h 96"/>
                                    <a:gd name="T18" fmla="*/ 0 w 146"/>
                                    <a:gd name="T19" fmla="*/ 45614 h 96"/>
                                    <a:gd name="T20" fmla="*/ 5698 w 146"/>
                                    <a:gd name="T21" fmla="*/ 54167 h 96"/>
                                    <a:gd name="T22" fmla="*/ 381739 w 146"/>
                                    <a:gd name="T23" fmla="*/ 270834 h 96"/>
                                    <a:gd name="T24" fmla="*/ 390286 w 146"/>
                                    <a:gd name="T25" fmla="*/ 270834 h 96"/>
                                    <a:gd name="T26" fmla="*/ 390286 w 146"/>
                                    <a:gd name="T27" fmla="*/ 270834 h 96"/>
                                    <a:gd name="T28" fmla="*/ 390286 w 146"/>
                                    <a:gd name="T29" fmla="*/ 270834 h 96"/>
                                    <a:gd name="T30" fmla="*/ 404530 w 146"/>
                                    <a:gd name="T31" fmla="*/ 262281 h 96"/>
                                    <a:gd name="T32" fmla="*/ 410227 w 146"/>
                                    <a:gd name="T33" fmla="*/ 259431 h 96"/>
                                    <a:gd name="T34" fmla="*/ 413076 w 146"/>
                                    <a:gd name="T35" fmla="*/ 256580 h 96"/>
                                    <a:gd name="T36" fmla="*/ 415925 w 146"/>
                                    <a:gd name="T37" fmla="*/ 250878 h 96"/>
                                    <a:gd name="T38" fmla="*/ 415925 w 146"/>
                                    <a:gd name="T39" fmla="*/ 245176 h 96"/>
                                    <a:gd name="T40" fmla="*/ 415925 w 146"/>
                                    <a:gd name="T41" fmla="*/ 225220 h 96"/>
                                    <a:gd name="T42" fmla="*/ 415925 w 146"/>
                                    <a:gd name="T43" fmla="*/ 225220 h 96"/>
                                    <a:gd name="T44" fmla="*/ 415925 w 146"/>
                                    <a:gd name="T45" fmla="*/ 225220 h 96"/>
                                    <a:gd name="T46" fmla="*/ 415925 w 146"/>
                                    <a:gd name="T47" fmla="*/ 225220 h 96"/>
                                    <a:gd name="T48" fmla="*/ 410227 w 146"/>
                                    <a:gd name="T49" fmla="*/ 219518 h 96"/>
                                    <a:gd name="T50" fmla="*/ 34186 w 146"/>
                                    <a:gd name="T51" fmla="*/ 2851 h 96"/>
                                    <a:gd name="T52" fmla="*/ 25639 w 146"/>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0"/>
                                        <a:pt x="9" y="0"/>
                                        <a:pt x="9" y="0"/>
                                      </a:cubicBezTo>
                                      <a:cubicBezTo>
                                        <a:pt x="4" y="3"/>
                                        <a:pt x="4" y="3"/>
                                        <a:pt x="4" y="3"/>
                                      </a:cubicBezTo>
                                      <a:cubicBezTo>
                                        <a:pt x="2" y="5"/>
                                        <a:pt x="2" y="5"/>
                                        <a:pt x="2" y="5"/>
                                      </a:cubicBezTo>
                                      <a:cubicBezTo>
                                        <a:pt x="1" y="5"/>
                                        <a:pt x="1" y="5"/>
                                        <a:pt x="1" y="6"/>
                                      </a:cubicBezTo>
                                      <a:cubicBezTo>
                                        <a:pt x="0" y="6"/>
                                        <a:pt x="0" y="7"/>
                                        <a:pt x="0" y="8"/>
                                      </a:cubicBezTo>
                                      <a:cubicBezTo>
                                        <a:pt x="0" y="9"/>
                                        <a:pt x="0" y="9"/>
                                        <a:pt x="0" y="9"/>
                                      </a:cubicBezTo>
                                      <a:cubicBezTo>
                                        <a:pt x="0" y="16"/>
                                        <a:pt x="0" y="16"/>
                                        <a:pt x="0" y="16"/>
                                      </a:cubicBezTo>
                                      <a:cubicBezTo>
                                        <a:pt x="0" y="16"/>
                                        <a:pt x="0" y="16"/>
                                        <a:pt x="0" y="16"/>
                                      </a:cubicBezTo>
                                      <a:cubicBezTo>
                                        <a:pt x="0" y="17"/>
                                        <a:pt x="1" y="18"/>
                                        <a:pt x="2" y="19"/>
                                      </a:cubicBezTo>
                                      <a:cubicBezTo>
                                        <a:pt x="134" y="95"/>
                                        <a:pt x="134" y="95"/>
                                        <a:pt x="134" y="95"/>
                                      </a:cubicBezTo>
                                      <a:cubicBezTo>
                                        <a:pt x="135" y="96"/>
                                        <a:pt x="136" y="95"/>
                                        <a:pt x="137" y="95"/>
                                      </a:cubicBezTo>
                                      <a:cubicBezTo>
                                        <a:pt x="137" y="95"/>
                                        <a:pt x="137" y="95"/>
                                        <a:pt x="137" y="95"/>
                                      </a:cubicBezTo>
                                      <a:cubicBezTo>
                                        <a:pt x="137" y="95"/>
                                        <a:pt x="137" y="95"/>
                                        <a:pt x="137" y="95"/>
                                      </a:cubicBezTo>
                                      <a:cubicBezTo>
                                        <a:pt x="142" y="92"/>
                                        <a:pt x="142" y="92"/>
                                        <a:pt x="142" y="92"/>
                                      </a:cubicBezTo>
                                      <a:cubicBezTo>
                                        <a:pt x="144" y="91"/>
                                        <a:pt x="144" y="91"/>
                                        <a:pt x="144" y="91"/>
                                      </a:cubicBezTo>
                                      <a:cubicBezTo>
                                        <a:pt x="145" y="90"/>
                                        <a:pt x="145" y="90"/>
                                        <a:pt x="145" y="90"/>
                                      </a:cubicBezTo>
                                      <a:cubicBezTo>
                                        <a:pt x="146" y="89"/>
                                        <a:pt x="146" y="88"/>
                                        <a:pt x="146" y="88"/>
                                      </a:cubicBezTo>
                                      <a:cubicBezTo>
                                        <a:pt x="146" y="86"/>
                                        <a:pt x="146" y="86"/>
                                        <a:pt x="146" y="86"/>
                                      </a:cubicBezTo>
                                      <a:cubicBezTo>
                                        <a:pt x="146" y="79"/>
                                        <a:pt x="146" y="79"/>
                                        <a:pt x="146" y="79"/>
                                      </a:cubicBezTo>
                                      <a:cubicBezTo>
                                        <a:pt x="146" y="79"/>
                                        <a:pt x="146" y="79"/>
                                        <a:pt x="146" y="79"/>
                                      </a:cubicBezTo>
                                      <a:cubicBezTo>
                                        <a:pt x="146" y="79"/>
                                        <a:pt x="146" y="79"/>
                                        <a:pt x="146" y="79"/>
                                      </a:cubicBezTo>
                                      <a:cubicBezTo>
                                        <a:pt x="146" y="79"/>
                                        <a:pt x="146" y="79"/>
                                        <a:pt x="146" y="79"/>
                                      </a:cubicBezTo>
                                      <a:cubicBezTo>
                                        <a:pt x="146" y="78"/>
                                        <a:pt x="145" y="77"/>
                                        <a:pt x="144" y="77"/>
                                      </a:cubicBezTo>
                                      <a:cubicBezTo>
                                        <a:pt x="129" y="68"/>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Freeform 74"/>
                              <wps:cNvSpPr>
                                <a:spLocks/>
                              </wps:cNvSpPr>
                              <wps:spPr bwMode="auto">
                                <a:xfrm>
                                  <a:off x="6058" y="10465"/>
                                  <a:ext cx="727" cy="479"/>
                                </a:xfrm>
                                <a:custGeom>
                                  <a:avLst/>
                                  <a:gdLst>
                                    <a:gd name="T0" fmla="*/ 0 w 146"/>
                                    <a:gd name="T1" fmla="*/ 225220 h 96"/>
                                    <a:gd name="T2" fmla="*/ 0 w 146"/>
                                    <a:gd name="T3" fmla="*/ 225220 h 96"/>
                                    <a:gd name="T4" fmla="*/ 0 w 146"/>
                                    <a:gd name="T5" fmla="*/ 225220 h 96"/>
                                    <a:gd name="T6" fmla="*/ 0 w 146"/>
                                    <a:gd name="T7" fmla="*/ 242325 h 96"/>
                                    <a:gd name="T8" fmla="*/ 0 w 146"/>
                                    <a:gd name="T9" fmla="*/ 250878 h 96"/>
                                    <a:gd name="T10" fmla="*/ 2844 w 146"/>
                                    <a:gd name="T11" fmla="*/ 256580 h 96"/>
                                    <a:gd name="T12" fmla="*/ 5689 w 146"/>
                                    <a:gd name="T13" fmla="*/ 259431 h 96"/>
                                    <a:gd name="T14" fmla="*/ 8533 w 146"/>
                                    <a:gd name="T15" fmla="*/ 259431 h 96"/>
                                    <a:gd name="T16" fmla="*/ 25600 w 146"/>
                                    <a:gd name="T17" fmla="*/ 270834 h 96"/>
                                    <a:gd name="T18" fmla="*/ 25600 w 146"/>
                                    <a:gd name="T19" fmla="*/ 270834 h 96"/>
                                    <a:gd name="T20" fmla="*/ 34133 w 146"/>
                                    <a:gd name="T21" fmla="*/ 270834 h 96"/>
                                    <a:gd name="T22" fmla="*/ 409601 w 146"/>
                                    <a:gd name="T23" fmla="*/ 54167 h 96"/>
                                    <a:gd name="T24" fmla="*/ 415290 w 146"/>
                                    <a:gd name="T25" fmla="*/ 45614 h 96"/>
                                    <a:gd name="T26" fmla="*/ 415290 w 146"/>
                                    <a:gd name="T27" fmla="*/ 45614 h 96"/>
                                    <a:gd name="T28" fmla="*/ 415290 w 146"/>
                                    <a:gd name="T29" fmla="*/ 31360 h 96"/>
                                    <a:gd name="T30" fmla="*/ 415290 w 146"/>
                                    <a:gd name="T31" fmla="*/ 22807 h 96"/>
                                    <a:gd name="T32" fmla="*/ 412446 w 146"/>
                                    <a:gd name="T33" fmla="*/ 17105 h 96"/>
                                    <a:gd name="T34" fmla="*/ 409601 w 146"/>
                                    <a:gd name="T35" fmla="*/ 14254 h 96"/>
                                    <a:gd name="T36" fmla="*/ 406757 w 146"/>
                                    <a:gd name="T37" fmla="*/ 11404 h 96"/>
                                    <a:gd name="T38" fmla="*/ 389690 w 146"/>
                                    <a:gd name="T39" fmla="*/ 2851 h 96"/>
                                    <a:gd name="T40" fmla="*/ 389690 w 146"/>
                                    <a:gd name="T41" fmla="*/ 2851 h 96"/>
                                    <a:gd name="T42" fmla="*/ 389690 w 146"/>
                                    <a:gd name="T43" fmla="*/ 2851 h 96"/>
                                    <a:gd name="T44" fmla="*/ 381157 w 146"/>
                                    <a:gd name="T45" fmla="*/ 2851 h 96"/>
                                    <a:gd name="T46" fmla="*/ 5689 w 146"/>
                                    <a:gd name="T47" fmla="*/ 219518 h 96"/>
                                    <a:gd name="T48" fmla="*/ 0 w 146"/>
                                    <a:gd name="T49" fmla="*/ 225220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6"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0" y="89"/>
                                        <a:pt x="1" y="90"/>
                                      </a:cubicBezTo>
                                      <a:cubicBezTo>
                                        <a:pt x="1" y="90"/>
                                        <a:pt x="1" y="90"/>
                                        <a:pt x="2" y="91"/>
                                      </a:cubicBezTo>
                                      <a:cubicBezTo>
                                        <a:pt x="3" y="91"/>
                                        <a:pt x="3" y="91"/>
                                        <a:pt x="3" y="91"/>
                                      </a:cubicBezTo>
                                      <a:cubicBezTo>
                                        <a:pt x="9" y="95"/>
                                        <a:pt x="9" y="95"/>
                                        <a:pt x="9" y="95"/>
                                      </a:cubicBezTo>
                                      <a:cubicBezTo>
                                        <a:pt x="9" y="95"/>
                                        <a:pt x="9" y="95"/>
                                        <a:pt x="9" y="95"/>
                                      </a:cubicBezTo>
                                      <a:cubicBezTo>
                                        <a:pt x="10" y="95"/>
                                        <a:pt x="11" y="96"/>
                                        <a:pt x="12" y="95"/>
                                      </a:cubicBezTo>
                                      <a:cubicBezTo>
                                        <a:pt x="144" y="19"/>
                                        <a:pt x="144" y="19"/>
                                        <a:pt x="144" y="19"/>
                                      </a:cubicBezTo>
                                      <a:cubicBezTo>
                                        <a:pt x="145" y="18"/>
                                        <a:pt x="146" y="17"/>
                                        <a:pt x="146" y="16"/>
                                      </a:cubicBezTo>
                                      <a:cubicBezTo>
                                        <a:pt x="146" y="16"/>
                                        <a:pt x="146" y="16"/>
                                        <a:pt x="146" y="16"/>
                                      </a:cubicBezTo>
                                      <a:cubicBezTo>
                                        <a:pt x="146" y="11"/>
                                        <a:pt x="146" y="11"/>
                                        <a:pt x="146" y="11"/>
                                      </a:cubicBezTo>
                                      <a:cubicBezTo>
                                        <a:pt x="146" y="8"/>
                                        <a:pt x="146" y="8"/>
                                        <a:pt x="146" y="8"/>
                                      </a:cubicBezTo>
                                      <a:cubicBezTo>
                                        <a:pt x="146" y="7"/>
                                        <a:pt x="146" y="6"/>
                                        <a:pt x="145" y="6"/>
                                      </a:cubicBezTo>
                                      <a:cubicBezTo>
                                        <a:pt x="145" y="5"/>
                                        <a:pt x="145" y="5"/>
                                        <a:pt x="144" y="5"/>
                                      </a:cubicBezTo>
                                      <a:cubicBezTo>
                                        <a:pt x="143" y="4"/>
                                        <a:pt x="143" y="4"/>
                                        <a:pt x="143" y="4"/>
                                      </a:cubicBezTo>
                                      <a:cubicBezTo>
                                        <a:pt x="137" y="1"/>
                                        <a:pt x="137" y="1"/>
                                        <a:pt x="137" y="1"/>
                                      </a:cubicBezTo>
                                      <a:cubicBezTo>
                                        <a:pt x="137" y="1"/>
                                        <a:pt x="137" y="1"/>
                                        <a:pt x="137" y="1"/>
                                      </a:cubicBezTo>
                                      <a:cubicBezTo>
                                        <a:pt x="137" y="1"/>
                                        <a:pt x="137" y="1"/>
                                        <a:pt x="137" y="1"/>
                                      </a:cubicBezTo>
                                      <a:cubicBezTo>
                                        <a:pt x="136" y="0"/>
                                        <a:pt x="135" y="0"/>
                                        <a:pt x="134" y="1"/>
                                      </a:cubicBezTo>
                                      <a:cubicBezTo>
                                        <a:pt x="119" y="9"/>
                                        <a:pt x="2" y="77"/>
                                        <a:pt x="2" y="77"/>
                                      </a:cubicBezTo>
                                      <a:cubicBezTo>
                                        <a:pt x="1" y="77"/>
                                        <a:pt x="0" y="78"/>
                                        <a:pt x="0" y="79"/>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75"/>
                              <wps:cNvSpPr>
                                <a:spLocks/>
                              </wps:cNvSpPr>
                              <wps:spPr bwMode="auto">
                                <a:xfrm>
                                  <a:off x="6994" y="10465"/>
                                  <a:ext cx="728" cy="479"/>
                                </a:xfrm>
                                <a:custGeom>
                                  <a:avLst/>
                                  <a:gdLst>
                                    <a:gd name="T0" fmla="*/ 25639 w 146"/>
                                    <a:gd name="T1" fmla="*/ 2851 h 96"/>
                                    <a:gd name="T2" fmla="*/ 25639 w 146"/>
                                    <a:gd name="T3" fmla="*/ 2851 h 96"/>
                                    <a:gd name="T4" fmla="*/ 25639 w 146"/>
                                    <a:gd name="T5" fmla="*/ 0 h 96"/>
                                    <a:gd name="T6" fmla="*/ 11395 w 146"/>
                                    <a:gd name="T7" fmla="*/ 8553 h 96"/>
                                    <a:gd name="T8" fmla="*/ 5698 w 146"/>
                                    <a:gd name="T9" fmla="*/ 14254 h 96"/>
                                    <a:gd name="T10" fmla="*/ 2849 w 146"/>
                                    <a:gd name="T11" fmla="*/ 17105 h 96"/>
                                    <a:gd name="T12" fmla="*/ 0 w 146"/>
                                    <a:gd name="T13" fmla="*/ 22807 h 96"/>
                                    <a:gd name="T14" fmla="*/ 0 w 146"/>
                                    <a:gd name="T15" fmla="*/ 25658 h 96"/>
                                    <a:gd name="T16" fmla="*/ 0 w 146"/>
                                    <a:gd name="T17" fmla="*/ 45614 h 96"/>
                                    <a:gd name="T18" fmla="*/ 0 w 146"/>
                                    <a:gd name="T19" fmla="*/ 45614 h 96"/>
                                    <a:gd name="T20" fmla="*/ 0 w 146"/>
                                    <a:gd name="T21" fmla="*/ 45614 h 96"/>
                                    <a:gd name="T22" fmla="*/ 5698 w 146"/>
                                    <a:gd name="T23" fmla="*/ 54167 h 96"/>
                                    <a:gd name="T24" fmla="*/ 381739 w 146"/>
                                    <a:gd name="T25" fmla="*/ 270834 h 96"/>
                                    <a:gd name="T26" fmla="*/ 390286 w 146"/>
                                    <a:gd name="T27" fmla="*/ 270834 h 96"/>
                                    <a:gd name="T28" fmla="*/ 390286 w 146"/>
                                    <a:gd name="T29" fmla="*/ 270834 h 96"/>
                                    <a:gd name="T30" fmla="*/ 390286 w 146"/>
                                    <a:gd name="T31" fmla="*/ 270834 h 96"/>
                                    <a:gd name="T32" fmla="*/ 404530 w 146"/>
                                    <a:gd name="T33" fmla="*/ 262281 h 96"/>
                                    <a:gd name="T34" fmla="*/ 410227 w 146"/>
                                    <a:gd name="T35" fmla="*/ 259431 h 96"/>
                                    <a:gd name="T36" fmla="*/ 413076 w 146"/>
                                    <a:gd name="T37" fmla="*/ 256580 h 96"/>
                                    <a:gd name="T38" fmla="*/ 415925 w 146"/>
                                    <a:gd name="T39" fmla="*/ 250878 h 96"/>
                                    <a:gd name="T40" fmla="*/ 415925 w 146"/>
                                    <a:gd name="T41" fmla="*/ 245176 h 96"/>
                                    <a:gd name="T42" fmla="*/ 415925 w 146"/>
                                    <a:gd name="T43" fmla="*/ 225220 h 96"/>
                                    <a:gd name="T44" fmla="*/ 415925 w 146"/>
                                    <a:gd name="T45" fmla="*/ 225220 h 96"/>
                                    <a:gd name="T46" fmla="*/ 415925 w 146"/>
                                    <a:gd name="T47" fmla="*/ 225220 h 96"/>
                                    <a:gd name="T48" fmla="*/ 415925 w 146"/>
                                    <a:gd name="T49" fmla="*/ 225220 h 96"/>
                                    <a:gd name="T50" fmla="*/ 410227 w 146"/>
                                    <a:gd name="T51" fmla="*/ 219518 h 96"/>
                                    <a:gd name="T52" fmla="*/ 34186 w 146"/>
                                    <a:gd name="T53" fmla="*/ 2851 h 96"/>
                                    <a:gd name="T54" fmla="*/ 25639 w 146"/>
                                    <a:gd name="T55" fmla="*/ 285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6" h="96">
                                      <a:moveTo>
                                        <a:pt x="9" y="1"/>
                                      </a:moveTo>
                                      <a:cubicBezTo>
                                        <a:pt x="9" y="1"/>
                                        <a:pt x="9" y="1"/>
                                        <a:pt x="9" y="1"/>
                                      </a:cubicBezTo>
                                      <a:cubicBezTo>
                                        <a:pt x="9" y="0"/>
                                        <a:pt x="9" y="0"/>
                                        <a:pt x="9" y="0"/>
                                      </a:cubicBezTo>
                                      <a:cubicBezTo>
                                        <a:pt x="4" y="3"/>
                                        <a:pt x="4" y="3"/>
                                        <a:pt x="4" y="3"/>
                                      </a:cubicBezTo>
                                      <a:cubicBezTo>
                                        <a:pt x="2" y="5"/>
                                        <a:pt x="2" y="5"/>
                                        <a:pt x="2" y="5"/>
                                      </a:cubicBezTo>
                                      <a:cubicBezTo>
                                        <a:pt x="1" y="5"/>
                                        <a:pt x="1" y="5"/>
                                        <a:pt x="1" y="6"/>
                                      </a:cubicBezTo>
                                      <a:cubicBezTo>
                                        <a:pt x="0" y="6"/>
                                        <a:pt x="0" y="7"/>
                                        <a:pt x="0" y="8"/>
                                      </a:cubicBezTo>
                                      <a:cubicBezTo>
                                        <a:pt x="0" y="9"/>
                                        <a:pt x="0" y="9"/>
                                        <a:pt x="0" y="9"/>
                                      </a:cubicBezTo>
                                      <a:cubicBezTo>
                                        <a:pt x="0" y="16"/>
                                        <a:pt x="0" y="16"/>
                                        <a:pt x="0" y="16"/>
                                      </a:cubicBezTo>
                                      <a:cubicBezTo>
                                        <a:pt x="0" y="16"/>
                                        <a:pt x="0" y="16"/>
                                        <a:pt x="0" y="16"/>
                                      </a:cubicBezTo>
                                      <a:cubicBezTo>
                                        <a:pt x="0" y="16"/>
                                        <a:pt x="0" y="16"/>
                                        <a:pt x="0" y="16"/>
                                      </a:cubicBezTo>
                                      <a:cubicBezTo>
                                        <a:pt x="0" y="17"/>
                                        <a:pt x="1" y="18"/>
                                        <a:pt x="2" y="19"/>
                                      </a:cubicBezTo>
                                      <a:cubicBezTo>
                                        <a:pt x="134" y="95"/>
                                        <a:pt x="134" y="95"/>
                                        <a:pt x="134" y="95"/>
                                      </a:cubicBezTo>
                                      <a:cubicBezTo>
                                        <a:pt x="135" y="96"/>
                                        <a:pt x="136" y="95"/>
                                        <a:pt x="137" y="95"/>
                                      </a:cubicBezTo>
                                      <a:cubicBezTo>
                                        <a:pt x="137" y="95"/>
                                        <a:pt x="137" y="95"/>
                                        <a:pt x="137" y="95"/>
                                      </a:cubicBezTo>
                                      <a:cubicBezTo>
                                        <a:pt x="137" y="95"/>
                                        <a:pt x="137" y="95"/>
                                        <a:pt x="137" y="95"/>
                                      </a:cubicBezTo>
                                      <a:cubicBezTo>
                                        <a:pt x="142" y="92"/>
                                        <a:pt x="142" y="92"/>
                                        <a:pt x="142" y="92"/>
                                      </a:cubicBezTo>
                                      <a:cubicBezTo>
                                        <a:pt x="144" y="91"/>
                                        <a:pt x="144" y="91"/>
                                        <a:pt x="144" y="91"/>
                                      </a:cubicBezTo>
                                      <a:cubicBezTo>
                                        <a:pt x="145" y="90"/>
                                        <a:pt x="145" y="90"/>
                                        <a:pt x="145" y="90"/>
                                      </a:cubicBezTo>
                                      <a:cubicBezTo>
                                        <a:pt x="146" y="89"/>
                                        <a:pt x="146" y="88"/>
                                        <a:pt x="146" y="88"/>
                                      </a:cubicBezTo>
                                      <a:cubicBezTo>
                                        <a:pt x="146" y="86"/>
                                        <a:pt x="146" y="86"/>
                                        <a:pt x="146" y="86"/>
                                      </a:cubicBezTo>
                                      <a:cubicBezTo>
                                        <a:pt x="146" y="79"/>
                                        <a:pt x="146" y="79"/>
                                        <a:pt x="146" y="79"/>
                                      </a:cubicBezTo>
                                      <a:cubicBezTo>
                                        <a:pt x="146" y="79"/>
                                        <a:pt x="146" y="79"/>
                                        <a:pt x="146" y="79"/>
                                      </a:cubicBezTo>
                                      <a:cubicBezTo>
                                        <a:pt x="146" y="79"/>
                                        <a:pt x="146" y="79"/>
                                        <a:pt x="146" y="79"/>
                                      </a:cubicBezTo>
                                      <a:cubicBezTo>
                                        <a:pt x="146" y="79"/>
                                        <a:pt x="146" y="79"/>
                                        <a:pt x="146" y="79"/>
                                      </a:cubicBezTo>
                                      <a:cubicBezTo>
                                        <a:pt x="146" y="78"/>
                                        <a:pt x="145" y="77"/>
                                        <a:pt x="144" y="77"/>
                                      </a:cubicBezTo>
                                      <a:cubicBezTo>
                                        <a:pt x="129" y="68"/>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76"/>
                              <wps:cNvSpPr>
                                <a:spLocks/>
                              </wps:cNvSpPr>
                              <wps:spPr bwMode="auto">
                                <a:xfrm>
                                  <a:off x="5898" y="11098"/>
                                  <a:ext cx="110" cy="831"/>
                                </a:xfrm>
                                <a:custGeom>
                                  <a:avLst/>
                                  <a:gdLst>
                                    <a:gd name="T0" fmla="*/ 57150 w 22"/>
                                    <a:gd name="T1" fmla="*/ 14221 h 167"/>
                                    <a:gd name="T2" fmla="*/ 57150 w 22"/>
                                    <a:gd name="T3" fmla="*/ 14221 h 167"/>
                                    <a:gd name="T4" fmla="*/ 57150 w 22"/>
                                    <a:gd name="T5" fmla="*/ 14221 h 167"/>
                                    <a:gd name="T6" fmla="*/ 42863 w 22"/>
                                    <a:gd name="T7" fmla="*/ 5688 h 167"/>
                                    <a:gd name="T8" fmla="*/ 37148 w 22"/>
                                    <a:gd name="T9" fmla="*/ 0 h 167"/>
                                    <a:gd name="T10" fmla="*/ 31433 w 22"/>
                                    <a:gd name="T11" fmla="*/ 0 h 167"/>
                                    <a:gd name="T12" fmla="*/ 25718 w 22"/>
                                    <a:gd name="T13" fmla="*/ 0 h 167"/>
                                    <a:gd name="T14" fmla="*/ 22860 w 22"/>
                                    <a:gd name="T15" fmla="*/ 2844 h 167"/>
                                    <a:gd name="T16" fmla="*/ 5715 w 22"/>
                                    <a:gd name="T17" fmla="*/ 14221 h 167"/>
                                    <a:gd name="T18" fmla="*/ 5715 w 22"/>
                                    <a:gd name="T19" fmla="*/ 14221 h 167"/>
                                    <a:gd name="T20" fmla="*/ 0 w 22"/>
                                    <a:gd name="T21" fmla="*/ 19909 h 167"/>
                                    <a:gd name="T22" fmla="*/ 0 w 22"/>
                                    <a:gd name="T23" fmla="*/ 455071 h 167"/>
                                    <a:gd name="T24" fmla="*/ 5715 w 22"/>
                                    <a:gd name="T25" fmla="*/ 460759 h 167"/>
                                    <a:gd name="T26" fmla="*/ 5715 w 22"/>
                                    <a:gd name="T27" fmla="*/ 460759 h 167"/>
                                    <a:gd name="T28" fmla="*/ 20003 w 22"/>
                                    <a:gd name="T29" fmla="*/ 469292 h 167"/>
                                    <a:gd name="T30" fmla="*/ 25718 w 22"/>
                                    <a:gd name="T31" fmla="*/ 474980 h 167"/>
                                    <a:gd name="T32" fmla="*/ 31433 w 22"/>
                                    <a:gd name="T33" fmla="*/ 474980 h 167"/>
                                    <a:gd name="T34" fmla="*/ 37148 w 22"/>
                                    <a:gd name="T35" fmla="*/ 474980 h 167"/>
                                    <a:gd name="T36" fmla="*/ 40005 w 22"/>
                                    <a:gd name="T37" fmla="*/ 472136 h 167"/>
                                    <a:gd name="T38" fmla="*/ 57150 w 22"/>
                                    <a:gd name="T39" fmla="*/ 460759 h 167"/>
                                    <a:gd name="T40" fmla="*/ 57150 w 22"/>
                                    <a:gd name="T41" fmla="*/ 460759 h 167"/>
                                    <a:gd name="T42" fmla="*/ 62865 w 22"/>
                                    <a:gd name="T43" fmla="*/ 455071 h 167"/>
                                    <a:gd name="T44" fmla="*/ 62865 w 22"/>
                                    <a:gd name="T45" fmla="*/ 19909 h 167"/>
                                    <a:gd name="T46" fmla="*/ 57150 w 22"/>
                                    <a:gd name="T47" fmla="*/ 14221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2" h="167">
                                      <a:moveTo>
                                        <a:pt x="20" y="5"/>
                                      </a:moveTo>
                                      <a:cubicBezTo>
                                        <a:pt x="20" y="5"/>
                                        <a:pt x="20" y="5"/>
                                        <a:pt x="20" y="5"/>
                                      </a:cubicBezTo>
                                      <a:cubicBezTo>
                                        <a:pt x="20" y="5"/>
                                        <a:pt x="20" y="5"/>
                                        <a:pt x="20" y="5"/>
                                      </a:cubicBezTo>
                                      <a:cubicBezTo>
                                        <a:pt x="15" y="2"/>
                                        <a:pt x="15" y="2"/>
                                        <a:pt x="15" y="2"/>
                                      </a:cubicBezTo>
                                      <a:cubicBezTo>
                                        <a:pt x="13" y="0"/>
                                        <a:pt x="13" y="0"/>
                                        <a:pt x="13" y="0"/>
                                      </a:cubicBezTo>
                                      <a:cubicBezTo>
                                        <a:pt x="12" y="0"/>
                                        <a:pt x="12" y="0"/>
                                        <a:pt x="11" y="0"/>
                                      </a:cubicBezTo>
                                      <a:cubicBezTo>
                                        <a:pt x="10" y="0"/>
                                        <a:pt x="10" y="0"/>
                                        <a:pt x="9" y="0"/>
                                      </a:cubicBezTo>
                                      <a:cubicBezTo>
                                        <a:pt x="8" y="1"/>
                                        <a:pt x="8" y="1"/>
                                        <a:pt x="8" y="1"/>
                                      </a:cubicBezTo>
                                      <a:cubicBezTo>
                                        <a:pt x="2" y="5"/>
                                        <a:pt x="2" y="5"/>
                                        <a:pt x="2" y="5"/>
                                      </a:cubicBezTo>
                                      <a:cubicBezTo>
                                        <a:pt x="2" y="5"/>
                                        <a:pt x="2" y="5"/>
                                        <a:pt x="2" y="5"/>
                                      </a:cubicBezTo>
                                      <a:cubicBezTo>
                                        <a:pt x="1" y="5"/>
                                        <a:pt x="0" y="6"/>
                                        <a:pt x="0" y="7"/>
                                      </a:cubicBezTo>
                                      <a:cubicBezTo>
                                        <a:pt x="0" y="160"/>
                                        <a:pt x="0" y="160"/>
                                        <a:pt x="0" y="160"/>
                                      </a:cubicBezTo>
                                      <a:cubicBezTo>
                                        <a:pt x="0" y="161"/>
                                        <a:pt x="1" y="162"/>
                                        <a:pt x="2" y="162"/>
                                      </a:cubicBezTo>
                                      <a:cubicBezTo>
                                        <a:pt x="2" y="162"/>
                                        <a:pt x="2" y="162"/>
                                        <a:pt x="2" y="162"/>
                                      </a:cubicBezTo>
                                      <a:cubicBezTo>
                                        <a:pt x="7" y="165"/>
                                        <a:pt x="7" y="165"/>
                                        <a:pt x="7" y="165"/>
                                      </a:cubicBezTo>
                                      <a:cubicBezTo>
                                        <a:pt x="9" y="167"/>
                                        <a:pt x="9" y="167"/>
                                        <a:pt x="9" y="167"/>
                                      </a:cubicBezTo>
                                      <a:cubicBezTo>
                                        <a:pt x="10" y="167"/>
                                        <a:pt x="10" y="167"/>
                                        <a:pt x="11" y="167"/>
                                      </a:cubicBezTo>
                                      <a:cubicBezTo>
                                        <a:pt x="12" y="167"/>
                                        <a:pt x="12" y="167"/>
                                        <a:pt x="13" y="167"/>
                                      </a:cubicBezTo>
                                      <a:cubicBezTo>
                                        <a:pt x="14" y="166"/>
                                        <a:pt x="14" y="166"/>
                                        <a:pt x="14" y="166"/>
                                      </a:cubicBezTo>
                                      <a:cubicBezTo>
                                        <a:pt x="20" y="162"/>
                                        <a:pt x="20" y="162"/>
                                        <a:pt x="20" y="162"/>
                                      </a:cubicBezTo>
                                      <a:cubicBezTo>
                                        <a:pt x="20" y="162"/>
                                        <a:pt x="20" y="162"/>
                                        <a:pt x="20" y="162"/>
                                      </a:cubicBezTo>
                                      <a:cubicBezTo>
                                        <a:pt x="21" y="162"/>
                                        <a:pt x="22" y="161"/>
                                        <a:pt x="22" y="160"/>
                                      </a:cubicBezTo>
                                      <a:cubicBezTo>
                                        <a:pt x="22" y="7"/>
                                        <a:pt x="22" y="7"/>
                                        <a:pt x="22" y="7"/>
                                      </a:cubicBezTo>
                                      <a:cubicBezTo>
                                        <a:pt x="22" y="6"/>
                                        <a:pt x="21" y="5"/>
                                        <a:pt x="20" y="5"/>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82"/>
                              <wps:cNvSpPr>
                                <a:spLocks/>
                              </wps:cNvSpPr>
                              <wps:spPr bwMode="auto">
                                <a:xfrm>
                                  <a:off x="1380" y="12085"/>
                                  <a:ext cx="723" cy="477"/>
                                </a:xfrm>
                                <a:custGeom>
                                  <a:avLst/>
                                  <a:gdLst>
                                    <a:gd name="T0" fmla="*/ 0 w 145"/>
                                    <a:gd name="T1" fmla="*/ 227542 h 96"/>
                                    <a:gd name="T2" fmla="*/ 0 w 145"/>
                                    <a:gd name="T3" fmla="*/ 227542 h 96"/>
                                    <a:gd name="T4" fmla="*/ 0 w 145"/>
                                    <a:gd name="T5" fmla="*/ 227542 h 96"/>
                                    <a:gd name="T6" fmla="*/ 0 w 145"/>
                                    <a:gd name="T7" fmla="*/ 241763 h 96"/>
                                    <a:gd name="T8" fmla="*/ 0 w 145"/>
                                    <a:gd name="T9" fmla="*/ 250296 h 96"/>
                                    <a:gd name="T10" fmla="*/ 0 w 145"/>
                                    <a:gd name="T11" fmla="*/ 255984 h 96"/>
                                    <a:gd name="T12" fmla="*/ 2847 w 145"/>
                                    <a:gd name="T13" fmla="*/ 258829 h 96"/>
                                    <a:gd name="T14" fmla="*/ 8540 w 145"/>
                                    <a:gd name="T15" fmla="*/ 261673 h 96"/>
                                    <a:gd name="T16" fmla="*/ 25619 w 145"/>
                                    <a:gd name="T17" fmla="*/ 270206 h 96"/>
                                    <a:gd name="T18" fmla="*/ 25619 w 145"/>
                                    <a:gd name="T19" fmla="*/ 270206 h 96"/>
                                    <a:gd name="T20" fmla="*/ 25619 w 145"/>
                                    <a:gd name="T21" fmla="*/ 270206 h 96"/>
                                    <a:gd name="T22" fmla="*/ 25619 w 145"/>
                                    <a:gd name="T23" fmla="*/ 270206 h 96"/>
                                    <a:gd name="T24" fmla="*/ 34159 w 145"/>
                                    <a:gd name="T25" fmla="*/ 270206 h 96"/>
                                    <a:gd name="T26" fmla="*/ 409903 w 145"/>
                                    <a:gd name="T27" fmla="*/ 54041 h 96"/>
                                    <a:gd name="T28" fmla="*/ 412750 w 145"/>
                                    <a:gd name="T29" fmla="*/ 48353 h 96"/>
                                    <a:gd name="T30" fmla="*/ 412750 w 145"/>
                                    <a:gd name="T31" fmla="*/ 31287 h 96"/>
                                    <a:gd name="T32" fmla="*/ 412750 w 145"/>
                                    <a:gd name="T33" fmla="*/ 22754 h 96"/>
                                    <a:gd name="T34" fmla="*/ 412750 w 145"/>
                                    <a:gd name="T35" fmla="*/ 17066 h 96"/>
                                    <a:gd name="T36" fmla="*/ 409903 w 145"/>
                                    <a:gd name="T37" fmla="*/ 14221 h 96"/>
                                    <a:gd name="T38" fmla="*/ 404210 w 145"/>
                                    <a:gd name="T39" fmla="*/ 14221 h 96"/>
                                    <a:gd name="T40" fmla="*/ 387131 w 145"/>
                                    <a:gd name="T41" fmla="*/ 2844 h 96"/>
                                    <a:gd name="T42" fmla="*/ 387131 w 145"/>
                                    <a:gd name="T43" fmla="*/ 2844 h 96"/>
                                    <a:gd name="T44" fmla="*/ 387131 w 145"/>
                                    <a:gd name="T45" fmla="*/ 2844 h 96"/>
                                    <a:gd name="T46" fmla="*/ 378591 w 145"/>
                                    <a:gd name="T47" fmla="*/ 2844 h 96"/>
                                    <a:gd name="T48" fmla="*/ 2847 w 145"/>
                                    <a:gd name="T49" fmla="*/ 219009 h 96"/>
                                    <a:gd name="T50" fmla="*/ 0 w 145"/>
                                    <a:gd name="T51" fmla="*/ 227542 h 9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145"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0" y="90"/>
                                      </a:cubicBezTo>
                                      <a:cubicBezTo>
                                        <a:pt x="0" y="90"/>
                                        <a:pt x="1" y="91"/>
                                        <a:pt x="1" y="91"/>
                                      </a:cubicBezTo>
                                      <a:cubicBezTo>
                                        <a:pt x="3" y="92"/>
                                        <a:pt x="3" y="92"/>
                                        <a:pt x="3" y="92"/>
                                      </a:cubicBezTo>
                                      <a:cubicBezTo>
                                        <a:pt x="9" y="95"/>
                                        <a:pt x="9" y="95"/>
                                        <a:pt x="9" y="95"/>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5" y="18"/>
                                        <a:pt x="145" y="17"/>
                                      </a:cubicBezTo>
                                      <a:cubicBezTo>
                                        <a:pt x="145" y="11"/>
                                        <a:pt x="145" y="11"/>
                                        <a:pt x="145" y="11"/>
                                      </a:cubicBezTo>
                                      <a:cubicBezTo>
                                        <a:pt x="145" y="8"/>
                                        <a:pt x="145" y="8"/>
                                        <a:pt x="145" y="8"/>
                                      </a:cubicBezTo>
                                      <a:cubicBezTo>
                                        <a:pt x="145" y="8"/>
                                        <a:pt x="145" y="7"/>
                                        <a:pt x="145" y="6"/>
                                      </a:cubicBezTo>
                                      <a:cubicBezTo>
                                        <a:pt x="144" y="6"/>
                                        <a:pt x="144" y="6"/>
                                        <a:pt x="144" y="5"/>
                                      </a:cubicBezTo>
                                      <a:cubicBezTo>
                                        <a:pt x="142" y="5"/>
                                        <a:pt x="142" y="5"/>
                                        <a:pt x="142" y="5"/>
                                      </a:cubicBezTo>
                                      <a:cubicBezTo>
                                        <a:pt x="136" y="1"/>
                                        <a:pt x="136" y="1"/>
                                        <a:pt x="136" y="1"/>
                                      </a:cubicBezTo>
                                      <a:cubicBezTo>
                                        <a:pt x="136" y="1"/>
                                        <a:pt x="136" y="1"/>
                                        <a:pt x="136" y="1"/>
                                      </a:cubicBezTo>
                                      <a:cubicBezTo>
                                        <a:pt x="136" y="1"/>
                                        <a:pt x="136" y="1"/>
                                        <a:pt x="136" y="1"/>
                                      </a:cubicBezTo>
                                      <a:cubicBezTo>
                                        <a:pt x="135" y="0"/>
                                        <a:pt x="134" y="0"/>
                                        <a:pt x="133" y="1"/>
                                      </a:cubicBezTo>
                                      <a:cubicBezTo>
                                        <a:pt x="118" y="10"/>
                                        <a:pt x="1" y="77"/>
                                        <a:pt x="1" y="77"/>
                                      </a:cubicBezTo>
                                      <a:cubicBezTo>
                                        <a:pt x="0" y="78"/>
                                        <a:pt x="0" y="79"/>
                                        <a:pt x="0" y="80"/>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83"/>
                              <wps:cNvSpPr>
                                <a:spLocks/>
                              </wps:cNvSpPr>
                              <wps:spPr bwMode="auto">
                                <a:xfrm>
                                  <a:off x="2316" y="12085"/>
                                  <a:ext cx="723" cy="477"/>
                                </a:xfrm>
                                <a:custGeom>
                                  <a:avLst/>
                                  <a:gdLst>
                                    <a:gd name="T0" fmla="*/ 25619 w 145"/>
                                    <a:gd name="T1" fmla="*/ 2844 h 96"/>
                                    <a:gd name="T2" fmla="*/ 25619 w 145"/>
                                    <a:gd name="T3" fmla="*/ 2844 h 96"/>
                                    <a:gd name="T4" fmla="*/ 25619 w 145"/>
                                    <a:gd name="T5" fmla="*/ 2844 h 96"/>
                                    <a:gd name="T6" fmla="*/ 11386 w 145"/>
                                    <a:gd name="T7" fmla="*/ 11377 h 96"/>
                                    <a:gd name="T8" fmla="*/ 2847 w 145"/>
                                    <a:gd name="T9" fmla="*/ 14221 h 96"/>
                                    <a:gd name="T10" fmla="*/ 0 w 145"/>
                                    <a:gd name="T11" fmla="*/ 17066 h 96"/>
                                    <a:gd name="T12" fmla="*/ 0 w 145"/>
                                    <a:gd name="T13" fmla="*/ 22754 h 96"/>
                                    <a:gd name="T14" fmla="*/ 0 w 145"/>
                                    <a:gd name="T15" fmla="*/ 25598 h 96"/>
                                    <a:gd name="T16" fmla="*/ 0 w 145"/>
                                    <a:gd name="T17" fmla="*/ 48353 h 96"/>
                                    <a:gd name="T18" fmla="*/ 0 w 145"/>
                                    <a:gd name="T19" fmla="*/ 48353 h 96"/>
                                    <a:gd name="T20" fmla="*/ 2847 w 145"/>
                                    <a:gd name="T21" fmla="*/ 54041 h 96"/>
                                    <a:gd name="T22" fmla="*/ 378591 w 145"/>
                                    <a:gd name="T23" fmla="*/ 270206 h 96"/>
                                    <a:gd name="T24" fmla="*/ 387131 w 145"/>
                                    <a:gd name="T25" fmla="*/ 270206 h 96"/>
                                    <a:gd name="T26" fmla="*/ 387131 w 145"/>
                                    <a:gd name="T27" fmla="*/ 270206 h 96"/>
                                    <a:gd name="T28" fmla="*/ 387131 w 145"/>
                                    <a:gd name="T29" fmla="*/ 270206 h 96"/>
                                    <a:gd name="T30" fmla="*/ 387131 w 145"/>
                                    <a:gd name="T31" fmla="*/ 270206 h 96"/>
                                    <a:gd name="T32" fmla="*/ 401364 w 145"/>
                                    <a:gd name="T33" fmla="*/ 264517 h 96"/>
                                    <a:gd name="T34" fmla="*/ 409903 w 145"/>
                                    <a:gd name="T35" fmla="*/ 258829 h 96"/>
                                    <a:gd name="T36" fmla="*/ 412750 w 145"/>
                                    <a:gd name="T37" fmla="*/ 255984 h 96"/>
                                    <a:gd name="T38" fmla="*/ 412750 w 145"/>
                                    <a:gd name="T39" fmla="*/ 250296 h 96"/>
                                    <a:gd name="T40" fmla="*/ 412750 w 145"/>
                                    <a:gd name="T41" fmla="*/ 247452 h 96"/>
                                    <a:gd name="T42" fmla="*/ 412750 w 145"/>
                                    <a:gd name="T43" fmla="*/ 227542 h 96"/>
                                    <a:gd name="T44" fmla="*/ 412750 w 145"/>
                                    <a:gd name="T45" fmla="*/ 227542 h 96"/>
                                    <a:gd name="T46" fmla="*/ 412750 w 145"/>
                                    <a:gd name="T47" fmla="*/ 227542 h 96"/>
                                    <a:gd name="T48" fmla="*/ 412750 w 145"/>
                                    <a:gd name="T49" fmla="*/ 227542 h 96"/>
                                    <a:gd name="T50" fmla="*/ 409903 w 145"/>
                                    <a:gd name="T51" fmla="*/ 219009 h 96"/>
                                    <a:gd name="T52" fmla="*/ 34159 w 145"/>
                                    <a:gd name="T53" fmla="*/ 2844 h 96"/>
                                    <a:gd name="T54" fmla="*/ 25619 w 145"/>
                                    <a:gd name="T55" fmla="*/ 2844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5" h="96">
                                      <a:moveTo>
                                        <a:pt x="9" y="1"/>
                                      </a:moveTo>
                                      <a:cubicBezTo>
                                        <a:pt x="9" y="1"/>
                                        <a:pt x="9" y="1"/>
                                        <a:pt x="9" y="1"/>
                                      </a:cubicBezTo>
                                      <a:cubicBezTo>
                                        <a:pt x="9" y="1"/>
                                        <a:pt x="9" y="1"/>
                                        <a:pt x="9" y="1"/>
                                      </a:cubicBezTo>
                                      <a:cubicBezTo>
                                        <a:pt x="4" y="4"/>
                                        <a:pt x="4" y="4"/>
                                        <a:pt x="4" y="4"/>
                                      </a:cubicBezTo>
                                      <a:cubicBezTo>
                                        <a:pt x="1" y="5"/>
                                        <a:pt x="1" y="5"/>
                                        <a:pt x="1" y="5"/>
                                      </a:cubicBezTo>
                                      <a:cubicBezTo>
                                        <a:pt x="1" y="6"/>
                                        <a:pt x="0" y="6"/>
                                        <a:pt x="0" y="6"/>
                                      </a:cubicBezTo>
                                      <a:cubicBezTo>
                                        <a:pt x="0" y="7"/>
                                        <a:pt x="0" y="8"/>
                                        <a:pt x="0" y="8"/>
                                      </a:cubicBezTo>
                                      <a:cubicBezTo>
                                        <a:pt x="0" y="9"/>
                                        <a:pt x="0" y="9"/>
                                        <a:pt x="0" y="9"/>
                                      </a:cubicBezTo>
                                      <a:cubicBezTo>
                                        <a:pt x="0" y="17"/>
                                        <a:pt x="0" y="17"/>
                                        <a:pt x="0" y="17"/>
                                      </a:cubicBezTo>
                                      <a:cubicBezTo>
                                        <a:pt x="0" y="17"/>
                                        <a:pt x="0" y="17"/>
                                        <a:pt x="0" y="17"/>
                                      </a:cubicBezTo>
                                      <a:cubicBezTo>
                                        <a:pt x="0" y="18"/>
                                        <a:pt x="0" y="19"/>
                                        <a:pt x="1" y="19"/>
                                      </a:cubicBezTo>
                                      <a:cubicBezTo>
                                        <a:pt x="133" y="95"/>
                                        <a:pt x="133" y="95"/>
                                        <a:pt x="133" y="95"/>
                                      </a:cubicBezTo>
                                      <a:cubicBezTo>
                                        <a:pt x="134" y="96"/>
                                        <a:pt x="135" y="96"/>
                                        <a:pt x="136" y="95"/>
                                      </a:cubicBezTo>
                                      <a:cubicBezTo>
                                        <a:pt x="136" y="95"/>
                                        <a:pt x="136" y="95"/>
                                        <a:pt x="136" y="95"/>
                                      </a:cubicBezTo>
                                      <a:cubicBezTo>
                                        <a:pt x="136" y="95"/>
                                        <a:pt x="136" y="95"/>
                                        <a:pt x="136" y="95"/>
                                      </a:cubicBezTo>
                                      <a:cubicBezTo>
                                        <a:pt x="136" y="95"/>
                                        <a:pt x="136" y="95"/>
                                        <a:pt x="136" y="95"/>
                                      </a:cubicBezTo>
                                      <a:cubicBezTo>
                                        <a:pt x="141" y="93"/>
                                        <a:pt x="141" y="93"/>
                                        <a:pt x="141" y="93"/>
                                      </a:cubicBezTo>
                                      <a:cubicBezTo>
                                        <a:pt x="144" y="91"/>
                                        <a:pt x="144" y="91"/>
                                        <a:pt x="144" y="91"/>
                                      </a:cubicBezTo>
                                      <a:cubicBezTo>
                                        <a:pt x="144" y="91"/>
                                        <a:pt x="144" y="90"/>
                                        <a:pt x="145" y="90"/>
                                      </a:cubicBezTo>
                                      <a:cubicBezTo>
                                        <a:pt x="145" y="89"/>
                                        <a:pt x="145" y="89"/>
                                        <a:pt x="145" y="88"/>
                                      </a:cubicBezTo>
                                      <a:cubicBezTo>
                                        <a:pt x="145" y="87"/>
                                        <a:pt x="145" y="87"/>
                                        <a:pt x="145" y="87"/>
                                      </a:cubicBezTo>
                                      <a:cubicBezTo>
                                        <a:pt x="145" y="80"/>
                                        <a:pt x="145" y="80"/>
                                        <a:pt x="145" y="80"/>
                                      </a:cubicBezTo>
                                      <a:cubicBezTo>
                                        <a:pt x="145" y="80"/>
                                        <a:pt x="145" y="80"/>
                                        <a:pt x="145" y="80"/>
                                      </a:cubicBezTo>
                                      <a:cubicBezTo>
                                        <a:pt x="145" y="80"/>
                                        <a:pt x="145" y="80"/>
                                        <a:pt x="145" y="80"/>
                                      </a:cubicBezTo>
                                      <a:cubicBezTo>
                                        <a:pt x="145" y="80"/>
                                        <a:pt x="145" y="80"/>
                                        <a:pt x="145" y="80"/>
                                      </a:cubicBezTo>
                                      <a:cubicBezTo>
                                        <a:pt x="145" y="79"/>
                                        <a:pt x="145" y="78"/>
                                        <a:pt x="144" y="77"/>
                                      </a:cubicBezTo>
                                      <a:cubicBezTo>
                                        <a:pt x="129" y="69"/>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84"/>
                              <wps:cNvSpPr>
                                <a:spLocks/>
                              </wps:cNvSpPr>
                              <wps:spPr bwMode="auto">
                                <a:xfrm>
                                  <a:off x="1220" y="12717"/>
                                  <a:ext cx="105" cy="832"/>
                                </a:xfrm>
                                <a:custGeom>
                                  <a:avLst/>
                                  <a:gdLst>
                                    <a:gd name="T0" fmla="*/ 57452 w 21"/>
                                    <a:gd name="T1" fmla="*/ 14240 h 167"/>
                                    <a:gd name="T2" fmla="*/ 57452 w 21"/>
                                    <a:gd name="T3" fmla="*/ 14240 h 167"/>
                                    <a:gd name="T4" fmla="*/ 57452 w 21"/>
                                    <a:gd name="T5" fmla="*/ 14240 h 167"/>
                                    <a:gd name="T6" fmla="*/ 43089 w 21"/>
                                    <a:gd name="T7" fmla="*/ 5696 h 167"/>
                                    <a:gd name="T8" fmla="*/ 34471 w 21"/>
                                    <a:gd name="T9" fmla="*/ 2848 h 167"/>
                                    <a:gd name="T10" fmla="*/ 28726 w 21"/>
                                    <a:gd name="T11" fmla="*/ 0 h 167"/>
                                    <a:gd name="T12" fmla="*/ 25854 w 21"/>
                                    <a:gd name="T13" fmla="*/ 2848 h 167"/>
                                    <a:gd name="T14" fmla="*/ 22981 w 21"/>
                                    <a:gd name="T15" fmla="*/ 5696 h 167"/>
                                    <a:gd name="T16" fmla="*/ 2873 w 21"/>
                                    <a:gd name="T17" fmla="*/ 14240 h 167"/>
                                    <a:gd name="T18" fmla="*/ 2873 w 21"/>
                                    <a:gd name="T19" fmla="*/ 14240 h 167"/>
                                    <a:gd name="T20" fmla="*/ 0 w 21"/>
                                    <a:gd name="T21" fmla="*/ 22784 h 167"/>
                                    <a:gd name="T22" fmla="*/ 0 w 21"/>
                                    <a:gd name="T23" fmla="*/ 455679 h 167"/>
                                    <a:gd name="T24" fmla="*/ 2873 w 21"/>
                                    <a:gd name="T25" fmla="*/ 464223 h 167"/>
                                    <a:gd name="T26" fmla="*/ 2873 w 21"/>
                                    <a:gd name="T27" fmla="*/ 464223 h 167"/>
                                    <a:gd name="T28" fmla="*/ 17236 w 21"/>
                                    <a:gd name="T29" fmla="*/ 472767 h 167"/>
                                    <a:gd name="T30" fmla="*/ 25854 w 21"/>
                                    <a:gd name="T31" fmla="*/ 475615 h 167"/>
                                    <a:gd name="T32" fmla="*/ 28726 w 21"/>
                                    <a:gd name="T33" fmla="*/ 475615 h 167"/>
                                    <a:gd name="T34" fmla="*/ 34471 w 21"/>
                                    <a:gd name="T35" fmla="*/ 475615 h 167"/>
                                    <a:gd name="T36" fmla="*/ 37344 w 21"/>
                                    <a:gd name="T37" fmla="*/ 472767 h 167"/>
                                    <a:gd name="T38" fmla="*/ 57452 w 21"/>
                                    <a:gd name="T39" fmla="*/ 464223 h 167"/>
                                    <a:gd name="T40" fmla="*/ 57452 w 21"/>
                                    <a:gd name="T41" fmla="*/ 464223 h 167"/>
                                    <a:gd name="T42" fmla="*/ 60325 w 21"/>
                                    <a:gd name="T43" fmla="*/ 455679 h 167"/>
                                    <a:gd name="T44" fmla="*/ 60325 w 21"/>
                                    <a:gd name="T45" fmla="*/ 22784 h 167"/>
                                    <a:gd name="T46" fmla="*/ 57452 w 21"/>
                                    <a:gd name="T47" fmla="*/ 14240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20" y="5"/>
                                      </a:moveTo>
                                      <a:cubicBezTo>
                                        <a:pt x="20" y="5"/>
                                        <a:pt x="20" y="5"/>
                                        <a:pt x="20" y="5"/>
                                      </a:cubicBezTo>
                                      <a:cubicBezTo>
                                        <a:pt x="20" y="5"/>
                                        <a:pt x="20" y="5"/>
                                        <a:pt x="20" y="5"/>
                                      </a:cubicBezTo>
                                      <a:cubicBezTo>
                                        <a:pt x="15" y="2"/>
                                        <a:pt x="15" y="2"/>
                                        <a:pt x="15" y="2"/>
                                      </a:cubicBezTo>
                                      <a:cubicBezTo>
                                        <a:pt x="12" y="1"/>
                                        <a:pt x="12" y="1"/>
                                        <a:pt x="12" y="1"/>
                                      </a:cubicBezTo>
                                      <a:cubicBezTo>
                                        <a:pt x="12" y="1"/>
                                        <a:pt x="11" y="0"/>
                                        <a:pt x="10" y="0"/>
                                      </a:cubicBezTo>
                                      <a:cubicBezTo>
                                        <a:pt x="10" y="0"/>
                                        <a:pt x="9" y="1"/>
                                        <a:pt x="9" y="1"/>
                                      </a:cubicBezTo>
                                      <a:cubicBezTo>
                                        <a:pt x="8" y="2"/>
                                        <a:pt x="8" y="2"/>
                                        <a:pt x="8" y="2"/>
                                      </a:cubicBezTo>
                                      <a:cubicBezTo>
                                        <a:pt x="1" y="5"/>
                                        <a:pt x="1" y="5"/>
                                        <a:pt x="1" y="5"/>
                                      </a:cubicBezTo>
                                      <a:cubicBezTo>
                                        <a:pt x="1" y="5"/>
                                        <a:pt x="1" y="5"/>
                                        <a:pt x="1" y="5"/>
                                      </a:cubicBezTo>
                                      <a:cubicBezTo>
                                        <a:pt x="1" y="6"/>
                                        <a:pt x="0" y="7"/>
                                        <a:pt x="0" y="8"/>
                                      </a:cubicBezTo>
                                      <a:cubicBezTo>
                                        <a:pt x="0" y="160"/>
                                        <a:pt x="0" y="160"/>
                                        <a:pt x="0" y="160"/>
                                      </a:cubicBezTo>
                                      <a:cubicBezTo>
                                        <a:pt x="0" y="161"/>
                                        <a:pt x="1" y="162"/>
                                        <a:pt x="1" y="163"/>
                                      </a:cubicBezTo>
                                      <a:cubicBezTo>
                                        <a:pt x="1" y="163"/>
                                        <a:pt x="1" y="163"/>
                                        <a:pt x="1" y="163"/>
                                      </a:cubicBezTo>
                                      <a:cubicBezTo>
                                        <a:pt x="6" y="166"/>
                                        <a:pt x="6" y="166"/>
                                        <a:pt x="6" y="166"/>
                                      </a:cubicBezTo>
                                      <a:cubicBezTo>
                                        <a:pt x="9" y="167"/>
                                        <a:pt x="9" y="167"/>
                                        <a:pt x="9" y="167"/>
                                      </a:cubicBezTo>
                                      <a:cubicBezTo>
                                        <a:pt x="9" y="167"/>
                                        <a:pt x="10" y="167"/>
                                        <a:pt x="10" y="167"/>
                                      </a:cubicBezTo>
                                      <a:cubicBezTo>
                                        <a:pt x="11" y="167"/>
                                        <a:pt x="12" y="167"/>
                                        <a:pt x="12" y="167"/>
                                      </a:cubicBezTo>
                                      <a:cubicBezTo>
                                        <a:pt x="13" y="166"/>
                                        <a:pt x="13" y="166"/>
                                        <a:pt x="13" y="166"/>
                                      </a:cubicBezTo>
                                      <a:cubicBezTo>
                                        <a:pt x="20" y="163"/>
                                        <a:pt x="20" y="163"/>
                                        <a:pt x="20" y="163"/>
                                      </a:cubicBezTo>
                                      <a:cubicBezTo>
                                        <a:pt x="20" y="163"/>
                                        <a:pt x="20" y="163"/>
                                        <a:pt x="20" y="163"/>
                                      </a:cubicBezTo>
                                      <a:cubicBezTo>
                                        <a:pt x="20" y="162"/>
                                        <a:pt x="21" y="161"/>
                                        <a:pt x="21" y="160"/>
                                      </a:cubicBezTo>
                                      <a:cubicBezTo>
                                        <a:pt x="21" y="8"/>
                                        <a:pt x="21" y="8"/>
                                        <a:pt x="21" y="8"/>
                                      </a:cubicBezTo>
                                      <a:cubicBezTo>
                                        <a:pt x="21" y="7"/>
                                        <a:pt x="20" y="6"/>
                                        <a:pt x="20" y="5"/>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86"/>
                              <wps:cNvSpPr>
                                <a:spLocks/>
                              </wps:cNvSpPr>
                              <wps:spPr bwMode="auto">
                                <a:xfrm>
                                  <a:off x="3248" y="12085"/>
                                  <a:ext cx="728" cy="477"/>
                                </a:xfrm>
                                <a:custGeom>
                                  <a:avLst/>
                                  <a:gdLst>
                                    <a:gd name="T0" fmla="*/ 0 w 146"/>
                                    <a:gd name="T1" fmla="*/ 227542 h 96"/>
                                    <a:gd name="T2" fmla="*/ 0 w 146"/>
                                    <a:gd name="T3" fmla="*/ 227542 h 96"/>
                                    <a:gd name="T4" fmla="*/ 0 w 146"/>
                                    <a:gd name="T5" fmla="*/ 227542 h 96"/>
                                    <a:gd name="T6" fmla="*/ 0 w 146"/>
                                    <a:gd name="T7" fmla="*/ 241763 h 96"/>
                                    <a:gd name="T8" fmla="*/ 0 w 146"/>
                                    <a:gd name="T9" fmla="*/ 250296 h 96"/>
                                    <a:gd name="T10" fmla="*/ 2849 w 146"/>
                                    <a:gd name="T11" fmla="*/ 255984 h 96"/>
                                    <a:gd name="T12" fmla="*/ 5698 w 146"/>
                                    <a:gd name="T13" fmla="*/ 258829 h 96"/>
                                    <a:gd name="T14" fmla="*/ 8546 w 146"/>
                                    <a:gd name="T15" fmla="*/ 261673 h 96"/>
                                    <a:gd name="T16" fmla="*/ 28488 w 146"/>
                                    <a:gd name="T17" fmla="*/ 270206 h 96"/>
                                    <a:gd name="T18" fmla="*/ 28488 w 146"/>
                                    <a:gd name="T19" fmla="*/ 270206 h 96"/>
                                    <a:gd name="T20" fmla="*/ 28488 w 146"/>
                                    <a:gd name="T21" fmla="*/ 270206 h 96"/>
                                    <a:gd name="T22" fmla="*/ 37034 w 146"/>
                                    <a:gd name="T23" fmla="*/ 270206 h 96"/>
                                    <a:gd name="T24" fmla="*/ 410227 w 146"/>
                                    <a:gd name="T25" fmla="*/ 54041 h 96"/>
                                    <a:gd name="T26" fmla="*/ 415925 w 146"/>
                                    <a:gd name="T27" fmla="*/ 48353 h 96"/>
                                    <a:gd name="T28" fmla="*/ 415925 w 146"/>
                                    <a:gd name="T29" fmla="*/ 48353 h 96"/>
                                    <a:gd name="T30" fmla="*/ 415925 w 146"/>
                                    <a:gd name="T31" fmla="*/ 31287 h 96"/>
                                    <a:gd name="T32" fmla="*/ 415925 w 146"/>
                                    <a:gd name="T33" fmla="*/ 22754 h 96"/>
                                    <a:gd name="T34" fmla="*/ 415925 w 146"/>
                                    <a:gd name="T35" fmla="*/ 17066 h 96"/>
                                    <a:gd name="T36" fmla="*/ 410227 w 146"/>
                                    <a:gd name="T37" fmla="*/ 14221 h 96"/>
                                    <a:gd name="T38" fmla="*/ 407379 w 146"/>
                                    <a:gd name="T39" fmla="*/ 14221 h 96"/>
                                    <a:gd name="T40" fmla="*/ 390286 w 146"/>
                                    <a:gd name="T41" fmla="*/ 2844 h 96"/>
                                    <a:gd name="T42" fmla="*/ 390286 w 146"/>
                                    <a:gd name="T43" fmla="*/ 2844 h 96"/>
                                    <a:gd name="T44" fmla="*/ 381739 w 146"/>
                                    <a:gd name="T45" fmla="*/ 2844 h 96"/>
                                    <a:gd name="T46" fmla="*/ 5698 w 146"/>
                                    <a:gd name="T47" fmla="*/ 219009 h 96"/>
                                    <a:gd name="T48" fmla="*/ 0 w 146"/>
                                    <a:gd name="T49" fmla="*/ 227542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6"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1" y="89"/>
                                        <a:pt x="1" y="90"/>
                                      </a:cubicBezTo>
                                      <a:cubicBezTo>
                                        <a:pt x="1" y="90"/>
                                        <a:pt x="2" y="91"/>
                                        <a:pt x="2" y="91"/>
                                      </a:cubicBezTo>
                                      <a:cubicBezTo>
                                        <a:pt x="3" y="92"/>
                                        <a:pt x="3" y="92"/>
                                        <a:pt x="3" y="92"/>
                                      </a:cubicBezTo>
                                      <a:cubicBezTo>
                                        <a:pt x="10" y="95"/>
                                        <a:pt x="10" y="95"/>
                                        <a:pt x="10" y="95"/>
                                      </a:cubicBezTo>
                                      <a:cubicBezTo>
                                        <a:pt x="10" y="95"/>
                                        <a:pt x="10" y="95"/>
                                        <a:pt x="10" y="95"/>
                                      </a:cubicBezTo>
                                      <a:cubicBezTo>
                                        <a:pt x="10" y="95"/>
                                        <a:pt x="10" y="95"/>
                                        <a:pt x="10" y="95"/>
                                      </a:cubicBezTo>
                                      <a:cubicBezTo>
                                        <a:pt x="10" y="96"/>
                                        <a:pt x="12" y="96"/>
                                        <a:pt x="13" y="95"/>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6" y="6"/>
                                      </a:cubicBezTo>
                                      <a:cubicBezTo>
                                        <a:pt x="145" y="6"/>
                                        <a:pt x="145" y="6"/>
                                        <a:pt x="144" y="5"/>
                                      </a:cubicBezTo>
                                      <a:cubicBezTo>
                                        <a:pt x="143" y="5"/>
                                        <a:pt x="143" y="5"/>
                                        <a:pt x="143" y="5"/>
                                      </a:cubicBezTo>
                                      <a:cubicBezTo>
                                        <a:pt x="137" y="1"/>
                                        <a:pt x="137" y="1"/>
                                        <a:pt x="137" y="1"/>
                                      </a:cubicBezTo>
                                      <a:cubicBezTo>
                                        <a:pt x="137" y="1"/>
                                        <a:pt x="137" y="1"/>
                                        <a:pt x="137" y="1"/>
                                      </a:cubicBezTo>
                                      <a:cubicBezTo>
                                        <a:pt x="136" y="0"/>
                                        <a:pt x="135" y="0"/>
                                        <a:pt x="134" y="1"/>
                                      </a:cubicBezTo>
                                      <a:cubicBezTo>
                                        <a:pt x="119" y="10"/>
                                        <a:pt x="2" y="77"/>
                                        <a:pt x="2" y="77"/>
                                      </a:cubicBezTo>
                                      <a:cubicBezTo>
                                        <a:pt x="1" y="78"/>
                                        <a:pt x="1"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88"/>
                              <wps:cNvSpPr>
                                <a:spLocks/>
                              </wps:cNvSpPr>
                              <wps:spPr bwMode="auto">
                                <a:xfrm>
                                  <a:off x="6058" y="12085"/>
                                  <a:ext cx="727" cy="477"/>
                                </a:xfrm>
                                <a:custGeom>
                                  <a:avLst/>
                                  <a:gdLst>
                                    <a:gd name="T0" fmla="*/ 25600 w 146"/>
                                    <a:gd name="T1" fmla="*/ 2844 h 96"/>
                                    <a:gd name="T2" fmla="*/ 25600 w 146"/>
                                    <a:gd name="T3" fmla="*/ 2844 h 96"/>
                                    <a:gd name="T4" fmla="*/ 25600 w 146"/>
                                    <a:gd name="T5" fmla="*/ 2844 h 96"/>
                                    <a:gd name="T6" fmla="*/ 11378 w 146"/>
                                    <a:gd name="T7" fmla="*/ 11377 h 96"/>
                                    <a:gd name="T8" fmla="*/ 5689 w 146"/>
                                    <a:gd name="T9" fmla="*/ 14221 h 96"/>
                                    <a:gd name="T10" fmla="*/ 2844 w 146"/>
                                    <a:gd name="T11" fmla="*/ 17066 h 96"/>
                                    <a:gd name="T12" fmla="*/ 0 w 146"/>
                                    <a:gd name="T13" fmla="*/ 22754 h 96"/>
                                    <a:gd name="T14" fmla="*/ 0 w 146"/>
                                    <a:gd name="T15" fmla="*/ 25598 h 96"/>
                                    <a:gd name="T16" fmla="*/ 0 w 146"/>
                                    <a:gd name="T17" fmla="*/ 48353 h 96"/>
                                    <a:gd name="T18" fmla="*/ 0 w 146"/>
                                    <a:gd name="T19" fmla="*/ 48353 h 96"/>
                                    <a:gd name="T20" fmla="*/ 5689 w 146"/>
                                    <a:gd name="T21" fmla="*/ 54041 h 96"/>
                                    <a:gd name="T22" fmla="*/ 381157 w 146"/>
                                    <a:gd name="T23" fmla="*/ 270206 h 96"/>
                                    <a:gd name="T24" fmla="*/ 389690 w 146"/>
                                    <a:gd name="T25" fmla="*/ 270206 h 96"/>
                                    <a:gd name="T26" fmla="*/ 389690 w 146"/>
                                    <a:gd name="T27" fmla="*/ 270206 h 96"/>
                                    <a:gd name="T28" fmla="*/ 389690 w 146"/>
                                    <a:gd name="T29" fmla="*/ 270206 h 96"/>
                                    <a:gd name="T30" fmla="*/ 389690 w 146"/>
                                    <a:gd name="T31" fmla="*/ 270206 h 96"/>
                                    <a:gd name="T32" fmla="*/ 403912 w 146"/>
                                    <a:gd name="T33" fmla="*/ 264517 h 96"/>
                                    <a:gd name="T34" fmla="*/ 409601 w 146"/>
                                    <a:gd name="T35" fmla="*/ 258829 h 96"/>
                                    <a:gd name="T36" fmla="*/ 412446 w 146"/>
                                    <a:gd name="T37" fmla="*/ 255984 h 96"/>
                                    <a:gd name="T38" fmla="*/ 415290 w 146"/>
                                    <a:gd name="T39" fmla="*/ 250296 h 96"/>
                                    <a:gd name="T40" fmla="*/ 415290 w 146"/>
                                    <a:gd name="T41" fmla="*/ 247452 h 96"/>
                                    <a:gd name="T42" fmla="*/ 415290 w 146"/>
                                    <a:gd name="T43" fmla="*/ 227542 h 96"/>
                                    <a:gd name="T44" fmla="*/ 415290 w 146"/>
                                    <a:gd name="T45" fmla="*/ 227542 h 96"/>
                                    <a:gd name="T46" fmla="*/ 415290 w 146"/>
                                    <a:gd name="T47" fmla="*/ 227542 h 96"/>
                                    <a:gd name="T48" fmla="*/ 409601 w 146"/>
                                    <a:gd name="T49" fmla="*/ 219009 h 96"/>
                                    <a:gd name="T50" fmla="*/ 34133 w 146"/>
                                    <a:gd name="T51" fmla="*/ 2844 h 96"/>
                                    <a:gd name="T52" fmla="*/ 25600 w 146"/>
                                    <a:gd name="T53" fmla="*/ 2844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1"/>
                                        <a:pt x="9" y="1"/>
                                        <a:pt x="9" y="1"/>
                                      </a:cubicBezTo>
                                      <a:cubicBezTo>
                                        <a:pt x="4" y="4"/>
                                        <a:pt x="4" y="4"/>
                                        <a:pt x="4" y="4"/>
                                      </a:cubicBezTo>
                                      <a:cubicBezTo>
                                        <a:pt x="2" y="5"/>
                                        <a:pt x="2" y="5"/>
                                        <a:pt x="2" y="5"/>
                                      </a:cubicBezTo>
                                      <a:cubicBezTo>
                                        <a:pt x="1" y="6"/>
                                        <a:pt x="1" y="6"/>
                                        <a:pt x="1" y="6"/>
                                      </a:cubicBezTo>
                                      <a:cubicBezTo>
                                        <a:pt x="0" y="7"/>
                                        <a:pt x="0" y="8"/>
                                        <a:pt x="0" y="8"/>
                                      </a:cubicBezTo>
                                      <a:cubicBezTo>
                                        <a:pt x="0" y="9"/>
                                        <a:pt x="0" y="9"/>
                                        <a:pt x="0" y="9"/>
                                      </a:cubicBezTo>
                                      <a:cubicBezTo>
                                        <a:pt x="0" y="17"/>
                                        <a:pt x="0" y="17"/>
                                        <a:pt x="0" y="17"/>
                                      </a:cubicBezTo>
                                      <a:cubicBezTo>
                                        <a:pt x="0" y="17"/>
                                        <a:pt x="0" y="17"/>
                                        <a:pt x="0" y="17"/>
                                      </a:cubicBezTo>
                                      <a:cubicBezTo>
                                        <a:pt x="0" y="18"/>
                                        <a:pt x="1" y="19"/>
                                        <a:pt x="2" y="19"/>
                                      </a:cubicBezTo>
                                      <a:cubicBezTo>
                                        <a:pt x="134" y="95"/>
                                        <a:pt x="134" y="95"/>
                                        <a:pt x="134" y="95"/>
                                      </a:cubicBezTo>
                                      <a:cubicBezTo>
                                        <a:pt x="135" y="96"/>
                                        <a:pt x="136" y="96"/>
                                        <a:pt x="137" y="95"/>
                                      </a:cubicBezTo>
                                      <a:cubicBezTo>
                                        <a:pt x="137" y="95"/>
                                        <a:pt x="137" y="95"/>
                                        <a:pt x="137" y="95"/>
                                      </a:cubicBezTo>
                                      <a:cubicBezTo>
                                        <a:pt x="137" y="95"/>
                                        <a:pt x="137" y="95"/>
                                        <a:pt x="137" y="95"/>
                                      </a:cubicBezTo>
                                      <a:cubicBezTo>
                                        <a:pt x="137" y="95"/>
                                        <a:pt x="137" y="95"/>
                                        <a:pt x="137" y="95"/>
                                      </a:cubicBezTo>
                                      <a:cubicBezTo>
                                        <a:pt x="142" y="93"/>
                                        <a:pt x="142" y="93"/>
                                        <a:pt x="142" y="93"/>
                                      </a:cubicBezTo>
                                      <a:cubicBezTo>
                                        <a:pt x="144" y="91"/>
                                        <a:pt x="144" y="91"/>
                                        <a:pt x="144" y="91"/>
                                      </a:cubicBezTo>
                                      <a:cubicBezTo>
                                        <a:pt x="145" y="91"/>
                                        <a:pt x="145" y="90"/>
                                        <a:pt x="145" y="90"/>
                                      </a:cubicBezTo>
                                      <a:cubicBezTo>
                                        <a:pt x="146" y="89"/>
                                        <a:pt x="146" y="89"/>
                                        <a:pt x="146" y="88"/>
                                      </a:cubicBezTo>
                                      <a:cubicBezTo>
                                        <a:pt x="146" y="87"/>
                                        <a:pt x="146" y="87"/>
                                        <a:pt x="146" y="87"/>
                                      </a:cubicBezTo>
                                      <a:cubicBezTo>
                                        <a:pt x="146" y="80"/>
                                        <a:pt x="146" y="80"/>
                                        <a:pt x="146" y="80"/>
                                      </a:cubicBezTo>
                                      <a:cubicBezTo>
                                        <a:pt x="146" y="80"/>
                                        <a:pt x="146" y="80"/>
                                        <a:pt x="146" y="80"/>
                                      </a:cubicBezTo>
                                      <a:cubicBezTo>
                                        <a:pt x="146" y="80"/>
                                        <a:pt x="146" y="80"/>
                                        <a:pt x="146" y="80"/>
                                      </a:cubicBezTo>
                                      <a:cubicBezTo>
                                        <a:pt x="146" y="79"/>
                                        <a:pt x="145" y="78"/>
                                        <a:pt x="144" y="77"/>
                                      </a:cubicBezTo>
                                      <a:cubicBezTo>
                                        <a:pt x="129" y="69"/>
                                        <a:pt x="12" y="1"/>
                                        <a:pt x="12" y="1"/>
                                      </a:cubicBezTo>
                                      <a:cubicBezTo>
                                        <a:pt x="11" y="0"/>
                                        <a:pt x="10" y="0"/>
                                        <a:pt x="9" y="1"/>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89"/>
                              <wps:cNvSpPr>
                                <a:spLocks/>
                              </wps:cNvSpPr>
                              <wps:spPr bwMode="auto">
                                <a:xfrm>
                                  <a:off x="7931" y="12085"/>
                                  <a:ext cx="727" cy="477"/>
                                </a:xfrm>
                                <a:custGeom>
                                  <a:avLst/>
                                  <a:gdLst>
                                    <a:gd name="T0" fmla="*/ 25600 w 146"/>
                                    <a:gd name="T1" fmla="*/ 2844 h 96"/>
                                    <a:gd name="T2" fmla="*/ 25600 w 146"/>
                                    <a:gd name="T3" fmla="*/ 2844 h 96"/>
                                    <a:gd name="T4" fmla="*/ 25600 w 146"/>
                                    <a:gd name="T5" fmla="*/ 2844 h 96"/>
                                    <a:gd name="T6" fmla="*/ 11378 w 146"/>
                                    <a:gd name="T7" fmla="*/ 11377 h 96"/>
                                    <a:gd name="T8" fmla="*/ 5689 w 146"/>
                                    <a:gd name="T9" fmla="*/ 14221 h 96"/>
                                    <a:gd name="T10" fmla="*/ 0 w 146"/>
                                    <a:gd name="T11" fmla="*/ 17066 h 96"/>
                                    <a:gd name="T12" fmla="*/ 0 w 146"/>
                                    <a:gd name="T13" fmla="*/ 22754 h 96"/>
                                    <a:gd name="T14" fmla="*/ 0 w 146"/>
                                    <a:gd name="T15" fmla="*/ 25598 h 96"/>
                                    <a:gd name="T16" fmla="*/ 0 w 146"/>
                                    <a:gd name="T17" fmla="*/ 48353 h 96"/>
                                    <a:gd name="T18" fmla="*/ 0 w 146"/>
                                    <a:gd name="T19" fmla="*/ 48353 h 96"/>
                                    <a:gd name="T20" fmla="*/ 5689 w 146"/>
                                    <a:gd name="T21" fmla="*/ 54041 h 96"/>
                                    <a:gd name="T22" fmla="*/ 378312 w 146"/>
                                    <a:gd name="T23" fmla="*/ 270206 h 96"/>
                                    <a:gd name="T24" fmla="*/ 389690 w 146"/>
                                    <a:gd name="T25" fmla="*/ 270206 h 96"/>
                                    <a:gd name="T26" fmla="*/ 389690 w 146"/>
                                    <a:gd name="T27" fmla="*/ 270206 h 96"/>
                                    <a:gd name="T28" fmla="*/ 389690 w 146"/>
                                    <a:gd name="T29" fmla="*/ 270206 h 96"/>
                                    <a:gd name="T30" fmla="*/ 389690 w 146"/>
                                    <a:gd name="T31" fmla="*/ 270206 h 96"/>
                                    <a:gd name="T32" fmla="*/ 401068 w 146"/>
                                    <a:gd name="T33" fmla="*/ 264517 h 96"/>
                                    <a:gd name="T34" fmla="*/ 409601 w 146"/>
                                    <a:gd name="T35" fmla="*/ 258829 h 96"/>
                                    <a:gd name="T36" fmla="*/ 412446 w 146"/>
                                    <a:gd name="T37" fmla="*/ 255984 h 96"/>
                                    <a:gd name="T38" fmla="*/ 415290 w 146"/>
                                    <a:gd name="T39" fmla="*/ 250296 h 96"/>
                                    <a:gd name="T40" fmla="*/ 415290 w 146"/>
                                    <a:gd name="T41" fmla="*/ 247452 h 96"/>
                                    <a:gd name="T42" fmla="*/ 415290 w 146"/>
                                    <a:gd name="T43" fmla="*/ 227542 h 96"/>
                                    <a:gd name="T44" fmla="*/ 415290 w 146"/>
                                    <a:gd name="T45" fmla="*/ 227542 h 96"/>
                                    <a:gd name="T46" fmla="*/ 415290 w 146"/>
                                    <a:gd name="T47" fmla="*/ 227542 h 96"/>
                                    <a:gd name="T48" fmla="*/ 409601 w 146"/>
                                    <a:gd name="T49" fmla="*/ 219009 h 96"/>
                                    <a:gd name="T50" fmla="*/ 34133 w 146"/>
                                    <a:gd name="T51" fmla="*/ 2844 h 96"/>
                                    <a:gd name="T52" fmla="*/ 25600 w 146"/>
                                    <a:gd name="T53" fmla="*/ 2844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9" y="1"/>
                                      </a:moveTo>
                                      <a:cubicBezTo>
                                        <a:pt x="9" y="1"/>
                                        <a:pt x="9" y="1"/>
                                        <a:pt x="9" y="1"/>
                                      </a:cubicBezTo>
                                      <a:cubicBezTo>
                                        <a:pt x="9" y="1"/>
                                        <a:pt x="9" y="1"/>
                                        <a:pt x="9" y="1"/>
                                      </a:cubicBezTo>
                                      <a:cubicBezTo>
                                        <a:pt x="4" y="4"/>
                                        <a:pt x="4" y="4"/>
                                        <a:pt x="4" y="4"/>
                                      </a:cubicBezTo>
                                      <a:cubicBezTo>
                                        <a:pt x="2" y="5"/>
                                        <a:pt x="2" y="5"/>
                                        <a:pt x="2" y="5"/>
                                      </a:cubicBezTo>
                                      <a:cubicBezTo>
                                        <a:pt x="1" y="6"/>
                                        <a:pt x="1" y="6"/>
                                        <a:pt x="0" y="6"/>
                                      </a:cubicBezTo>
                                      <a:cubicBezTo>
                                        <a:pt x="0" y="7"/>
                                        <a:pt x="0" y="8"/>
                                        <a:pt x="0" y="8"/>
                                      </a:cubicBezTo>
                                      <a:cubicBezTo>
                                        <a:pt x="0" y="9"/>
                                        <a:pt x="0" y="9"/>
                                        <a:pt x="0" y="9"/>
                                      </a:cubicBezTo>
                                      <a:cubicBezTo>
                                        <a:pt x="0" y="17"/>
                                        <a:pt x="0" y="17"/>
                                        <a:pt x="0" y="17"/>
                                      </a:cubicBezTo>
                                      <a:cubicBezTo>
                                        <a:pt x="0" y="17"/>
                                        <a:pt x="0" y="17"/>
                                        <a:pt x="0" y="17"/>
                                      </a:cubicBezTo>
                                      <a:cubicBezTo>
                                        <a:pt x="0" y="18"/>
                                        <a:pt x="1" y="19"/>
                                        <a:pt x="2" y="19"/>
                                      </a:cubicBezTo>
                                      <a:cubicBezTo>
                                        <a:pt x="133" y="95"/>
                                        <a:pt x="133" y="95"/>
                                        <a:pt x="133" y="95"/>
                                      </a:cubicBezTo>
                                      <a:cubicBezTo>
                                        <a:pt x="134" y="96"/>
                                        <a:pt x="136" y="96"/>
                                        <a:pt x="137" y="95"/>
                                      </a:cubicBezTo>
                                      <a:cubicBezTo>
                                        <a:pt x="137" y="95"/>
                                        <a:pt x="137" y="95"/>
                                        <a:pt x="137" y="95"/>
                                      </a:cubicBezTo>
                                      <a:cubicBezTo>
                                        <a:pt x="137" y="95"/>
                                        <a:pt x="137" y="95"/>
                                        <a:pt x="137" y="95"/>
                                      </a:cubicBezTo>
                                      <a:cubicBezTo>
                                        <a:pt x="137" y="95"/>
                                        <a:pt x="137" y="95"/>
                                        <a:pt x="137" y="95"/>
                                      </a:cubicBezTo>
                                      <a:cubicBezTo>
                                        <a:pt x="141" y="93"/>
                                        <a:pt x="141" y="93"/>
                                        <a:pt x="141" y="93"/>
                                      </a:cubicBezTo>
                                      <a:cubicBezTo>
                                        <a:pt x="144" y="91"/>
                                        <a:pt x="144" y="91"/>
                                        <a:pt x="144" y="91"/>
                                      </a:cubicBezTo>
                                      <a:cubicBezTo>
                                        <a:pt x="144" y="91"/>
                                        <a:pt x="145" y="90"/>
                                        <a:pt x="145" y="90"/>
                                      </a:cubicBezTo>
                                      <a:cubicBezTo>
                                        <a:pt x="145" y="89"/>
                                        <a:pt x="146" y="89"/>
                                        <a:pt x="146" y="88"/>
                                      </a:cubicBezTo>
                                      <a:cubicBezTo>
                                        <a:pt x="146" y="87"/>
                                        <a:pt x="146" y="87"/>
                                        <a:pt x="146" y="87"/>
                                      </a:cubicBezTo>
                                      <a:cubicBezTo>
                                        <a:pt x="146" y="80"/>
                                        <a:pt x="146" y="80"/>
                                        <a:pt x="146" y="80"/>
                                      </a:cubicBezTo>
                                      <a:cubicBezTo>
                                        <a:pt x="146" y="80"/>
                                        <a:pt x="146" y="80"/>
                                        <a:pt x="146" y="80"/>
                                      </a:cubicBezTo>
                                      <a:cubicBezTo>
                                        <a:pt x="146" y="80"/>
                                        <a:pt x="146" y="80"/>
                                        <a:pt x="146" y="80"/>
                                      </a:cubicBezTo>
                                      <a:cubicBezTo>
                                        <a:pt x="146" y="79"/>
                                        <a:pt x="145" y="78"/>
                                        <a:pt x="144" y="77"/>
                                      </a:cubicBezTo>
                                      <a:cubicBezTo>
                                        <a:pt x="129" y="69"/>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91"/>
                              <wps:cNvSpPr>
                                <a:spLocks/>
                              </wps:cNvSpPr>
                              <wps:spPr bwMode="auto">
                                <a:xfrm>
                                  <a:off x="5121" y="12085"/>
                                  <a:ext cx="728" cy="477"/>
                                </a:xfrm>
                                <a:custGeom>
                                  <a:avLst/>
                                  <a:gdLst>
                                    <a:gd name="T0" fmla="*/ 0 w 146"/>
                                    <a:gd name="T1" fmla="*/ 227542 h 96"/>
                                    <a:gd name="T2" fmla="*/ 0 w 146"/>
                                    <a:gd name="T3" fmla="*/ 227542 h 96"/>
                                    <a:gd name="T4" fmla="*/ 0 w 146"/>
                                    <a:gd name="T5" fmla="*/ 227542 h 96"/>
                                    <a:gd name="T6" fmla="*/ 0 w 146"/>
                                    <a:gd name="T7" fmla="*/ 241763 h 96"/>
                                    <a:gd name="T8" fmla="*/ 0 w 146"/>
                                    <a:gd name="T9" fmla="*/ 250296 h 96"/>
                                    <a:gd name="T10" fmla="*/ 2849 w 146"/>
                                    <a:gd name="T11" fmla="*/ 255984 h 96"/>
                                    <a:gd name="T12" fmla="*/ 5698 w 146"/>
                                    <a:gd name="T13" fmla="*/ 258829 h 96"/>
                                    <a:gd name="T14" fmla="*/ 8546 w 146"/>
                                    <a:gd name="T15" fmla="*/ 261673 h 96"/>
                                    <a:gd name="T16" fmla="*/ 25639 w 146"/>
                                    <a:gd name="T17" fmla="*/ 270206 h 96"/>
                                    <a:gd name="T18" fmla="*/ 25639 w 146"/>
                                    <a:gd name="T19" fmla="*/ 270206 h 96"/>
                                    <a:gd name="T20" fmla="*/ 25639 w 146"/>
                                    <a:gd name="T21" fmla="*/ 270206 h 96"/>
                                    <a:gd name="T22" fmla="*/ 25639 w 146"/>
                                    <a:gd name="T23" fmla="*/ 270206 h 96"/>
                                    <a:gd name="T24" fmla="*/ 34186 w 146"/>
                                    <a:gd name="T25" fmla="*/ 270206 h 96"/>
                                    <a:gd name="T26" fmla="*/ 410227 w 146"/>
                                    <a:gd name="T27" fmla="*/ 54041 h 96"/>
                                    <a:gd name="T28" fmla="*/ 415925 w 146"/>
                                    <a:gd name="T29" fmla="*/ 48353 h 96"/>
                                    <a:gd name="T30" fmla="*/ 415925 w 146"/>
                                    <a:gd name="T31" fmla="*/ 48353 h 96"/>
                                    <a:gd name="T32" fmla="*/ 415925 w 146"/>
                                    <a:gd name="T33" fmla="*/ 31287 h 96"/>
                                    <a:gd name="T34" fmla="*/ 415925 w 146"/>
                                    <a:gd name="T35" fmla="*/ 22754 h 96"/>
                                    <a:gd name="T36" fmla="*/ 413076 w 146"/>
                                    <a:gd name="T37" fmla="*/ 17066 h 96"/>
                                    <a:gd name="T38" fmla="*/ 410227 w 146"/>
                                    <a:gd name="T39" fmla="*/ 14221 h 96"/>
                                    <a:gd name="T40" fmla="*/ 407379 w 146"/>
                                    <a:gd name="T41" fmla="*/ 14221 h 96"/>
                                    <a:gd name="T42" fmla="*/ 390286 w 146"/>
                                    <a:gd name="T43" fmla="*/ 2844 h 96"/>
                                    <a:gd name="T44" fmla="*/ 390286 w 146"/>
                                    <a:gd name="T45" fmla="*/ 2844 h 96"/>
                                    <a:gd name="T46" fmla="*/ 390286 w 146"/>
                                    <a:gd name="T47" fmla="*/ 2844 h 96"/>
                                    <a:gd name="T48" fmla="*/ 381739 w 146"/>
                                    <a:gd name="T49" fmla="*/ 2844 h 96"/>
                                    <a:gd name="T50" fmla="*/ 5698 w 146"/>
                                    <a:gd name="T51" fmla="*/ 219009 h 96"/>
                                    <a:gd name="T52" fmla="*/ 0 w 146"/>
                                    <a:gd name="T53" fmla="*/ 227542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6"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1" y="90"/>
                                      </a:cubicBezTo>
                                      <a:cubicBezTo>
                                        <a:pt x="1" y="90"/>
                                        <a:pt x="1" y="91"/>
                                        <a:pt x="2" y="91"/>
                                      </a:cubicBezTo>
                                      <a:cubicBezTo>
                                        <a:pt x="3" y="92"/>
                                        <a:pt x="3" y="92"/>
                                        <a:pt x="3" y="92"/>
                                      </a:cubicBezTo>
                                      <a:cubicBezTo>
                                        <a:pt x="9" y="95"/>
                                        <a:pt x="9" y="95"/>
                                        <a:pt x="9" y="95"/>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5" y="6"/>
                                      </a:cubicBezTo>
                                      <a:cubicBezTo>
                                        <a:pt x="145" y="6"/>
                                        <a:pt x="145" y="6"/>
                                        <a:pt x="144" y="5"/>
                                      </a:cubicBezTo>
                                      <a:cubicBezTo>
                                        <a:pt x="143" y="5"/>
                                        <a:pt x="143" y="5"/>
                                        <a:pt x="143" y="5"/>
                                      </a:cubicBezTo>
                                      <a:cubicBezTo>
                                        <a:pt x="137" y="1"/>
                                        <a:pt x="137" y="1"/>
                                        <a:pt x="137" y="1"/>
                                      </a:cubicBezTo>
                                      <a:cubicBezTo>
                                        <a:pt x="137" y="1"/>
                                        <a:pt x="137" y="1"/>
                                        <a:pt x="137" y="1"/>
                                      </a:cubicBezTo>
                                      <a:cubicBezTo>
                                        <a:pt x="137" y="1"/>
                                        <a:pt x="137" y="1"/>
                                        <a:pt x="137" y="1"/>
                                      </a:cubicBezTo>
                                      <a:cubicBezTo>
                                        <a:pt x="136" y="0"/>
                                        <a:pt x="135" y="0"/>
                                        <a:pt x="134" y="1"/>
                                      </a:cubicBezTo>
                                      <a:cubicBezTo>
                                        <a:pt x="119" y="10"/>
                                        <a:pt x="2" y="77"/>
                                        <a:pt x="2"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93"/>
                              <wps:cNvSpPr>
                                <a:spLocks/>
                              </wps:cNvSpPr>
                              <wps:spPr bwMode="auto">
                                <a:xfrm>
                                  <a:off x="4966" y="12717"/>
                                  <a:ext cx="106" cy="832"/>
                                </a:xfrm>
                                <a:custGeom>
                                  <a:avLst/>
                                  <a:gdLst>
                                    <a:gd name="T0" fmla="*/ 54580 w 21"/>
                                    <a:gd name="T1" fmla="*/ 14240 h 167"/>
                                    <a:gd name="T2" fmla="*/ 54580 w 21"/>
                                    <a:gd name="T3" fmla="*/ 14240 h 167"/>
                                    <a:gd name="T4" fmla="*/ 54580 w 21"/>
                                    <a:gd name="T5" fmla="*/ 14240 h 167"/>
                                    <a:gd name="T6" fmla="*/ 40217 w 21"/>
                                    <a:gd name="T7" fmla="*/ 5696 h 167"/>
                                    <a:gd name="T8" fmla="*/ 34471 w 21"/>
                                    <a:gd name="T9" fmla="*/ 2848 h 167"/>
                                    <a:gd name="T10" fmla="*/ 28726 w 21"/>
                                    <a:gd name="T11" fmla="*/ 0 h 167"/>
                                    <a:gd name="T12" fmla="*/ 22981 w 21"/>
                                    <a:gd name="T13" fmla="*/ 2848 h 167"/>
                                    <a:gd name="T14" fmla="*/ 20108 w 21"/>
                                    <a:gd name="T15" fmla="*/ 5696 h 167"/>
                                    <a:gd name="T16" fmla="*/ 2873 w 21"/>
                                    <a:gd name="T17" fmla="*/ 14240 h 167"/>
                                    <a:gd name="T18" fmla="*/ 2873 w 21"/>
                                    <a:gd name="T19" fmla="*/ 14240 h 167"/>
                                    <a:gd name="T20" fmla="*/ 0 w 21"/>
                                    <a:gd name="T21" fmla="*/ 22784 h 167"/>
                                    <a:gd name="T22" fmla="*/ 0 w 21"/>
                                    <a:gd name="T23" fmla="*/ 455679 h 167"/>
                                    <a:gd name="T24" fmla="*/ 2873 w 21"/>
                                    <a:gd name="T25" fmla="*/ 464223 h 167"/>
                                    <a:gd name="T26" fmla="*/ 2873 w 21"/>
                                    <a:gd name="T27" fmla="*/ 464223 h 167"/>
                                    <a:gd name="T28" fmla="*/ 17236 w 21"/>
                                    <a:gd name="T29" fmla="*/ 472767 h 167"/>
                                    <a:gd name="T30" fmla="*/ 25854 w 21"/>
                                    <a:gd name="T31" fmla="*/ 475615 h 167"/>
                                    <a:gd name="T32" fmla="*/ 28726 w 21"/>
                                    <a:gd name="T33" fmla="*/ 475615 h 167"/>
                                    <a:gd name="T34" fmla="*/ 34471 w 21"/>
                                    <a:gd name="T35" fmla="*/ 475615 h 167"/>
                                    <a:gd name="T36" fmla="*/ 37344 w 21"/>
                                    <a:gd name="T37" fmla="*/ 472767 h 167"/>
                                    <a:gd name="T38" fmla="*/ 54580 w 21"/>
                                    <a:gd name="T39" fmla="*/ 464223 h 167"/>
                                    <a:gd name="T40" fmla="*/ 54580 w 21"/>
                                    <a:gd name="T41" fmla="*/ 464223 h 167"/>
                                    <a:gd name="T42" fmla="*/ 60325 w 21"/>
                                    <a:gd name="T43" fmla="*/ 455679 h 167"/>
                                    <a:gd name="T44" fmla="*/ 60325 w 21"/>
                                    <a:gd name="T45" fmla="*/ 22784 h 167"/>
                                    <a:gd name="T46" fmla="*/ 54580 w 21"/>
                                    <a:gd name="T47" fmla="*/ 14240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19" y="5"/>
                                      </a:moveTo>
                                      <a:cubicBezTo>
                                        <a:pt x="19" y="5"/>
                                        <a:pt x="19" y="5"/>
                                        <a:pt x="19" y="5"/>
                                      </a:cubicBezTo>
                                      <a:cubicBezTo>
                                        <a:pt x="19" y="5"/>
                                        <a:pt x="19" y="5"/>
                                        <a:pt x="19" y="5"/>
                                      </a:cubicBezTo>
                                      <a:cubicBezTo>
                                        <a:pt x="14" y="2"/>
                                        <a:pt x="14" y="2"/>
                                        <a:pt x="14" y="2"/>
                                      </a:cubicBezTo>
                                      <a:cubicBezTo>
                                        <a:pt x="12" y="1"/>
                                        <a:pt x="12" y="1"/>
                                        <a:pt x="12" y="1"/>
                                      </a:cubicBezTo>
                                      <a:cubicBezTo>
                                        <a:pt x="11" y="1"/>
                                        <a:pt x="11" y="0"/>
                                        <a:pt x="10" y="0"/>
                                      </a:cubicBezTo>
                                      <a:cubicBezTo>
                                        <a:pt x="10" y="0"/>
                                        <a:pt x="9" y="1"/>
                                        <a:pt x="8" y="1"/>
                                      </a:cubicBezTo>
                                      <a:cubicBezTo>
                                        <a:pt x="7" y="2"/>
                                        <a:pt x="7" y="2"/>
                                        <a:pt x="7" y="2"/>
                                      </a:cubicBezTo>
                                      <a:cubicBezTo>
                                        <a:pt x="1" y="5"/>
                                        <a:pt x="1" y="5"/>
                                        <a:pt x="1" y="5"/>
                                      </a:cubicBezTo>
                                      <a:cubicBezTo>
                                        <a:pt x="1" y="5"/>
                                        <a:pt x="1" y="5"/>
                                        <a:pt x="1" y="5"/>
                                      </a:cubicBezTo>
                                      <a:cubicBezTo>
                                        <a:pt x="0" y="6"/>
                                        <a:pt x="0" y="7"/>
                                        <a:pt x="0" y="8"/>
                                      </a:cubicBezTo>
                                      <a:cubicBezTo>
                                        <a:pt x="0" y="160"/>
                                        <a:pt x="0" y="160"/>
                                        <a:pt x="0" y="160"/>
                                      </a:cubicBezTo>
                                      <a:cubicBezTo>
                                        <a:pt x="0" y="161"/>
                                        <a:pt x="0" y="162"/>
                                        <a:pt x="1" y="163"/>
                                      </a:cubicBezTo>
                                      <a:cubicBezTo>
                                        <a:pt x="1" y="163"/>
                                        <a:pt x="1" y="163"/>
                                        <a:pt x="1" y="163"/>
                                      </a:cubicBezTo>
                                      <a:cubicBezTo>
                                        <a:pt x="6" y="166"/>
                                        <a:pt x="6" y="166"/>
                                        <a:pt x="6" y="166"/>
                                      </a:cubicBezTo>
                                      <a:cubicBezTo>
                                        <a:pt x="9" y="167"/>
                                        <a:pt x="9" y="167"/>
                                        <a:pt x="9" y="167"/>
                                      </a:cubicBezTo>
                                      <a:cubicBezTo>
                                        <a:pt x="9" y="167"/>
                                        <a:pt x="10" y="167"/>
                                        <a:pt x="10" y="167"/>
                                      </a:cubicBezTo>
                                      <a:cubicBezTo>
                                        <a:pt x="11" y="167"/>
                                        <a:pt x="11" y="167"/>
                                        <a:pt x="12" y="167"/>
                                      </a:cubicBezTo>
                                      <a:cubicBezTo>
                                        <a:pt x="13" y="166"/>
                                        <a:pt x="13" y="166"/>
                                        <a:pt x="13" y="166"/>
                                      </a:cubicBezTo>
                                      <a:cubicBezTo>
                                        <a:pt x="19" y="163"/>
                                        <a:pt x="19" y="163"/>
                                        <a:pt x="19" y="163"/>
                                      </a:cubicBezTo>
                                      <a:cubicBezTo>
                                        <a:pt x="19" y="163"/>
                                        <a:pt x="19" y="163"/>
                                        <a:pt x="19" y="163"/>
                                      </a:cubicBezTo>
                                      <a:cubicBezTo>
                                        <a:pt x="20" y="162"/>
                                        <a:pt x="21" y="161"/>
                                        <a:pt x="21" y="160"/>
                                      </a:cubicBezTo>
                                      <a:cubicBezTo>
                                        <a:pt x="21" y="8"/>
                                        <a:pt x="21" y="8"/>
                                        <a:pt x="21" y="8"/>
                                      </a:cubicBezTo>
                                      <a:cubicBezTo>
                                        <a:pt x="21" y="7"/>
                                        <a:pt x="20" y="6"/>
                                        <a:pt x="19"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94"/>
                              <wps:cNvSpPr>
                                <a:spLocks/>
                              </wps:cNvSpPr>
                              <wps:spPr bwMode="auto">
                                <a:xfrm>
                                  <a:off x="3093" y="12717"/>
                                  <a:ext cx="106" cy="832"/>
                                </a:xfrm>
                                <a:custGeom>
                                  <a:avLst/>
                                  <a:gdLst>
                                    <a:gd name="T0" fmla="*/ 54580 w 21"/>
                                    <a:gd name="T1" fmla="*/ 14240 h 167"/>
                                    <a:gd name="T2" fmla="*/ 54580 w 21"/>
                                    <a:gd name="T3" fmla="*/ 14240 h 167"/>
                                    <a:gd name="T4" fmla="*/ 54580 w 21"/>
                                    <a:gd name="T5" fmla="*/ 14240 h 167"/>
                                    <a:gd name="T6" fmla="*/ 40217 w 21"/>
                                    <a:gd name="T7" fmla="*/ 5696 h 167"/>
                                    <a:gd name="T8" fmla="*/ 34471 w 21"/>
                                    <a:gd name="T9" fmla="*/ 2848 h 167"/>
                                    <a:gd name="T10" fmla="*/ 28726 w 21"/>
                                    <a:gd name="T11" fmla="*/ 0 h 167"/>
                                    <a:gd name="T12" fmla="*/ 25854 w 21"/>
                                    <a:gd name="T13" fmla="*/ 2848 h 167"/>
                                    <a:gd name="T14" fmla="*/ 20108 w 21"/>
                                    <a:gd name="T15" fmla="*/ 5696 h 167"/>
                                    <a:gd name="T16" fmla="*/ 2873 w 21"/>
                                    <a:gd name="T17" fmla="*/ 14240 h 167"/>
                                    <a:gd name="T18" fmla="*/ 2873 w 21"/>
                                    <a:gd name="T19" fmla="*/ 14240 h 167"/>
                                    <a:gd name="T20" fmla="*/ 0 w 21"/>
                                    <a:gd name="T21" fmla="*/ 22784 h 167"/>
                                    <a:gd name="T22" fmla="*/ 0 w 21"/>
                                    <a:gd name="T23" fmla="*/ 455679 h 167"/>
                                    <a:gd name="T24" fmla="*/ 2873 w 21"/>
                                    <a:gd name="T25" fmla="*/ 464223 h 167"/>
                                    <a:gd name="T26" fmla="*/ 2873 w 21"/>
                                    <a:gd name="T27" fmla="*/ 464223 h 167"/>
                                    <a:gd name="T28" fmla="*/ 17236 w 21"/>
                                    <a:gd name="T29" fmla="*/ 472767 h 167"/>
                                    <a:gd name="T30" fmla="*/ 25854 w 21"/>
                                    <a:gd name="T31" fmla="*/ 475615 h 167"/>
                                    <a:gd name="T32" fmla="*/ 28726 w 21"/>
                                    <a:gd name="T33" fmla="*/ 475615 h 167"/>
                                    <a:gd name="T34" fmla="*/ 34471 w 21"/>
                                    <a:gd name="T35" fmla="*/ 475615 h 167"/>
                                    <a:gd name="T36" fmla="*/ 37344 w 21"/>
                                    <a:gd name="T37" fmla="*/ 472767 h 167"/>
                                    <a:gd name="T38" fmla="*/ 54580 w 21"/>
                                    <a:gd name="T39" fmla="*/ 464223 h 167"/>
                                    <a:gd name="T40" fmla="*/ 54580 w 21"/>
                                    <a:gd name="T41" fmla="*/ 464223 h 167"/>
                                    <a:gd name="T42" fmla="*/ 60325 w 21"/>
                                    <a:gd name="T43" fmla="*/ 455679 h 167"/>
                                    <a:gd name="T44" fmla="*/ 60325 w 21"/>
                                    <a:gd name="T45" fmla="*/ 22784 h 167"/>
                                    <a:gd name="T46" fmla="*/ 54580 w 21"/>
                                    <a:gd name="T47" fmla="*/ 14240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19" y="5"/>
                                      </a:moveTo>
                                      <a:cubicBezTo>
                                        <a:pt x="19" y="5"/>
                                        <a:pt x="19" y="5"/>
                                        <a:pt x="19" y="5"/>
                                      </a:cubicBezTo>
                                      <a:cubicBezTo>
                                        <a:pt x="19" y="5"/>
                                        <a:pt x="19" y="5"/>
                                        <a:pt x="19" y="5"/>
                                      </a:cubicBezTo>
                                      <a:cubicBezTo>
                                        <a:pt x="14" y="2"/>
                                        <a:pt x="14" y="2"/>
                                        <a:pt x="14" y="2"/>
                                      </a:cubicBezTo>
                                      <a:cubicBezTo>
                                        <a:pt x="12" y="1"/>
                                        <a:pt x="12" y="1"/>
                                        <a:pt x="12" y="1"/>
                                      </a:cubicBezTo>
                                      <a:cubicBezTo>
                                        <a:pt x="11" y="1"/>
                                        <a:pt x="11" y="0"/>
                                        <a:pt x="10" y="0"/>
                                      </a:cubicBezTo>
                                      <a:cubicBezTo>
                                        <a:pt x="10" y="0"/>
                                        <a:pt x="9" y="1"/>
                                        <a:pt x="9" y="1"/>
                                      </a:cubicBezTo>
                                      <a:cubicBezTo>
                                        <a:pt x="7" y="2"/>
                                        <a:pt x="7" y="2"/>
                                        <a:pt x="7" y="2"/>
                                      </a:cubicBezTo>
                                      <a:cubicBezTo>
                                        <a:pt x="1" y="5"/>
                                        <a:pt x="1" y="5"/>
                                        <a:pt x="1" y="5"/>
                                      </a:cubicBezTo>
                                      <a:cubicBezTo>
                                        <a:pt x="1" y="5"/>
                                        <a:pt x="1" y="5"/>
                                        <a:pt x="1" y="5"/>
                                      </a:cubicBezTo>
                                      <a:cubicBezTo>
                                        <a:pt x="0" y="6"/>
                                        <a:pt x="0" y="7"/>
                                        <a:pt x="0" y="8"/>
                                      </a:cubicBezTo>
                                      <a:cubicBezTo>
                                        <a:pt x="0" y="160"/>
                                        <a:pt x="0" y="160"/>
                                        <a:pt x="0" y="160"/>
                                      </a:cubicBezTo>
                                      <a:cubicBezTo>
                                        <a:pt x="0" y="161"/>
                                        <a:pt x="0" y="162"/>
                                        <a:pt x="1" y="163"/>
                                      </a:cubicBezTo>
                                      <a:cubicBezTo>
                                        <a:pt x="1" y="163"/>
                                        <a:pt x="1" y="163"/>
                                        <a:pt x="1" y="163"/>
                                      </a:cubicBezTo>
                                      <a:cubicBezTo>
                                        <a:pt x="6" y="166"/>
                                        <a:pt x="6" y="166"/>
                                        <a:pt x="6" y="166"/>
                                      </a:cubicBezTo>
                                      <a:cubicBezTo>
                                        <a:pt x="9" y="167"/>
                                        <a:pt x="9" y="167"/>
                                        <a:pt x="9" y="167"/>
                                      </a:cubicBezTo>
                                      <a:cubicBezTo>
                                        <a:pt x="9" y="167"/>
                                        <a:pt x="10" y="167"/>
                                        <a:pt x="10" y="167"/>
                                      </a:cubicBezTo>
                                      <a:cubicBezTo>
                                        <a:pt x="11" y="167"/>
                                        <a:pt x="11" y="167"/>
                                        <a:pt x="12" y="167"/>
                                      </a:cubicBezTo>
                                      <a:cubicBezTo>
                                        <a:pt x="13" y="166"/>
                                        <a:pt x="13" y="166"/>
                                        <a:pt x="13" y="166"/>
                                      </a:cubicBezTo>
                                      <a:cubicBezTo>
                                        <a:pt x="19" y="163"/>
                                        <a:pt x="19" y="163"/>
                                        <a:pt x="19" y="163"/>
                                      </a:cubicBezTo>
                                      <a:cubicBezTo>
                                        <a:pt x="19" y="163"/>
                                        <a:pt x="19" y="163"/>
                                        <a:pt x="19" y="163"/>
                                      </a:cubicBezTo>
                                      <a:cubicBezTo>
                                        <a:pt x="20" y="162"/>
                                        <a:pt x="21" y="161"/>
                                        <a:pt x="21" y="160"/>
                                      </a:cubicBezTo>
                                      <a:cubicBezTo>
                                        <a:pt x="21" y="8"/>
                                        <a:pt x="21" y="8"/>
                                        <a:pt x="21" y="8"/>
                                      </a:cubicBezTo>
                                      <a:cubicBezTo>
                                        <a:pt x="21" y="7"/>
                                        <a:pt x="20" y="6"/>
                                        <a:pt x="19"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97"/>
                              <wps:cNvSpPr>
                                <a:spLocks/>
                              </wps:cNvSpPr>
                              <wps:spPr bwMode="auto">
                                <a:xfrm>
                                  <a:off x="6994" y="12085"/>
                                  <a:ext cx="728" cy="477"/>
                                </a:xfrm>
                                <a:custGeom>
                                  <a:avLst/>
                                  <a:gdLst>
                                    <a:gd name="T0" fmla="*/ 0 w 146"/>
                                    <a:gd name="T1" fmla="*/ 227542 h 96"/>
                                    <a:gd name="T2" fmla="*/ 0 w 146"/>
                                    <a:gd name="T3" fmla="*/ 227542 h 96"/>
                                    <a:gd name="T4" fmla="*/ 0 w 146"/>
                                    <a:gd name="T5" fmla="*/ 227542 h 96"/>
                                    <a:gd name="T6" fmla="*/ 0 w 146"/>
                                    <a:gd name="T7" fmla="*/ 241763 h 96"/>
                                    <a:gd name="T8" fmla="*/ 0 w 146"/>
                                    <a:gd name="T9" fmla="*/ 250296 h 96"/>
                                    <a:gd name="T10" fmla="*/ 2849 w 146"/>
                                    <a:gd name="T11" fmla="*/ 255984 h 96"/>
                                    <a:gd name="T12" fmla="*/ 5698 w 146"/>
                                    <a:gd name="T13" fmla="*/ 258829 h 96"/>
                                    <a:gd name="T14" fmla="*/ 8546 w 146"/>
                                    <a:gd name="T15" fmla="*/ 261673 h 96"/>
                                    <a:gd name="T16" fmla="*/ 25639 w 146"/>
                                    <a:gd name="T17" fmla="*/ 270206 h 96"/>
                                    <a:gd name="T18" fmla="*/ 25639 w 146"/>
                                    <a:gd name="T19" fmla="*/ 270206 h 96"/>
                                    <a:gd name="T20" fmla="*/ 25639 w 146"/>
                                    <a:gd name="T21" fmla="*/ 270206 h 96"/>
                                    <a:gd name="T22" fmla="*/ 34186 w 146"/>
                                    <a:gd name="T23" fmla="*/ 270206 h 96"/>
                                    <a:gd name="T24" fmla="*/ 410227 w 146"/>
                                    <a:gd name="T25" fmla="*/ 54041 h 96"/>
                                    <a:gd name="T26" fmla="*/ 415925 w 146"/>
                                    <a:gd name="T27" fmla="*/ 48353 h 96"/>
                                    <a:gd name="T28" fmla="*/ 415925 w 146"/>
                                    <a:gd name="T29" fmla="*/ 48353 h 96"/>
                                    <a:gd name="T30" fmla="*/ 415925 w 146"/>
                                    <a:gd name="T31" fmla="*/ 31287 h 96"/>
                                    <a:gd name="T32" fmla="*/ 415925 w 146"/>
                                    <a:gd name="T33" fmla="*/ 22754 h 96"/>
                                    <a:gd name="T34" fmla="*/ 413076 w 146"/>
                                    <a:gd name="T35" fmla="*/ 17066 h 96"/>
                                    <a:gd name="T36" fmla="*/ 410227 w 146"/>
                                    <a:gd name="T37" fmla="*/ 14221 h 96"/>
                                    <a:gd name="T38" fmla="*/ 407379 w 146"/>
                                    <a:gd name="T39" fmla="*/ 14221 h 96"/>
                                    <a:gd name="T40" fmla="*/ 390286 w 146"/>
                                    <a:gd name="T41" fmla="*/ 2844 h 96"/>
                                    <a:gd name="T42" fmla="*/ 390286 w 146"/>
                                    <a:gd name="T43" fmla="*/ 2844 h 96"/>
                                    <a:gd name="T44" fmla="*/ 381739 w 146"/>
                                    <a:gd name="T45" fmla="*/ 2844 h 96"/>
                                    <a:gd name="T46" fmla="*/ 5698 w 146"/>
                                    <a:gd name="T47" fmla="*/ 219009 h 96"/>
                                    <a:gd name="T48" fmla="*/ 0 w 146"/>
                                    <a:gd name="T49" fmla="*/ 227542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6"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1" y="90"/>
                                      </a:cubicBezTo>
                                      <a:cubicBezTo>
                                        <a:pt x="1" y="90"/>
                                        <a:pt x="1" y="91"/>
                                        <a:pt x="2" y="91"/>
                                      </a:cubicBezTo>
                                      <a:cubicBezTo>
                                        <a:pt x="3" y="92"/>
                                        <a:pt x="3" y="92"/>
                                        <a:pt x="3" y="92"/>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6" y="18"/>
                                        <a:pt x="146" y="17"/>
                                      </a:cubicBezTo>
                                      <a:cubicBezTo>
                                        <a:pt x="146" y="17"/>
                                        <a:pt x="146" y="17"/>
                                        <a:pt x="146" y="17"/>
                                      </a:cubicBezTo>
                                      <a:cubicBezTo>
                                        <a:pt x="146" y="11"/>
                                        <a:pt x="146" y="11"/>
                                        <a:pt x="146" y="11"/>
                                      </a:cubicBezTo>
                                      <a:cubicBezTo>
                                        <a:pt x="146" y="8"/>
                                        <a:pt x="146" y="8"/>
                                        <a:pt x="146" y="8"/>
                                      </a:cubicBezTo>
                                      <a:cubicBezTo>
                                        <a:pt x="146" y="8"/>
                                        <a:pt x="146" y="7"/>
                                        <a:pt x="145" y="6"/>
                                      </a:cubicBezTo>
                                      <a:cubicBezTo>
                                        <a:pt x="145" y="6"/>
                                        <a:pt x="145" y="6"/>
                                        <a:pt x="144" y="5"/>
                                      </a:cubicBezTo>
                                      <a:cubicBezTo>
                                        <a:pt x="143" y="5"/>
                                        <a:pt x="143" y="5"/>
                                        <a:pt x="143" y="5"/>
                                      </a:cubicBezTo>
                                      <a:cubicBezTo>
                                        <a:pt x="137" y="1"/>
                                        <a:pt x="137" y="1"/>
                                        <a:pt x="137" y="1"/>
                                      </a:cubicBezTo>
                                      <a:cubicBezTo>
                                        <a:pt x="137" y="1"/>
                                        <a:pt x="137" y="1"/>
                                        <a:pt x="137" y="1"/>
                                      </a:cubicBezTo>
                                      <a:cubicBezTo>
                                        <a:pt x="136" y="0"/>
                                        <a:pt x="135" y="0"/>
                                        <a:pt x="134" y="1"/>
                                      </a:cubicBezTo>
                                      <a:cubicBezTo>
                                        <a:pt x="119" y="10"/>
                                        <a:pt x="2" y="77"/>
                                        <a:pt x="2" y="77"/>
                                      </a:cubicBezTo>
                                      <a:cubicBezTo>
                                        <a:pt x="1" y="78"/>
                                        <a:pt x="0" y="79"/>
                                        <a:pt x="0" y="80"/>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100"/>
                              <wps:cNvSpPr>
                                <a:spLocks/>
                              </wps:cNvSpPr>
                              <wps:spPr bwMode="auto">
                                <a:xfrm>
                                  <a:off x="6835" y="12717"/>
                                  <a:ext cx="109" cy="832"/>
                                </a:xfrm>
                                <a:custGeom>
                                  <a:avLst/>
                                  <a:gdLst>
                                    <a:gd name="T0" fmla="*/ 56573 w 22"/>
                                    <a:gd name="T1" fmla="*/ 14240 h 167"/>
                                    <a:gd name="T2" fmla="*/ 56573 w 22"/>
                                    <a:gd name="T3" fmla="*/ 14240 h 167"/>
                                    <a:gd name="T4" fmla="*/ 56573 w 22"/>
                                    <a:gd name="T5" fmla="*/ 14240 h 167"/>
                                    <a:gd name="T6" fmla="*/ 42430 w 22"/>
                                    <a:gd name="T7" fmla="*/ 5696 h 167"/>
                                    <a:gd name="T8" fmla="*/ 36772 w 22"/>
                                    <a:gd name="T9" fmla="*/ 2848 h 167"/>
                                    <a:gd name="T10" fmla="*/ 31115 w 22"/>
                                    <a:gd name="T11" fmla="*/ 0 h 167"/>
                                    <a:gd name="T12" fmla="*/ 25458 w 22"/>
                                    <a:gd name="T13" fmla="*/ 2848 h 167"/>
                                    <a:gd name="T14" fmla="*/ 22629 w 22"/>
                                    <a:gd name="T15" fmla="*/ 5696 h 167"/>
                                    <a:gd name="T16" fmla="*/ 5657 w 22"/>
                                    <a:gd name="T17" fmla="*/ 14240 h 167"/>
                                    <a:gd name="T18" fmla="*/ 5657 w 22"/>
                                    <a:gd name="T19" fmla="*/ 14240 h 167"/>
                                    <a:gd name="T20" fmla="*/ 0 w 22"/>
                                    <a:gd name="T21" fmla="*/ 22784 h 167"/>
                                    <a:gd name="T22" fmla="*/ 0 w 22"/>
                                    <a:gd name="T23" fmla="*/ 455679 h 167"/>
                                    <a:gd name="T24" fmla="*/ 5657 w 22"/>
                                    <a:gd name="T25" fmla="*/ 464223 h 167"/>
                                    <a:gd name="T26" fmla="*/ 5657 w 22"/>
                                    <a:gd name="T27" fmla="*/ 464223 h 167"/>
                                    <a:gd name="T28" fmla="*/ 19800 w 22"/>
                                    <a:gd name="T29" fmla="*/ 472767 h 167"/>
                                    <a:gd name="T30" fmla="*/ 25458 w 22"/>
                                    <a:gd name="T31" fmla="*/ 475615 h 167"/>
                                    <a:gd name="T32" fmla="*/ 31115 w 22"/>
                                    <a:gd name="T33" fmla="*/ 475615 h 167"/>
                                    <a:gd name="T34" fmla="*/ 36772 w 22"/>
                                    <a:gd name="T35" fmla="*/ 475615 h 167"/>
                                    <a:gd name="T36" fmla="*/ 39601 w 22"/>
                                    <a:gd name="T37" fmla="*/ 472767 h 167"/>
                                    <a:gd name="T38" fmla="*/ 56573 w 22"/>
                                    <a:gd name="T39" fmla="*/ 464223 h 167"/>
                                    <a:gd name="T40" fmla="*/ 56573 w 22"/>
                                    <a:gd name="T41" fmla="*/ 464223 h 167"/>
                                    <a:gd name="T42" fmla="*/ 62230 w 22"/>
                                    <a:gd name="T43" fmla="*/ 455679 h 167"/>
                                    <a:gd name="T44" fmla="*/ 62230 w 22"/>
                                    <a:gd name="T45" fmla="*/ 22784 h 167"/>
                                    <a:gd name="T46" fmla="*/ 56573 w 22"/>
                                    <a:gd name="T47" fmla="*/ 14240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2" h="167">
                                      <a:moveTo>
                                        <a:pt x="20" y="5"/>
                                      </a:moveTo>
                                      <a:cubicBezTo>
                                        <a:pt x="20" y="5"/>
                                        <a:pt x="20" y="5"/>
                                        <a:pt x="20" y="5"/>
                                      </a:cubicBezTo>
                                      <a:cubicBezTo>
                                        <a:pt x="20" y="5"/>
                                        <a:pt x="20" y="5"/>
                                        <a:pt x="20" y="5"/>
                                      </a:cubicBezTo>
                                      <a:cubicBezTo>
                                        <a:pt x="15" y="2"/>
                                        <a:pt x="15" y="2"/>
                                        <a:pt x="15" y="2"/>
                                      </a:cubicBezTo>
                                      <a:cubicBezTo>
                                        <a:pt x="13" y="1"/>
                                        <a:pt x="13" y="1"/>
                                        <a:pt x="13" y="1"/>
                                      </a:cubicBezTo>
                                      <a:cubicBezTo>
                                        <a:pt x="12" y="1"/>
                                        <a:pt x="12" y="0"/>
                                        <a:pt x="11" y="0"/>
                                      </a:cubicBezTo>
                                      <a:cubicBezTo>
                                        <a:pt x="10" y="0"/>
                                        <a:pt x="10" y="1"/>
                                        <a:pt x="9" y="1"/>
                                      </a:cubicBezTo>
                                      <a:cubicBezTo>
                                        <a:pt x="8" y="2"/>
                                        <a:pt x="8" y="2"/>
                                        <a:pt x="8" y="2"/>
                                      </a:cubicBezTo>
                                      <a:cubicBezTo>
                                        <a:pt x="2" y="5"/>
                                        <a:pt x="2" y="5"/>
                                        <a:pt x="2" y="5"/>
                                      </a:cubicBezTo>
                                      <a:cubicBezTo>
                                        <a:pt x="2" y="5"/>
                                        <a:pt x="2" y="5"/>
                                        <a:pt x="2" y="5"/>
                                      </a:cubicBezTo>
                                      <a:cubicBezTo>
                                        <a:pt x="1" y="6"/>
                                        <a:pt x="0" y="7"/>
                                        <a:pt x="0" y="8"/>
                                      </a:cubicBezTo>
                                      <a:cubicBezTo>
                                        <a:pt x="0" y="160"/>
                                        <a:pt x="0" y="160"/>
                                        <a:pt x="0" y="160"/>
                                      </a:cubicBezTo>
                                      <a:cubicBezTo>
                                        <a:pt x="0" y="161"/>
                                        <a:pt x="1" y="162"/>
                                        <a:pt x="2" y="163"/>
                                      </a:cubicBezTo>
                                      <a:cubicBezTo>
                                        <a:pt x="2" y="163"/>
                                        <a:pt x="2" y="163"/>
                                        <a:pt x="2" y="163"/>
                                      </a:cubicBezTo>
                                      <a:cubicBezTo>
                                        <a:pt x="7" y="166"/>
                                        <a:pt x="7" y="166"/>
                                        <a:pt x="7" y="166"/>
                                      </a:cubicBezTo>
                                      <a:cubicBezTo>
                                        <a:pt x="9" y="167"/>
                                        <a:pt x="9" y="167"/>
                                        <a:pt x="9" y="167"/>
                                      </a:cubicBezTo>
                                      <a:cubicBezTo>
                                        <a:pt x="10" y="167"/>
                                        <a:pt x="10" y="167"/>
                                        <a:pt x="11" y="167"/>
                                      </a:cubicBezTo>
                                      <a:cubicBezTo>
                                        <a:pt x="12" y="167"/>
                                        <a:pt x="12" y="167"/>
                                        <a:pt x="13" y="167"/>
                                      </a:cubicBezTo>
                                      <a:cubicBezTo>
                                        <a:pt x="14" y="166"/>
                                        <a:pt x="14" y="166"/>
                                        <a:pt x="14" y="166"/>
                                      </a:cubicBezTo>
                                      <a:cubicBezTo>
                                        <a:pt x="20" y="163"/>
                                        <a:pt x="20" y="163"/>
                                        <a:pt x="20" y="163"/>
                                      </a:cubicBezTo>
                                      <a:cubicBezTo>
                                        <a:pt x="20" y="163"/>
                                        <a:pt x="20" y="163"/>
                                        <a:pt x="20" y="163"/>
                                      </a:cubicBezTo>
                                      <a:cubicBezTo>
                                        <a:pt x="21" y="162"/>
                                        <a:pt x="22" y="161"/>
                                        <a:pt x="22" y="160"/>
                                      </a:cubicBezTo>
                                      <a:cubicBezTo>
                                        <a:pt x="22" y="8"/>
                                        <a:pt x="22" y="8"/>
                                        <a:pt x="22" y="8"/>
                                      </a:cubicBezTo>
                                      <a:cubicBezTo>
                                        <a:pt x="22" y="7"/>
                                        <a:pt x="21" y="6"/>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120"/>
                              <wps:cNvSpPr>
                                <a:spLocks/>
                              </wps:cNvSpPr>
                              <wps:spPr bwMode="auto">
                                <a:xfrm>
                                  <a:off x="8867" y="8841"/>
                                  <a:ext cx="723" cy="479"/>
                                </a:xfrm>
                                <a:custGeom>
                                  <a:avLst/>
                                  <a:gdLst>
                                    <a:gd name="T0" fmla="*/ 0 w 145"/>
                                    <a:gd name="T1" fmla="*/ 228071 h 96"/>
                                    <a:gd name="T2" fmla="*/ 0 w 145"/>
                                    <a:gd name="T3" fmla="*/ 228071 h 96"/>
                                    <a:gd name="T4" fmla="*/ 0 w 145"/>
                                    <a:gd name="T5" fmla="*/ 228071 h 96"/>
                                    <a:gd name="T6" fmla="*/ 0 w 145"/>
                                    <a:gd name="T7" fmla="*/ 245176 h 96"/>
                                    <a:gd name="T8" fmla="*/ 0 w 145"/>
                                    <a:gd name="T9" fmla="*/ 250878 h 96"/>
                                    <a:gd name="T10" fmla="*/ 0 w 145"/>
                                    <a:gd name="T11" fmla="*/ 256580 h 96"/>
                                    <a:gd name="T12" fmla="*/ 5693 w 145"/>
                                    <a:gd name="T13" fmla="*/ 259431 h 96"/>
                                    <a:gd name="T14" fmla="*/ 8540 w 145"/>
                                    <a:gd name="T15" fmla="*/ 262281 h 96"/>
                                    <a:gd name="T16" fmla="*/ 25619 w 145"/>
                                    <a:gd name="T17" fmla="*/ 273685 h 96"/>
                                    <a:gd name="T18" fmla="*/ 25619 w 145"/>
                                    <a:gd name="T19" fmla="*/ 273685 h 96"/>
                                    <a:gd name="T20" fmla="*/ 25619 w 145"/>
                                    <a:gd name="T21" fmla="*/ 273685 h 96"/>
                                    <a:gd name="T22" fmla="*/ 25619 w 145"/>
                                    <a:gd name="T23" fmla="*/ 273685 h 96"/>
                                    <a:gd name="T24" fmla="*/ 34159 w 145"/>
                                    <a:gd name="T25" fmla="*/ 273685 h 96"/>
                                    <a:gd name="T26" fmla="*/ 409903 w 145"/>
                                    <a:gd name="T27" fmla="*/ 54167 h 96"/>
                                    <a:gd name="T28" fmla="*/ 412750 w 145"/>
                                    <a:gd name="T29" fmla="*/ 48465 h 96"/>
                                    <a:gd name="T30" fmla="*/ 412750 w 145"/>
                                    <a:gd name="T31" fmla="*/ 48465 h 96"/>
                                    <a:gd name="T32" fmla="*/ 412750 w 145"/>
                                    <a:gd name="T33" fmla="*/ 31360 h 96"/>
                                    <a:gd name="T34" fmla="*/ 412750 w 145"/>
                                    <a:gd name="T35" fmla="*/ 22807 h 96"/>
                                    <a:gd name="T36" fmla="*/ 412750 w 145"/>
                                    <a:gd name="T37" fmla="*/ 19956 h 96"/>
                                    <a:gd name="T38" fmla="*/ 409903 w 145"/>
                                    <a:gd name="T39" fmla="*/ 14254 h 96"/>
                                    <a:gd name="T40" fmla="*/ 407057 w 145"/>
                                    <a:gd name="T41" fmla="*/ 14254 h 96"/>
                                    <a:gd name="T42" fmla="*/ 387131 w 145"/>
                                    <a:gd name="T43" fmla="*/ 2851 h 96"/>
                                    <a:gd name="T44" fmla="*/ 387131 w 145"/>
                                    <a:gd name="T45" fmla="*/ 2851 h 96"/>
                                    <a:gd name="T46" fmla="*/ 387131 w 145"/>
                                    <a:gd name="T47" fmla="*/ 2851 h 96"/>
                                    <a:gd name="T48" fmla="*/ 378591 w 145"/>
                                    <a:gd name="T49" fmla="*/ 2851 h 96"/>
                                    <a:gd name="T50" fmla="*/ 2847 w 145"/>
                                    <a:gd name="T51" fmla="*/ 219518 h 96"/>
                                    <a:gd name="T52" fmla="*/ 0 w 145"/>
                                    <a:gd name="T53" fmla="*/ 22807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0" y="90"/>
                                      </a:cubicBezTo>
                                      <a:cubicBezTo>
                                        <a:pt x="1" y="91"/>
                                        <a:pt x="1" y="91"/>
                                        <a:pt x="2"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7"/>
                                      </a:cubicBezTo>
                                      <a:cubicBezTo>
                                        <a:pt x="145" y="6"/>
                                        <a:pt x="144" y="6"/>
                                        <a:pt x="144" y="5"/>
                                      </a:cubicBezTo>
                                      <a:cubicBezTo>
                                        <a:pt x="143" y="5"/>
                                        <a:pt x="143" y="5"/>
                                        <a:pt x="143" y="5"/>
                                      </a:cubicBezTo>
                                      <a:cubicBezTo>
                                        <a:pt x="136" y="1"/>
                                        <a:pt x="136" y="1"/>
                                        <a:pt x="136" y="1"/>
                                      </a:cubicBezTo>
                                      <a:cubicBezTo>
                                        <a:pt x="136" y="1"/>
                                        <a:pt x="136" y="1"/>
                                        <a:pt x="136" y="1"/>
                                      </a:cubicBezTo>
                                      <a:cubicBezTo>
                                        <a:pt x="136" y="1"/>
                                        <a:pt x="136" y="1"/>
                                        <a:pt x="136" y="1"/>
                                      </a:cubicBezTo>
                                      <a:cubicBezTo>
                                        <a:pt x="135" y="1"/>
                                        <a:pt x="134" y="0"/>
                                        <a:pt x="133" y="1"/>
                                      </a:cubicBezTo>
                                      <a:cubicBezTo>
                                        <a:pt x="119" y="10"/>
                                        <a:pt x="2" y="77"/>
                                        <a:pt x="1"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 name="Freeform 124"/>
                              <wps:cNvSpPr>
                                <a:spLocks/>
                              </wps:cNvSpPr>
                              <wps:spPr bwMode="auto">
                                <a:xfrm>
                                  <a:off x="10741" y="8841"/>
                                  <a:ext cx="722" cy="479"/>
                                </a:xfrm>
                                <a:custGeom>
                                  <a:avLst/>
                                  <a:gdLst>
                                    <a:gd name="T0" fmla="*/ 0 w 145"/>
                                    <a:gd name="T1" fmla="*/ 228071 h 96"/>
                                    <a:gd name="T2" fmla="*/ 0 w 145"/>
                                    <a:gd name="T3" fmla="*/ 228071 h 96"/>
                                    <a:gd name="T4" fmla="*/ 0 w 145"/>
                                    <a:gd name="T5" fmla="*/ 228071 h 96"/>
                                    <a:gd name="T6" fmla="*/ 0 w 145"/>
                                    <a:gd name="T7" fmla="*/ 245176 h 96"/>
                                    <a:gd name="T8" fmla="*/ 0 w 145"/>
                                    <a:gd name="T9" fmla="*/ 250878 h 96"/>
                                    <a:gd name="T10" fmla="*/ 0 w 145"/>
                                    <a:gd name="T11" fmla="*/ 256580 h 96"/>
                                    <a:gd name="T12" fmla="*/ 2847 w 145"/>
                                    <a:gd name="T13" fmla="*/ 259431 h 96"/>
                                    <a:gd name="T14" fmla="*/ 8540 w 145"/>
                                    <a:gd name="T15" fmla="*/ 262281 h 96"/>
                                    <a:gd name="T16" fmla="*/ 25619 w 145"/>
                                    <a:gd name="T17" fmla="*/ 273685 h 96"/>
                                    <a:gd name="T18" fmla="*/ 25619 w 145"/>
                                    <a:gd name="T19" fmla="*/ 273685 h 96"/>
                                    <a:gd name="T20" fmla="*/ 25619 w 145"/>
                                    <a:gd name="T21" fmla="*/ 273685 h 96"/>
                                    <a:gd name="T22" fmla="*/ 25619 w 145"/>
                                    <a:gd name="T23" fmla="*/ 273685 h 96"/>
                                    <a:gd name="T24" fmla="*/ 34159 w 145"/>
                                    <a:gd name="T25" fmla="*/ 273685 h 96"/>
                                    <a:gd name="T26" fmla="*/ 409903 w 145"/>
                                    <a:gd name="T27" fmla="*/ 54167 h 96"/>
                                    <a:gd name="T28" fmla="*/ 412750 w 145"/>
                                    <a:gd name="T29" fmla="*/ 48465 h 96"/>
                                    <a:gd name="T30" fmla="*/ 412750 w 145"/>
                                    <a:gd name="T31" fmla="*/ 48465 h 96"/>
                                    <a:gd name="T32" fmla="*/ 412750 w 145"/>
                                    <a:gd name="T33" fmla="*/ 31360 h 96"/>
                                    <a:gd name="T34" fmla="*/ 412750 w 145"/>
                                    <a:gd name="T35" fmla="*/ 22807 h 96"/>
                                    <a:gd name="T36" fmla="*/ 412750 w 145"/>
                                    <a:gd name="T37" fmla="*/ 19956 h 96"/>
                                    <a:gd name="T38" fmla="*/ 409903 w 145"/>
                                    <a:gd name="T39" fmla="*/ 14254 h 96"/>
                                    <a:gd name="T40" fmla="*/ 404210 w 145"/>
                                    <a:gd name="T41" fmla="*/ 14254 h 96"/>
                                    <a:gd name="T42" fmla="*/ 387131 w 145"/>
                                    <a:gd name="T43" fmla="*/ 2851 h 96"/>
                                    <a:gd name="T44" fmla="*/ 387131 w 145"/>
                                    <a:gd name="T45" fmla="*/ 2851 h 96"/>
                                    <a:gd name="T46" fmla="*/ 387131 w 145"/>
                                    <a:gd name="T47" fmla="*/ 2851 h 96"/>
                                    <a:gd name="T48" fmla="*/ 387131 w 145"/>
                                    <a:gd name="T49" fmla="*/ 2851 h 96"/>
                                    <a:gd name="T50" fmla="*/ 378591 w 145"/>
                                    <a:gd name="T51" fmla="*/ 2851 h 96"/>
                                    <a:gd name="T52" fmla="*/ 2847 w 145"/>
                                    <a:gd name="T53" fmla="*/ 219518 h 96"/>
                                    <a:gd name="T54" fmla="*/ 0 w 145"/>
                                    <a:gd name="T55" fmla="*/ 22807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5" h="96">
                                      <a:moveTo>
                                        <a:pt x="0" y="80"/>
                                      </a:moveTo>
                                      <a:cubicBezTo>
                                        <a:pt x="0" y="80"/>
                                        <a:pt x="0" y="80"/>
                                        <a:pt x="0" y="80"/>
                                      </a:cubicBezTo>
                                      <a:cubicBezTo>
                                        <a:pt x="0" y="80"/>
                                        <a:pt x="0" y="80"/>
                                        <a:pt x="0" y="80"/>
                                      </a:cubicBezTo>
                                      <a:cubicBezTo>
                                        <a:pt x="0" y="86"/>
                                        <a:pt x="0" y="86"/>
                                        <a:pt x="0" y="86"/>
                                      </a:cubicBezTo>
                                      <a:cubicBezTo>
                                        <a:pt x="0" y="88"/>
                                        <a:pt x="0" y="88"/>
                                        <a:pt x="0" y="88"/>
                                      </a:cubicBezTo>
                                      <a:cubicBezTo>
                                        <a:pt x="0" y="89"/>
                                        <a:pt x="0" y="90"/>
                                        <a:pt x="0" y="90"/>
                                      </a:cubicBezTo>
                                      <a:cubicBezTo>
                                        <a:pt x="0" y="91"/>
                                        <a:pt x="1" y="91"/>
                                        <a:pt x="1" y="91"/>
                                      </a:cubicBezTo>
                                      <a:cubicBezTo>
                                        <a:pt x="3" y="92"/>
                                        <a:pt x="3" y="92"/>
                                        <a:pt x="3" y="92"/>
                                      </a:cubicBezTo>
                                      <a:cubicBezTo>
                                        <a:pt x="9" y="96"/>
                                        <a:pt x="9" y="96"/>
                                        <a:pt x="9" y="96"/>
                                      </a:cubicBezTo>
                                      <a:cubicBezTo>
                                        <a:pt x="9" y="96"/>
                                        <a:pt x="9" y="96"/>
                                        <a:pt x="9" y="96"/>
                                      </a:cubicBezTo>
                                      <a:cubicBezTo>
                                        <a:pt x="9" y="96"/>
                                        <a:pt x="9" y="96"/>
                                        <a:pt x="9" y="96"/>
                                      </a:cubicBezTo>
                                      <a:cubicBezTo>
                                        <a:pt x="9" y="96"/>
                                        <a:pt x="9" y="96"/>
                                        <a:pt x="9" y="96"/>
                                      </a:cubicBezTo>
                                      <a:cubicBezTo>
                                        <a:pt x="10" y="96"/>
                                        <a:pt x="11" y="96"/>
                                        <a:pt x="12" y="96"/>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7"/>
                                      </a:cubicBezTo>
                                      <a:cubicBezTo>
                                        <a:pt x="145" y="6"/>
                                        <a:pt x="144" y="6"/>
                                        <a:pt x="144" y="5"/>
                                      </a:cubicBezTo>
                                      <a:cubicBezTo>
                                        <a:pt x="142" y="5"/>
                                        <a:pt x="142" y="5"/>
                                        <a:pt x="142" y="5"/>
                                      </a:cubicBezTo>
                                      <a:cubicBezTo>
                                        <a:pt x="136" y="1"/>
                                        <a:pt x="136" y="1"/>
                                        <a:pt x="136" y="1"/>
                                      </a:cubicBezTo>
                                      <a:cubicBezTo>
                                        <a:pt x="136" y="1"/>
                                        <a:pt x="136" y="1"/>
                                        <a:pt x="136" y="1"/>
                                      </a:cubicBezTo>
                                      <a:cubicBezTo>
                                        <a:pt x="136" y="1"/>
                                        <a:pt x="136" y="1"/>
                                        <a:pt x="136" y="1"/>
                                      </a:cubicBezTo>
                                      <a:cubicBezTo>
                                        <a:pt x="136" y="1"/>
                                        <a:pt x="136" y="1"/>
                                        <a:pt x="136" y="1"/>
                                      </a:cubicBezTo>
                                      <a:cubicBezTo>
                                        <a:pt x="135" y="1"/>
                                        <a:pt x="134" y="0"/>
                                        <a:pt x="133" y="1"/>
                                      </a:cubicBezTo>
                                      <a:cubicBezTo>
                                        <a:pt x="118" y="10"/>
                                        <a:pt x="1" y="77"/>
                                        <a:pt x="1" y="77"/>
                                      </a:cubicBezTo>
                                      <a:cubicBezTo>
                                        <a:pt x="0"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 name="Freeform 126"/>
                              <wps:cNvSpPr>
                                <a:spLocks/>
                              </wps:cNvSpPr>
                              <wps:spPr bwMode="auto">
                                <a:xfrm>
                                  <a:off x="10582" y="9474"/>
                                  <a:ext cx="104" cy="837"/>
                                </a:xfrm>
                                <a:custGeom>
                                  <a:avLst/>
                                  <a:gdLst>
                                    <a:gd name="T0" fmla="*/ 56848 w 21"/>
                                    <a:gd name="T1" fmla="*/ 14231 h 168"/>
                                    <a:gd name="T2" fmla="*/ 56848 w 21"/>
                                    <a:gd name="T3" fmla="*/ 14231 h 168"/>
                                    <a:gd name="T4" fmla="*/ 56848 w 21"/>
                                    <a:gd name="T5" fmla="*/ 14231 h 168"/>
                                    <a:gd name="T6" fmla="*/ 42636 w 21"/>
                                    <a:gd name="T7" fmla="*/ 5692 h 168"/>
                                    <a:gd name="T8" fmla="*/ 34109 w 21"/>
                                    <a:gd name="T9" fmla="*/ 2846 h 168"/>
                                    <a:gd name="T10" fmla="*/ 31266 w 21"/>
                                    <a:gd name="T11" fmla="*/ 0 h 168"/>
                                    <a:gd name="T12" fmla="*/ 25581 w 21"/>
                                    <a:gd name="T13" fmla="*/ 2846 h 168"/>
                                    <a:gd name="T14" fmla="*/ 22739 w 21"/>
                                    <a:gd name="T15" fmla="*/ 5692 h 168"/>
                                    <a:gd name="T16" fmla="*/ 5685 w 21"/>
                                    <a:gd name="T17" fmla="*/ 14231 h 168"/>
                                    <a:gd name="T18" fmla="*/ 5685 w 21"/>
                                    <a:gd name="T19" fmla="*/ 14231 h 168"/>
                                    <a:gd name="T20" fmla="*/ 5685 w 21"/>
                                    <a:gd name="T21" fmla="*/ 14231 h 168"/>
                                    <a:gd name="T22" fmla="*/ 5685 w 21"/>
                                    <a:gd name="T23" fmla="*/ 14231 h 168"/>
                                    <a:gd name="T24" fmla="*/ 0 w 21"/>
                                    <a:gd name="T25" fmla="*/ 22769 h 168"/>
                                    <a:gd name="T26" fmla="*/ 0 w 21"/>
                                    <a:gd name="T27" fmla="*/ 455386 h 168"/>
                                    <a:gd name="T28" fmla="*/ 5685 w 21"/>
                                    <a:gd name="T29" fmla="*/ 463924 h 168"/>
                                    <a:gd name="T30" fmla="*/ 5685 w 21"/>
                                    <a:gd name="T31" fmla="*/ 463924 h 168"/>
                                    <a:gd name="T32" fmla="*/ 17054 w 21"/>
                                    <a:gd name="T33" fmla="*/ 472463 h 168"/>
                                    <a:gd name="T34" fmla="*/ 25581 w 21"/>
                                    <a:gd name="T35" fmla="*/ 475309 h 168"/>
                                    <a:gd name="T36" fmla="*/ 31266 w 21"/>
                                    <a:gd name="T37" fmla="*/ 478155 h 168"/>
                                    <a:gd name="T38" fmla="*/ 34109 w 21"/>
                                    <a:gd name="T39" fmla="*/ 475309 h 168"/>
                                    <a:gd name="T40" fmla="*/ 36951 w 21"/>
                                    <a:gd name="T41" fmla="*/ 472463 h 168"/>
                                    <a:gd name="T42" fmla="*/ 56848 w 21"/>
                                    <a:gd name="T43" fmla="*/ 463924 h 168"/>
                                    <a:gd name="T44" fmla="*/ 56848 w 21"/>
                                    <a:gd name="T45" fmla="*/ 463924 h 168"/>
                                    <a:gd name="T46" fmla="*/ 59690 w 21"/>
                                    <a:gd name="T47" fmla="*/ 455386 h 168"/>
                                    <a:gd name="T48" fmla="*/ 59690 w 21"/>
                                    <a:gd name="T49" fmla="*/ 22769 h 168"/>
                                    <a:gd name="T50" fmla="*/ 56848 w 21"/>
                                    <a:gd name="T51" fmla="*/ 14231 h 168"/>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21" h="168">
                                      <a:moveTo>
                                        <a:pt x="20" y="5"/>
                                      </a:moveTo>
                                      <a:cubicBezTo>
                                        <a:pt x="20" y="5"/>
                                        <a:pt x="20" y="5"/>
                                        <a:pt x="20" y="5"/>
                                      </a:cubicBezTo>
                                      <a:cubicBezTo>
                                        <a:pt x="20" y="5"/>
                                        <a:pt x="20" y="5"/>
                                        <a:pt x="20" y="5"/>
                                      </a:cubicBezTo>
                                      <a:cubicBezTo>
                                        <a:pt x="15" y="2"/>
                                        <a:pt x="15" y="2"/>
                                        <a:pt x="15" y="2"/>
                                      </a:cubicBezTo>
                                      <a:cubicBezTo>
                                        <a:pt x="12" y="1"/>
                                        <a:pt x="12" y="1"/>
                                        <a:pt x="12" y="1"/>
                                      </a:cubicBezTo>
                                      <a:cubicBezTo>
                                        <a:pt x="12" y="1"/>
                                        <a:pt x="11" y="0"/>
                                        <a:pt x="11" y="0"/>
                                      </a:cubicBezTo>
                                      <a:cubicBezTo>
                                        <a:pt x="10" y="0"/>
                                        <a:pt x="9" y="1"/>
                                        <a:pt x="9" y="1"/>
                                      </a:cubicBezTo>
                                      <a:cubicBezTo>
                                        <a:pt x="8" y="2"/>
                                        <a:pt x="8" y="2"/>
                                        <a:pt x="8" y="2"/>
                                      </a:cubicBezTo>
                                      <a:cubicBezTo>
                                        <a:pt x="2" y="5"/>
                                        <a:pt x="2" y="5"/>
                                        <a:pt x="2" y="5"/>
                                      </a:cubicBezTo>
                                      <a:cubicBezTo>
                                        <a:pt x="2" y="5"/>
                                        <a:pt x="2" y="5"/>
                                        <a:pt x="2" y="5"/>
                                      </a:cubicBezTo>
                                      <a:cubicBezTo>
                                        <a:pt x="2" y="5"/>
                                        <a:pt x="2" y="5"/>
                                        <a:pt x="2" y="5"/>
                                      </a:cubicBezTo>
                                      <a:cubicBezTo>
                                        <a:pt x="2" y="5"/>
                                        <a:pt x="2" y="5"/>
                                        <a:pt x="2" y="5"/>
                                      </a:cubicBezTo>
                                      <a:cubicBezTo>
                                        <a:pt x="1" y="6"/>
                                        <a:pt x="0" y="7"/>
                                        <a:pt x="0" y="8"/>
                                      </a:cubicBezTo>
                                      <a:cubicBezTo>
                                        <a:pt x="0" y="160"/>
                                        <a:pt x="0" y="160"/>
                                        <a:pt x="0" y="160"/>
                                      </a:cubicBezTo>
                                      <a:cubicBezTo>
                                        <a:pt x="0" y="161"/>
                                        <a:pt x="1" y="162"/>
                                        <a:pt x="2" y="163"/>
                                      </a:cubicBezTo>
                                      <a:cubicBezTo>
                                        <a:pt x="2" y="163"/>
                                        <a:pt x="2" y="163"/>
                                        <a:pt x="2" y="163"/>
                                      </a:cubicBezTo>
                                      <a:cubicBezTo>
                                        <a:pt x="6" y="166"/>
                                        <a:pt x="6" y="166"/>
                                        <a:pt x="6" y="166"/>
                                      </a:cubicBezTo>
                                      <a:cubicBezTo>
                                        <a:pt x="9" y="167"/>
                                        <a:pt x="9" y="167"/>
                                        <a:pt x="9" y="167"/>
                                      </a:cubicBezTo>
                                      <a:cubicBezTo>
                                        <a:pt x="9" y="167"/>
                                        <a:pt x="10" y="168"/>
                                        <a:pt x="11" y="168"/>
                                      </a:cubicBezTo>
                                      <a:cubicBezTo>
                                        <a:pt x="11" y="168"/>
                                        <a:pt x="12" y="167"/>
                                        <a:pt x="12" y="167"/>
                                      </a:cubicBezTo>
                                      <a:cubicBezTo>
                                        <a:pt x="13" y="166"/>
                                        <a:pt x="13" y="166"/>
                                        <a:pt x="13" y="166"/>
                                      </a:cubicBezTo>
                                      <a:cubicBezTo>
                                        <a:pt x="20" y="163"/>
                                        <a:pt x="20" y="163"/>
                                        <a:pt x="20" y="163"/>
                                      </a:cubicBezTo>
                                      <a:cubicBezTo>
                                        <a:pt x="20" y="163"/>
                                        <a:pt x="20" y="163"/>
                                        <a:pt x="20" y="163"/>
                                      </a:cubicBezTo>
                                      <a:cubicBezTo>
                                        <a:pt x="21" y="162"/>
                                        <a:pt x="21" y="161"/>
                                        <a:pt x="21" y="160"/>
                                      </a:cubicBezTo>
                                      <a:cubicBezTo>
                                        <a:pt x="21" y="8"/>
                                        <a:pt x="21" y="8"/>
                                        <a:pt x="21" y="8"/>
                                      </a:cubicBezTo>
                                      <a:cubicBezTo>
                                        <a:pt x="21" y="7"/>
                                        <a:pt x="21" y="6"/>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128"/>
                              <wps:cNvSpPr>
                                <a:spLocks/>
                              </wps:cNvSpPr>
                              <wps:spPr bwMode="auto">
                                <a:xfrm>
                                  <a:off x="8867" y="10465"/>
                                  <a:ext cx="728" cy="479"/>
                                </a:xfrm>
                                <a:custGeom>
                                  <a:avLst/>
                                  <a:gdLst>
                                    <a:gd name="T0" fmla="*/ 25639 w 146"/>
                                    <a:gd name="T1" fmla="*/ 2851 h 96"/>
                                    <a:gd name="T2" fmla="*/ 25639 w 146"/>
                                    <a:gd name="T3" fmla="*/ 2851 h 96"/>
                                    <a:gd name="T4" fmla="*/ 25639 w 146"/>
                                    <a:gd name="T5" fmla="*/ 0 h 96"/>
                                    <a:gd name="T6" fmla="*/ 11395 w 146"/>
                                    <a:gd name="T7" fmla="*/ 8553 h 96"/>
                                    <a:gd name="T8" fmla="*/ 5698 w 146"/>
                                    <a:gd name="T9" fmla="*/ 14254 h 96"/>
                                    <a:gd name="T10" fmla="*/ 0 w 146"/>
                                    <a:gd name="T11" fmla="*/ 17105 h 96"/>
                                    <a:gd name="T12" fmla="*/ 0 w 146"/>
                                    <a:gd name="T13" fmla="*/ 22807 h 96"/>
                                    <a:gd name="T14" fmla="*/ 0 w 146"/>
                                    <a:gd name="T15" fmla="*/ 25658 h 96"/>
                                    <a:gd name="T16" fmla="*/ 0 w 146"/>
                                    <a:gd name="T17" fmla="*/ 45614 h 96"/>
                                    <a:gd name="T18" fmla="*/ 0 w 146"/>
                                    <a:gd name="T19" fmla="*/ 45614 h 96"/>
                                    <a:gd name="T20" fmla="*/ 0 w 146"/>
                                    <a:gd name="T21" fmla="*/ 45614 h 96"/>
                                    <a:gd name="T22" fmla="*/ 2849 w 146"/>
                                    <a:gd name="T23" fmla="*/ 54167 h 96"/>
                                    <a:gd name="T24" fmla="*/ 378891 w 146"/>
                                    <a:gd name="T25" fmla="*/ 270834 h 96"/>
                                    <a:gd name="T26" fmla="*/ 387437 w 146"/>
                                    <a:gd name="T27" fmla="*/ 270834 h 96"/>
                                    <a:gd name="T28" fmla="*/ 387437 w 146"/>
                                    <a:gd name="T29" fmla="*/ 270834 h 96"/>
                                    <a:gd name="T30" fmla="*/ 387437 w 146"/>
                                    <a:gd name="T31" fmla="*/ 270834 h 96"/>
                                    <a:gd name="T32" fmla="*/ 401681 w 146"/>
                                    <a:gd name="T33" fmla="*/ 262281 h 96"/>
                                    <a:gd name="T34" fmla="*/ 410227 w 146"/>
                                    <a:gd name="T35" fmla="*/ 259431 h 96"/>
                                    <a:gd name="T36" fmla="*/ 413076 w 146"/>
                                    <a:gd name="T37" fmla="*/ 256580 h 96"/>
                                    <a:gd name="T38" fmla="*/ 413076 w 146"/>
                                    <a:gd name="T39" fmla="*/ 250878 h 96"/>
                                    <a:gd name="T40" fmla="*/ 413076 w 146"/>
                                    <a:gd name="T41" fmla="*/ 245176 h 96"/>
                                    <a:gd name="T42" fmla="*/ 413076 w 146"/>
                                    <a:gd name="T43" fmla="*/ 225220 h 96"/>
                                    <a:gd name="T44" fmla="*/ 413076 w 146"/>
                                    <a:gd name="T45" fmla="*/ 225220 h 96"/>
                                    <a:gd name="T46" fmla="*/ 413076 w 146"/>
                                    <a:gd name="T47" fmla="*/ 225220 h 96"/>
                                    <a:gd name="T48" fmla="*/ 413076 w 146"/>
                                    <a:gd name="T49" fmla="*/ 225220 h 96"/>
                                    <a:gd name="T50" fmla="*/ 410227 w 146"/>
                                    <a:gd name="T51" fmla="*/ 219518 h 96"/>
                                    <a:gd name="T52" fmla="*/ 34186 w 146"/>
                                    <a:gd name="T53" fmla="*/ 2851 h 96"/>
                                    <a:gd name="T54" fmla="*/ 25639 w 146"/>
                                    <a:gd name="T55" fmla="*/ 2851 h 9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146" h="96">
                                      <a:moveTo>
                                        <a:pt x="9" y="1"/>
                                      </a:moveTo>
                                      <a:cubicBezTo>
                                        <a:pt x="9" y="1"/>
                                        <a:pt x="9" y="1"/>
                                        <a:pt x="9" y="1"/>
                                      </a:cubicBezTo>
                                      <a:cubicBezTo>
                                        <a:pt x="9" y="0"/>
                                        <a:pt x="9" y="0"/>
                                        <a:pt x="9" y="0"/>
                                      </a:cubicBezTo>
                                      <a:cubicBezTo>
                                        <a:pt x="4" y="3"/>
                                        <a:pt x="4" y="3"/>
                                        <a:pt x="4" y="3"/>
                                      </a:cubicBezTo>
                                      <a:cubicBezTo>
                                        <a:pt x="2" y="5"/>
                                        <a:pt x="2" y="5"/>
                                        <a:pt x="2" y="5"/>
                                      </a:cubicBezTo>
                                      <a:cubicBezTo>
                                        <a:pt x="1" y="5"/>
                                        <a:pt x="1" y="5"/>
                                        <a:pt x="0" y="6"/>
                                      </a:cubicBezTo>
                                      <a:cubicBezTo>
                                        <a:pt x="0" y="6"/>
                                        <a:pt x="0" y="7"/>
                                        <a:pt x="0" y="8"/>
                                      </a:cubicBezTo>
                                      <a:cubicBezTo>
                                        <a:pt x="0" y="9"/>
                                        <a:pt x="0" y="9"/>
                                        <a:pt x="0" y="9"/>
                                      </a:cubicBezTo>
                                      <a:cubicBezTo>
                                        <a:pt x="0" y="16"/>
                                        <a:pt x="0" y="16"/>
                                        <a:pt x="0" y="16"/>
                                      </a:cubicBezTo>
                                      <a:cubicBezTo>
                                        <a:pt x="0" y="16"/>
                                        <a:pt x="0" y="16"/>
                                        <a:pt x="0" y="16"/>
                                      </a:cubicBezTo>
                                      <a:cubicBezTo>
                                        <a:pt x="0" y="16"/>
                                        <a:pt x="0" y="16"/>
                                        <a:pt x="0" y="16"/>
                                      </a:cubicBezTo>
                                      <a:cubicBezTo>
                                        <a:pt x="0" y="17"/>
                                        <a:pt x="1" y="18"/>
                                        <a:pt x="1" y="19"/>
                                      </a:cubicBezTo>
                                      <a:cubicBezTo>
                                        <a:pt x="133" y="95"/>
                                        <a:pt x="133" y="95"/>
                                        <a:pt x="133" y="95"/>
                                      </a:cubicBezTo>
                                      <a:cubicBezTo>
                                        <a:pt x="134" y="96"/>
                                        <a:pt x="135" y="95"/>
                                        <a:pt x="136" y="95"/>
                                      </a:cubicBezTo>
                                      <a:cubicBezTo>
                                        <a:pt x="136" y="95"/>
                                        <a:pt x="136" y="95"/>
                                        <a:pt x="136" y="95"/>
                                      </a:cubicBezTo>
                                      <a:cubicBezTo>
                                        <a:pt x="136" y="95"/>
                                        <a:pt x="136" y="95"/>
                                        <a:pt x="136" y="95"/>
                                      </a:cubicBezTo>
                                      <a:cubicBezTo>
                                        <a:pt x="141" y="92"/>
                                        <a:pt x="141" y="92"/>
                                        <a:pt x="141" y="92"/>
                                      </a:cubicBezTo>
                                      <a:cubicBezTo>
                                        <a:pt x="144" y="91"/>
                                        <a:pt x="144" y="91"/>
                                        <a:pt x="144" y="91"/>
                                      </a:cubicBezTo>
                                      <a:cubicBezTo>
                                        <a:pt x="144" y="90"/>
                                        <a:pt x="145" y="90"/>
                                        <a:pt x="145" y="90"/>
                                      </a:cubicBezTo>
                                      <a:cubicBezTo>
                                        <a:pt x="145" y="89"/>
                                        <a:pt x="146" y="88"/>
                                        <a:pt x="145" y="88"/>
                                      </a:cubicBezTo>
                                      <a:cubicBezTo>
                                        <a:pt x="145" y="86"/>
                                        <a:pt x="145" y="86"/>
                                        <a:pt x="145" y="86"/>
                                      </a:cubicBezTo>
                                      <a:cubicBezTo>
                                        <a:pt x="145" y="79"/>
                                        <a:pt x="145" y="79"/>
                                        <a:pt x="145" y="79"/>
                                      </a:cubicBezTo>
                                      <a:cubicBezTo>
                                        <a:pt x="145" y="79"/>
                                        <a:pt x="145" y="79"/>
                                        <a:pt x="145" y="79"/>
                                      </a:cubicBezTo>
                                      <a:cubicBezTo>
                                        <a:pt x="145" y="79"/>
                                        <a:pt x="145" y="79"/>
                                        <a:pt x="145" y="79"/>
                                      </a:cubicBezTo>
                                      <a:cubicBezTo>
                                        <a:pt x="145" y="79"/>
                                        <a:pt x="145" y="79"/>
                                        <a:pt x="145" y="79"/>
                                      </a:cubicBezTo>
                                      <a:cubicBezTo>
                                        <a:pt x="145" y="78"/>
                                        <a:pt x="145" y="77"/>
                                        <a:pt x="144" y="77"/>
                                      </a:cubicBezTo>
                                      <a:cubicBezTo>
                                        <a:pt x="129" y="68"/>
                                        <a:pt x="12" y="1"/>
                                        <a:pt x="12" y="1"/>
                                      </a:cubicBezTo>
                                      <a:cubicBezTo>
                                        <a:pt x="11" y="0"/>
                                        <a:pt x="10" y="0"/>
                                        <a:pt x="9" y="1"/>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130"/>
                              <wps:cNvSpPr>
                                <a:spLocks/>
                              </wps:cNvSpPr>
                              <wps:spPr bwMode="auto">
                                <a:xfrm>
                                  <a:off x="9804" y="10465"/>
                                  <a:ext cx="723" cy="479"/>
                                </a:xfrm>
                                <a:custGeom>
                                  <a:avLst/>
                                  <a:gdLst>
                                    <a:gd name="T0" fmla="*/ 0 w 145"/>
                                    <a:gd name="T1" fmla="*/ 225220 h 96"/>
                                    <a:gd name="T2" fmla="*/ 0 w 145"/>
                                    <a:gd name="T3" fmla="*/ 225220 h 96"/>
                                    <a:gd name="T4" fmla="*/ 0 w 145"/>
                                    <a:gd name="T5" fmla="*/ 225220 h 96"/>
                                    <a:gd name="T6" fmla="*/ 0 w 145"/>
                                    <a:gd name="T7" fmla="*/ 242325 h 96"/>
                                    <a:gd name="T8" fmla="*/ 0 w 145"/>
                                    <a:gd name="T9" fmla="*/ 250878 h 96"/>
                                    <a:gd name="T10" fmla="*/ 0 w 145"/>
                                    <a:gd name="T11" fmla="*/ 256580 h 96"/>
                                    <a:gd name="T12" fmla="*/ 2847 w 145"/>
                                    <a:gd name="T13" fmla="*/ 259431 h 96"/>
                                    <a:gd name="T14" fmla="*/ 8540 w 145"/>
                                    <a:gd name="T15" fmla="*/ 259431 h 96"/>
                                    <a:gd name="T16" fmla="*/ 25619 w 145"/>
                                    <a:gd name="T17" fmla="*/ 270834 h 96"/>
                                    <a:gd name="T18" fmla="*/ 25619 w 145"/>
                                    <a:gd name="T19" fmla="*/ 270834 h 96"/>
                                    <a:gd name="T20" fmla="*/ 25619 w 145"/>
                                    <a:gd name="T21" fmla="*/ 270834 h 96"/>
                                    <a:gd name="T22" fmla="*/ 34159 w 145"/>
                                    <a:gd name="T23" fmla="*/ 270834 h 96"/>
                                    <a:gd name="T24" fmla="*/ 409903 w 145"/>
                                    <a:gd name="T25" fmla="*/ 54167 h 96"/>
                                    <a:gd name="T26" fmla="*/ 412750 w 145"/>
                                    <a:gd name="T27" fmla="*/ 45614 h 96"/>
                                    <a:gd name="T28" fmla="*/ 412750 w 145"/>
                                    <a:gd name="T29" fmla="*/ 45614 h 96"/>
                                    <a:gd name="T30" fmla="*/ 412750 w 145"/>
                                    <a:gd name="T31" fmla="*/ 31360 h 96"/>
                                    <a:gd name="T32" fmla="*/ 412750 w 145"/>
                                    <a:gd name="T33" fmla="*/ 22807 h 96"/>
                                    <a:gd name="T34" fmla="*/ 412750 w 145"/>
                                    <a:gd name="T35" fmla="*/ 17105 h 96"/>
                                    <a:gd name="T36" fmla="*/ 409903 w 145"/>
                                    <a:gd name="T37" fmla="*/ 14254 h 96"/>
                                    <a:gd name="T38" fmla="*/ 407057 w 145"/>
                                    <a:gd name="T39" fmla="*/ 11404 h 96"/>
                                    <a:gd name="T40" fmla="*/ 387131 w 145"/>
                                    <a:gd name="T41" fmla="*/ 2851 h 96"/>
                                    <a:gd name="T42" fmla="*/ 387131 w 145"/>
                                    <a:gd name="T43" fmla="*/ 2851 h 96"/>
                                    <a:gd name="T44" fmla="*/ 387131 w 145"/>
                                    <a:gd name="T45" fmla="*/ 2851 h 96"/>
                                    <a:gd name="T46" fmla="*/ 387131 w 145"/>
                                    <a:gd name="T47" fmla="*/ 2851 h 96"/>
                                    <a:gd name="T48" fmla="*/ 378591 w 145"/>
                                    <a:gd name="T49" fmla="*/ 2851 h 96"/>
                                    <a:gd name="T50" fmla="*/ 2847 w 145"/>
                                    <a:gd name="T51" fmla="*/ 219518 h 96"/>
                                    <a:gd name="T52" fmla="*/ 0 w 145"/>
                                    <a:gd name="T53" fmla="*/ 225220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0" y="79"/>
                                      </a:moveTo>
                                      <a:cubicBezTo>
                                        <a:pt x="0" y="79"/>
                                        <a:pt x="0" y="79"/>
                                        <a:pt x="0" y="79"/>
                                      </a:cubicBezTo>
                                      <a:cubicBezTo>
                                        <a:pt x="0" y="79"/>
                                        <a:pt x="0" y="79"/>
                                        <a:pt x="0" y="79"/>
                                      </a:cubicBezTo>
                                      <a:cubicBezTo>
                                        <a:pt x="0" y="85"/>
                                        <a:pt x="0" y="85"/>
                                        <a:pt x="0" y="85"/>
                                      </a:cubicBezTo>
                                      <a:cubicBezTo>
                                        <a:pt x="0" y="88"/>
                                        <a:pt x="0" y="88"/>
                                        <a:pt x="0" y="88"/>
                                      </a:cubicBezTo>
                                      <a:cubicBezTo>
                                        <a:pt x="0" y="88"/>
                                        <a:pt x="0" y="89"/>
                                        <a:pt x="0" y="90"/>
                                      </a:cubicBezTo>
                                      <a:cubicBezTo>
                                        <a:pt x="1" y="90"/>
                                        <a:pt x="1" y="90"/>
                                        <a:pt x="1" y="91"/>
                                      </a:cubicBezTo>
                                      <a:cubicBezTo>
                                        <a:pt x="3" y="91"/>
                                        <a:pt x="3" y="91"/>
                                        <a:pt x="3" y="91"/>
                                      </a:cubicBezTo>
                                      <a:cubicBezTo>
                                        <a:pt x="9" y="95"/>
                                        <a:pt x="9" y="95"/>
                                        <a:pt x="9" y="95"/>
                                      </a:cubicBezTo>
                                      <a:cubicBezTo>
                                        <a:pt x="9" y="95"/>
                                        <a:pt x="9" y="95"/>
                                        <a:pt x="9" y="95"/>
                                      </a:cubicBezTo>
                                      <a:cubicBezTo>
                                        <a:pt x="9" y="95"/>
                                        <a:pt x="9" y="95"/>
                                        <a:pt x="9" y="95"/>
                                      </a:cubicBezTo>
                                      <a:cubicBezTo>
                                        <a:pt x="10" y="95"/>
                                        <a:pt x="11" y="96"/>
                                        <a:pt x="12" y="95"/>
                                      </a:cubicBezTo>
                                      <a:cubicBezTo>
                                        <a:pt x="144" y="19"/>
                                        <a:pt x="144" y="19"/>
                                        <a:pt x="144" y="19"/>
                                      </a:cubicBezTo>
                                      <a:cubicBezTo>
                                        <a:pt x="145" y="18"/>
                                        <a:pt x="145" y="17"/>
                                        <a:pt x="145" y="16"/>
                                      </a:cubicBezTo>
                                      <a:cubicBezTo>
                                        <a:pt x="145" y="16"/>
                                        <a:pt x="145" y="16"/>
                                        <a:pt x="145" y="16"/>
                                      </a:cubicBezTo>
                                      <a:cubicBezTo>
                                        <a:pt x="145" y="11"/>
                                        <a:pt x="145" y="11"/>
                                        <a:pt x="145" y="11"/>
                                      </a:cubicBezTo>
                                      <a:cubicBezTo>
                                        <a:pt x="145" y="8"/>
                                        <a:pt x="145" y="8"/>
                                        <a:pt x="145" y="8"/>
                                      </a:cubicBezTo>
                                      <a:cubicBezTo>
                                        <a:pt x="145" y="7"/>
                                        <a:pt x="145" y="6"/>
                                        <a:pt x="145" y="6"/>
                                      </a:cubicBezTo>
                                      <a:cubicBezTo>
                                        <a:pt x="145" y="5"/>
                                        <a:pt x="144" y="5"/>
                                        <a:pt x="144" y="5"/>
                                      </a:cubicBezTo>
                                      <a:cubicBezTo>
                                        <a:pt x="143" y="4"/>
                                        <a:pt x="143" y="4"/>
                                        <a:pt x="143" y="4"/>
                                      </a:cubicBezTo>
                                      <a:cubicBezTo>
                                        <a:pt x="136" y="1"/>
                                        <a:pt x="136" y="1"/>
                                        <a:pt x="136" y="1"/>
                                      </a:cubicBezTo>
                                      <a:cubicBezTo>
                                        <a:pt x="136" y="1"/>
                                        <a:pt x="136" y="1"/>
                                        <a:pt x="136" y="1"/>
                                      </a:cubicBezTo>
                                      <a:cubicBezTo>
                                        <a:pt x="136" y="1"/>
                                        <a:pt x="136" y="1"/>
                                        <a:pt x="136" y="1"/>
                                      </a:cubicBezTo>
                                      <a:cubicBezTo>
                                        <a:pt x="136" y="1"/>
                                        <a:pt x="136" y="1"/>
                                        <a:pt x="136" y="1"/>
                                      </a:cubicBezTo>
                                      <a:cubicBezTo>
                                        <a:pt x="135" y="0"/>
                                        <a:pt x="134" y="0"/>
                                        <a:pt x="133" y="1"/>
                                      </a:cubicBezTo>
                                      <a:cubicBezTo>
                                        <a:pt x="118" y="9"/>
                                        <a:pt x="1" y="77"/>
                                        <a:pt x="1" y="77"/>
                                      </a:cubicBezTo>
                                      <a:cubicBezTo>
                                        <a:pt x="0" y="77"/>
                                        <a:pt x="0" y="78"/>
                                        <a:pt x="0" y="79"/>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Freeform 131"/>
                              <wps:cNvSpPr>
                                <a:spLocks/>
                              </wps:cNvSpPr>
                              <wps:spPr bwMode="auto">
                                <a:xfrm>
                                  <a:off x="10741" y="10465"/>
                                  <a:ext cx="722" cy="479"/>
                                </a:xfrm>
                                <a:custGeom>
                                  <a:avLst/>
                                  <a:gdLst>
                                    <a:gd name="T0" fmla="*/ 25619 w 145"/>
                                    <a:gd name="T1" fmla="*/ 2851 h 96"/>
                                    <a:gd name="T2" fmla="*/ 25619 w 145"/>
                                    <a:gd name="T3" fmla="*/ 2851 h 96"/>
                                    <a:gd name="T4" fmla="*/ 25619 w 145"/>
                                    <a:gd name="T5" fmla="*/ 0 h 96"/>
                                    <a:gd name="T6" fmla="*/ 11386 w 145"/>
                                    <a:gd name="T7" fmla="*/ 8553 h 96"/>
                                    <a:gd name="T8" fmla="*/ 2847 w 145"/>
                                    <a:gd name="T9" fmla="*/ 14254 h 96"/>
                                    <a:gd name="T10" fmla="*/ 0 w 145"/>
                                    <a:gd name="T11" fmla="*/ 17105 h 96"/>
                                    <a:gd name="T12" fmla="*/ 0 w 145"/>
                                    <a:gd name="T13" fmla="*/ 22807 h 96"/>
                                    <a:gd name="T14" fmla="*/ 0 w 145"/>
                                    <a:gd name="T15" fmla="*/ 25658 h 96"/>
                                    <a:gd name="T16" fmla="*/ 0 w 145"/>
                                    <a:gd name="T17" fmla="*/ 45614 h 96"/>
                                    <a:gd name="T18" fmla="*/ 0 w 145"/>
                                    <a:gd name="T19" fmla="*/ 45614 h 96"/>
                                    <a:gd name="T20" fmla="*/ 2847 w 145"/>
                                    <a:gd name="T21" fmla="*/ 54167 h 96"/>
                                    <a:gd name="T22" fmla="*/ 378591 w 145"/>
                                    <a:gd name="T23" fmla="*/ 270834 h 96"/>
                                    <a:gd name="T24" fmla="*/ 387131 w 145"/>
                                    <a:gd name="T25" fmla="*/ 270834 h 96"/>
                                    <a:gd name="T26" fmla="*/ 387131 w 145"/>
                                    <a:gd name="T27" fmla="*/ 270834 h 96"/>
                                    <a:gd name="T28" fmla="*/ 387131 w 145"/>
                                    <a:gd name="T29" fmla="*/ 270834 h 96"/>
                                    <a:gd name="T30" fmla="*/ 401364 w 145"/>
                                    <a:gd name="T31" fmla="*/ 262281 h 96"/>
                                    <a:gd name="T32" fmla="*/ 409903 w 145"/>
                                    <a:gd name="T33" fmla="*/ 259431 h 96"/>
                                    <a:gd name="T34" fmla="*/ 412750 w 145"/>
                                    <a:gd name="T35" fmla="*/ 256580 h 96"/>
                                    <a:gd name="T36" fmla="*/ 412750 w 145"/>
                                    <a:gd name="T37" fmla="*/ 250878 h 96"/>
                                    <a:gd name="T38" fmla="*/ 412750 w 145"/>
                                    <a:gd name="T39" fmla="*/ 245176 h 96"/>
                                    <a:gd name="T40" fmla="*/ 412750 w 145"/>
                                    <a:gd name="T41" fmla="*/ 225220 h 96"/>
                                    <a:gd name="T42" fmla="*/ 412750 w 145"/>
                                    <a:gd name="T43" fmla="*/ 225220 h 96"/>
                                    <a:gd name="T44" fmla="*/ 412750 w 145"/>
                                    <a:gd name="T45" fmla="*/ 225220 h 96"/>
                                    <a:gd name="T46" fmla="*/ 412750 w 145"/>
                                    <a:gd name="T47" fmla="*/ 225220 h 96"/>
                                    <a:gd name="T48" fmla="*/ 409903 w 145"/>
                                    <a:gd name="T49" fmla="*/ 219518 h 96"/>
                                    <a:gd name="T50" fmla="*/ 34159 w 145"/>
                                    <a:gd name="T51" fmla="*/ 2851 h 96"/>
                                    <a:gd name="T52" fmla="*/ 25619 w 145"/>
                                    <a:gd name="T53" fmla="*/ 2851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9" y="1"/>
                                      </a:moveTo>
                                      <a:cubicBezTo>
                                        <a:pt x="9" y="1"/>
                                        <a:pt x="9" y="1"/>
                                        <a:pt x="9" y="1"/>
                                      </a:cubicBezTo>
                                      <a:cubicBezTo>
                                        <a:pt x="9" y="0"/>
                                        <a:pt x="9" y="0"/>
                                        <a:pt x="9" y="0"/>
                                      </a:cubicBezTo>
                                      <a:cubicBezTo>
                                        <a:pt x="4" y="3"/>
                                        <a:pt x="4" y="3"/>
                                        <a:pt x="4" y="3"/>
                                      </a:cubicBezTo>
                                      <a:cubicBezTo>
                                        <a:pt x="1" y="5"/>
                                        <a:pt x="1" y="5"/>
                                        <a:pt x="1" y="5"/>
                                      </a:cubicBezTo>
                                      <a:cubicBezTo>
                                        <a:pt x="1" y="5"/>
                                        <a:pt x="0" y="5"/>
                                        <a:pt x="0" y="6"/>
                                      </a:cubicBezTo>
                                      <a:cubicBezTo>
                                        <a:pt x="0" y="6"/>
                                        <a:pt x="0" y="7"/>
                                        <a:pt x="0" y="8"/>
                                      </a:cubicBezTo>
                                      <a:cubicBezTo>
                                        <a:pt x="0" y="9"/>
                                        <a:pt x="0" y="9"/>
                                        <a:pt x="0" y="9"/>
                                      </a:cubicBezTo>
                                      <a:cubicBezTo>
                                        <a:pt x="0" y="16"/>
                                        <a:pt x="0" y="16"/>
                                        <a:pt x="0" y="16"/>
                                      </a:cubicBezTo>
                                      <a:cubicBezTo>
                                        <a:pt x="0" y="16"/>
                                        <a:pt x="0" y="16"/>
                                        <a:pt x="0" y="16"/>
                                      </a:cubicBezTo>
                                      <a:cubicBezTo>
                                        <a:pt x="0" y="17"/>
                                        <a:pt x="0" y="18"/>
                                        <a:pt x="1" y="19"/>
                                      </a:cubicBezTo>
                                      <a:cubicBezTo>
                                        <a:pt x="133" y="95"/>
                                        <a:pt x="133" y="95"/>
                                        <a:pt x="133" y="95"/>
                                      </a:cubicBezTo>
                                      <a:cubicBezTo>
                                        <a:pt x="134" y="96"/>
                                        <a:pt x="135" y="95"/>
                                        <a:pt x="136" y="95"/>
                                      </a:cubicBezTo>
                                      <a:cubicBezTo>
                                        <a:pt x="136" y="95"/>
                                        <a:pt x="136" y="95"/>
                                        <a:pt x="136" y="95"/>
                                      </a:cubicBezTo>
                                      <a:cubicBezTo>
                                        <a:pt x="136" y="95"/>
                                        <a:pt x="136" y="95"/>
                                        <a:pt x="136" y="95"/>
                                      </a:cubicBezTo>
                                      <a:cubicBezTo>
                                        <a:pt x="141" y="92"/>
                                        <a:pt x="141" y="92"/>
                                        <a:pt x="141" y="92"/>
                                      </a:cubicBezTo>
                                      <a:cubicBezTo>
                                        <a:pt x="144" y="91"/>
                                        <a:pt x="144" y="91"/>
                                        <a:pt x="144" y="91"/>
                                      </a:cubicBezTo>
                                      <a:cubicBezTo>
                                        <a:pt x="144" y="90"/>
                                        <a:pt x="145" y="90"/>
                                        <a:pt x="145" y="90"/>
                                      </a:cubicBezTo>
                                      <a:cubicBezTo>
                                        <a:pt x="145" y="89"/>
                                        <a:pt x="145" y="88"/>
                                        <a:pt x="145" y="88"/>
                                      </a:cubicBezTo>
                                      <a:cubicBezTo>
                                        <a:pt x="145" y="86"/>
                                        <a:pt x="145" y="86"/>
                                        <a:pt x="145" y="86"/>
                                      </a:cubicBezTo>
                                      <a:cubicBezTo>
                                        <a:pt x="145" y="79"/>
                                        <a:pt x="145" y="79"/>
                                        <a:pt x="145" y="79"/>
                                      </a:cubicBezTo>
                                      <a:cubicBezTo>
                                        <a:pt x="145" y="79"/>
                                        <a:pt x="145" y="79"/>
                                        <a:pt x="145" y="79"/>
                                      </a:cubicBezTo>
                                      <a:cubicBezTo>
                                        <a:pt x="145" y="79"/>
                                        <a:pt x="145" y="79"/>
                                        <a:pt x="145" y="79"/>
                                      </a:cubicBezTo>
                                      <a:cubicBezTo>
                                        <a:pt x="145" y="79"/>
                                        <a:pt x="145" y="79"/>
                                        <a:pt x="145" y="79"/>
                                      </a:cubicBezTo>
                                      <a:cubicBezTo>
                                        <a:pt x="145" y="78"/>
                                        <a:pt x="145" y="77"/>
                                        <a:pt x="144" y="77"/>
                                      </a:cubicBezTo>
                                      <a:cubicBezTo>
                                        <a:pt x="129" y="68"/>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Freeform 132"/>
                              <wps:cNvSpPr>
                                <a:spLocks/>
                              </wps:cNvSpPr>
                              <wps:spPr bwMode="auto">
                                <a:xfrm>
                                  <a:off x="9644" y="11098"/>
                                  <a:ext cx="105" cy="831"/>
                                </a:xfrm>
                                <a:custGeom>
                                  <a:avLst/>
                                  <a:gdLst>
                                    <a:gd name="T0" fmla="*/ 56848 w 21"/>
                                    <a:gd name="T1" fmla="*/ 14221 h 167"/>
                                    <a:gd name="T2" fmla="*/ 56848 w 21"/>
                                    <a:gd name="T3" fmla="*/ 14221 h 167"/>
                                    <a:gd name="T4" fmla="*/ 56848 w 21"/>
                                    <a:gd name="T5" fmla="*/ 14221 h 167"/>
                                    <a:gd name="T6" fmla="*/ 42636 w 21"/>
                                    <a:gd name="T7" fmla="*/ 5688 h 167"/>
                                    <a:gd name="T8" fmla="*/ 34109 w 21"/>
                                    <a:gd name="T9" fmla="*/ 0 h 167"/>
                                    <a:gd name="T10" fmla="*/ 31266 w 21"/>
                                    <a:gd name="T11" fmla="*/ 0 h 167"/>
                                    <a:gd name="T12" fmla="*/ 25581 w 21"/>
                                    <a:gd name="T13" fmla="*/ 0 h 167"/>
                                    <a:gd name="T14" fmla="*/ 22739 w 21"/>
                                    <a:gd name="T15" fmla="*/ 2844 h 167"/>
                                    <a:gd name="T16" fmla="*/ 5685 w 21"/>
                                    <a:gd name="T17" fmla="*/ 14221 h 167"/>
                                    <a:gd name="T18" fmla="*/ 5685 w 21"/>
                                    <a:gd name="T19" fmla="*/ 14221 h 167"/>
                                    <a:gd name="T20" fmla="*/ 0 w 21"/>
                                    <a:gd name="T21" fmla="*/ 19909 h 167"/>
                                    <a:gd name="T22" fmla="*/ 0 w 21"/>
                                    <a:gd name="T23" fmla="*/ 455071 h 167"/>
                                    <a:gd name="T24" fmla="*/ 5685 w 21"/>
                                    <a:gd name="T25" fmla="*/ 460759 h 167"/>
                                    <a:gd name="T26" fmla="*/ 5685 w 21"/>
                                    <a:gd name="T27" fmla="*/ 460759 h 167"/>
                                    <a:gd name="T28" fmla="*/ 19897 w 21"/>
                                    <a:gd name="T29" fmla="*/ 469292 h 167"/>
                                    <a:gd name="T30" fmla="*/ 25581 w 21"/>
                                    <a:gd name="T31" fmla="*/ 474980 h 167"/>
                                    <a:gd name="T32" fmla="*/ 31266 w 21"/>
                                    <a:gd name="T33" fmla="*/ 474980 h 167"/>
                                    <a:gd name="T34" fmla="*/ 34109 w 21"/>
                                    <a:gd name="T35" fmla="*/ 474980 h 167"/>
                                    <a:gd name="T36" fmla="*/ 39793 w 21"/>
                                    <a:gd name="T37" fmla="*/ 472136 h 167"/>
                                    <a:gd name="T38" fmla="*/ 56848 w 21"/>
                                    <a:gd name="T39" fmla="*/ 460759 h 167"/>
                                    <a:gd name="T40" fmla="*/ 56848 w 21"/>
                                    <a:gd name="T41" fmla="*/ 460759 h 167"/>
                                    <a:gd name="T42" fmla="*/ 59690 w 21"/>
                                    <a:gd name="T43" fmla="*/ 455071 h 167"/>
                                    <a:gd name="T44" fmla="*/ 59690 w 21"/>
                                    <a:gd name="T45" fmla="*/ 19909 h 167"/>
                                    <a:gd name="T46" fmla="*/ 56848 w 21"/>
                                    <a:gd name="T47" fmla="*/ 14221 h 167"/>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Lst>
                                  <a:ahLst/>
                                  <a:cxnLst>
                                    <a:cxn ang="T48">
                                      <a:pos x="T0" y="T1"/>
                                    </a:cxn>
                                    <a:cxn ang="T49">
                                      <a:pos x="T2" y="T3"/>
                                    </a:cxn>
                                    <a:cxn ang="T50">
                                      <a:pos x="T4" y="T5"/>
                                    </a:cxn>
                                    <a:cxn ang="T51">
                                      <a:pos x="T6" y="T7"/>
                                    </a:cxn>
                                    <a:cxn ang="T52">
                                      <a:pos x="T8" y="T9"/>
                                    </a:cxn>
                                    <a:cxn ang="T53">
                                      <a:pos x="T10" y="T11"/>
                                    </a:cxn>
                                    <a:cxn ang="T54">
                                      <a:pos x="T12" y="T13"/>
                                    </a:cxn>
                                    <a:cxn ang="T55">
                                      <a:pos x="T14" y="T15"/>
                                    </a:cxn>
                                    <a:cxn ang="T56">
                                      <a:pos x="T16" y="T17"/>
                                    </a:cxn>
                                    <a:cxn ang="T57">
                                      <a:pos x="T18" y="T19"/>
                                    </a:cxn>
                                    <a:cxn ang="T58">
                                      <a:pos x="T20" y="T21"/>
                                    </a:cxn>
                                    <a:cxn ang="T59">
                                      <a:pos x="T22" y="T23"/>
                                    </a:cxn>
                                    <a:cxn ang="T60">
                                      <a:pos x="T24" y="T25"/>
                                    </a:cxn>
                                    <a:cxn ang="T61">
                                      <a:pos x="T26" y="T27"/>
                                    </a:cxn>
                                    <a:cxn ang="T62">
                                      <a:pos x="T28" y="T29"/>
                                    </a:cxn>
                                    <a:cxn ang="T63">
                                      <a:pos x="T30" y="T31"/>
                                    </a:cxn>
                                    <a:cxn ang="T64">
                                      <a:pos x="T32" y="T33"/>
                                    </a:cxn>
                                    <a:cxn ang="T65">
                                      <a:pos x="T34" y="T35"/>
                                    </a:cxn>
                                    <a:cxn ang="T66">
                                      <a:pos x="T36" y="T37"/>
                                    </a:cxn>
                                    <a:cxn ang="T67">
                                      <a:pos x="T38" y="T39"/>
                                    </a:cxn>
                                    <a:cxn ang="T68">
                                      <a:pos x="T40" y="T41"/>
                                    </a:cxn>
                                    <a:cxn ang="T69">
                                      <a:pos x="T42" y="T43"/>
                                    </a:cxn>
                                    <a:cxn ang="T70">
                                      <a:pos x="T44" y="T45"/>
                                    </a:cxn>
                                    <a:cxn ang="T71">
                                      <a:pos x="T46" y="T47"/>
                                    </a:cxn>
                                  </a:cxnLst>
                                  <a:rect l="0" t="0" r="r" b="b"/>
                                  <a:pathLst>
                                    <a:path w="21" h="167">
                                      <a:moveTo>
                                        <a:pt x="20" y="5"/>
                                      </a:moveTo>
                                      <a:cubicBezTo>
                                        <a:pt x="20" y="5"/>
                                        <a:pt x="20" y="5"/>
                                        <a:pt x="20" y="5"/>
                                      </a:cubicBezTo>
                                      <a:cubicBezTo>
                                        <a:pt x="20" y="5"/>
                                        <a:pt x="20" y="5"/>
                                        <a:pt x="20" y="5"/>
                                      </a:cubicBezTo>
                                      <a:cubicBezTo>
                                        <a:pt x="15" y="2"/>
                                        <a:pt x="15" y="2"/>
                                        <a:pt x="15" y="2"/>
                                      </a:cubicBezTo>
                                      <a:cubicBezTo>
                                        <a:pt x="12" y="0"/>
                                        <a:pt x="12" y="0"/>
                                        <a:pt x="12" y="0"/>
                                      </a:cubicBezTo>
                                      <a:cubicBezTo>
                                        <a:pt x="12" y="0"/>
                                        <a:pt x="11" y="0"/>
                                        <a:pt x="11" y="0"/>
                                      </a:cubicBezTo>
                                      <a:cubicBezTo>
                                        <a:pt x="10" y="0"/>
                                        <a:pt x="10" y="0"/>
                                        <a:pt x="9" y="0"/>
                                      </a:cubicBezTo>
                                      <a:cubicBezTo>
                                        <a:pt x="8" y="1"/>
                                        <a:pt x="8" y="1"/>
                                        <a:pt x="8" y="1"/>
                                      </a:cubicBezTo>
                                      <a:cubicBezTo>
                                        <a:pt x="2" y="5"/>
                                        <a:pt x="2" y="5"/>
                                        <a:pt x="2" y="5"/>
                                      </a:cubicBezTo>
                                      <a:cubicBezTo>
                                        <a:pt x="2" y="5"/>
                                        <a:pt x="2" y="5"/>
                                        <a:pt x="2" y="5"/>
                                      </a:cubicBezTo>
                                      <a:cubicBezTo>
                                        <a:pt x="1" y="5"/>
                                        <a:pt x="0" y="6"/>
                                        <a:pt x="0" y="7"/>
                                      </a:cubicBezTo>
                                      <a:cubicBezTo>
                                        <a:pt x="0" y="160"/>
                                        <a:pt x="0" y="160"/>
                                        <a:pt x="0" y="160"/>
                                      </a:cubicBezTo>
                                      <a:cubicBezTo>
                                        <a:pt x="0" y="161"/>
                                        <a:pt x="1" y="162"/>
                                        <a:pt x="2" y="162"/>
                                      </a:cubicBezTo>
                                      <a:cubicBezTo>
                                        <a:pt x="2" y="162"/>
                                        <a:pt x="2" y="162"/>
                                        <a:pt x="2" y="162"/>
                                      </a:cubicBezTo>
                                      <a:cubicBezTo>
                                        <a:pt x="7" y="165"/>
                                        <a:pt x="7" y="165"/>
                                        <a:pt x="7" y="165"/>
                                      </a:cubicBezTo>
                                      <a:cubicBezTo>
                                        <a:pt x="9" y="167"/>
                                        <a:pt x="9" y="167"/>
                                        <a:pt x="9" y="167"/>
                                      </a:cubicBezTo>
                                      <a:cubicBezTo>
                                        <a:pt x="10" y="167"/>
                                        <a:pt x="10" y="167"/>
                                        <a:pt x="11" y="167"/>
                                      </a:cubicBezTo>
                                      <a:cubicBezTo>
                                        <a:pt x="11" y="167"/>
                                        <a:pt x="12" y="167"/>
                                        <a:pt x="12" y="167"/>
                                      </a:cubicBezTo>
                                      <a:cubicBezTo>
                                        <a:pt x="14" y="166"/>
                                        <a:pt x="14" y="166"/>
                                        <a:pt x="14" y="166"/>
                                      </a:cubicBezTo>
                                      <a:cubicBezTo>
                                        <a:pt x="20" y="162"/>
                                        <a:pt x="20" y="162"/>
                                        <a:pt x="20" y="162"/>
                                      </a:cubicBezTo>
                                      <a:cubicBezTo>
                                        <a:pt x="20" y="162"/>
                                        <a:pt x="20" y="162"/>
                                        <a:pt x="20" y="162"/>
                                      </a:cubicBezTo>
                                      <a:cubicBezTo>
                                        <a:pt x="21" y="162"/>
                                        <a:pt x="21" y="161"/>
                                        <a:pt x="21" y="160"/>
                                      </a:cubicBezTo>
                                      <a:cubicBezTo>
                                        <a:pt x="21" y="7"/>
                                        <a:pt x="21" y="7"/>
                                        <a:pt x="21" y="7"/>
                                      </a:cubicBezTo>
                                      <a:cubicBezTo>
                                        <a:pt x="21" y="6"/>
                                        <a:pt x="21" y="5"/>
                                        <a:pt x="20" y="5"/>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133"/>
                              <wps:cNvSpPr>
                                <a:spLocks/>
                              </wps:cNvSpPr>
                              <wps:spPr bwMode="auto">
                                <a:xfrm>
                                  <a:off x="9804" y="12085"/>
                                  <a:ext cx="723" cy="477"/>
                                </a:xfrm>
                                <a:custGeom>
                                  <a:avLst/>
                                  <a:gdLst>
                                    <a:gd name="T0" fmla="*/ 25619 w 145"/>
                                    <a:gd name="T1" fmla="*/ 2844 h 96"/>
                                    <a:gd name="T2" fmla="*/ 25619 w 145"/>
                                    <a:gd name="T3" fmla="*/ 2844 h 96"/>
                                    <a:gd name="T4" fmla="*/ 25619 w 145"/>
                                    <a:gd name="T5" fmla="*/ 2844 h 96"/>
                                    <a:gd name="T6" fmla="*/ 11386 w 145"/>
                                    <a:gd name="T7" fmla="*/ 11377 h 96"/>
                                    <a:gd name="T8" fmla="*/ 2847 w 145"/>
                                    <a:gd name="T9" fmla="*/ 14221 h 96"/>
                                    <a:gd name="T10" fmla="*/ 0 w 145"/>
                                    <a:gd name="T11" fmla="*/ 17066 h 96"/>
                                    <a:gd name="T12" fmla="*/ 0 w 145"/>
                                    <a:gd name="T13" fmla="*/ 22754 h 96"/>
                                    <a:gd name="T14" fmla="*/ 0 w 145"/>
                                    <a:gd name="T15" fmla="*/ 25598 h 96"/>
                                    <a:gd name="T16" fmla="*/ 0 w 145"/>
                                    <a:gd name="T17" fmla="*/ 48353 h 96"/>
                                    <a:gd name="T18" fmla="*/ 0 w 145"/>
                                    <a:gd name="T19" fmla="*/ 48353 h 96"/>
                                    <a:gd name="T20" fmla="*/ 2847 w 145"/>
                                    <a:gd name="T21" fmla="*/ 54041 h 96"/>
                                    <a:gd name="T22" fmla="*/ 378591 w 145"/>
                                    <a:gd name="T23" fmla="*/ 270206 h 96"/>
                                    <a:gd name="T24" fmla="*/ 387131 w 145"/>
                                    <a:gd name="T25" fmla="*/ 270206 h 96"/>
                                    <a:gd name="T26" fmla="*/ 387131 w 145"/>
                                    <a:gd name="T27" fmla="*/ 270206 h 96"/>
                                    <a:gd name="T28" fmla="*/ 387131 w 145"/>
                                    <a:gd name="T29" fmla="*/ 270206 h 96"/>
                                    <a:gd name="T30" fmla="*/ 387131 w 145"/>
                                    <a:gd name="T31" fmla="*/ 270206 h 96"/>
                                    <a:gd name="T32" fmla="*/ 401364 w 145"/>
                                    <a:gd name="T33" fmla="*/ 264517 h 96"/>
                                    <a:gd name="T34" fmla="*/ 409903 w 145"/>
                                    <a:gd name="T35" fmla="*/ 258829 h 96"/>
                                    <a:gd name="T36" fmla="*/ 412750 w 145"/>
                                    <a:gd name="T37" fmla="*/ 255984 h 96"/>
                                    <a:gd name="T38" fmla="*/ 412750 w 145"/>
                                    <a:gd name="T39" fmla="*/ 250296 h 96"/>
                                    <a:gd name="T40" fmla="*/ 412750 w 145"/>
                                    <a:gd name="T41" fmla="*/ 247452 h 96"/>
                                    <a:gd name="T42" fmla="*/ 412750 w 145"/>
                                    <a:gd name="T43" fmla="*/ 227542 h 96"/>
                                    <a:gd name="T44" fmla="*/ 412750 w 145"/>
                                    <a:gd name="T45" fmla="*/ 227542 h 96"/>
                                    <a:gd name="T46" fmla="*/ 412750 w 145"/>
                                    <a:gd name="T47" fmla="*/ 227542 h 96"/>
                                    <a:gd name="T48" fmla="*/ 409903 w 145"/>
                                    <a:gd name="T49" fmla="*/ 219009 h 96"/>
                                    <a:gd name="T50" fmla="*/ 34159 w 145"/>
                                    <a:gd name="T51" fmla="*/ 2844 h 96"/>
                                    <a:gd name="T52" fmla="*/ 25619 w 145"/>
                                    <a:gd name="T53" fmla="*/ 2844 h 9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145" h="96">
                                      <a:moveTo>
                                        <a:pt x="9" y="1"/>
                                      </a:moveTo>
                                      <a:cubicBezTo>
                                        <a:pt x="9" y="1"/>
                                        <a:pt x="9" y="1"/>
                                        <a:pt x="9" y="1"/>
                                      </a:cubicBezTo>
                                      <a:cubicBezTo>
                                        <a:pt x="9" y="1"/>
                                        <a:pt x="9" y="1"/>
                                        <a:pt x="9" y="1"/>
                                      </a:cubicBezTo>
                                      <a:cubicBezTo>
                                        <a:pt x="4" y="4"/>
                                        <a:pt x="4" y="4"/>
                                        <a:pt x="4" y="4"/>
                                      </a:cubicBezTo>
                                      <a:cubicBezTo>
                                        <a:pt x="1" y="5"/>
                                        <a:pt x="1" y="5"/>
                                        <a:pt x="1" y="5"/>
                                      </a:cubicBezTo>
                                      <a:cubicBezTo>
                                        <a:pt x="1" y="6"/>
                                        <a:pt x="1" y="6"/>
                                        <a:pt x="0" y="6"/>
                                      </a:cubicBezTo>
                                      <a:cubicBezTo>
                                        <a:pt x="0" y="7"/>
                                        <a:pt x="0" y="8"/>
                                        <a:pt x="0" y="8"/>
                                      </a:cubicBezTo>
                                      <a:cubicBezTo>
                                        <a:pt x="0" y="9"/>
                                        <a:pt x="0" y="9"/>
                                        <a:pt x="0" y="9"/>
                                      </a:cubicBezTo>
                                      <a:cubicBezTo>
                                        <a:pt x="0" y="17"/>
                                        <a:pt x="0" y="17"/>
                                        <a:pt x="0" y="17"/>
                                      </a:cubicBezTo>
                                      <a:cubicBezTo>
                                        <a:pt x="0" y="17"/>
                                        <a:pt x="0" y="17"/>
                                        <a:pt x="0" y="17"/>
                                      </a:cubicBezTo>
                                      <a:cubicBezTo>
                                        <a:pt x="0" y="18"/>
                                        <a:pt x="0" y="19"/>
                                        <a:pt x="1" y="19"/>
                                      </a:cubicBezTo>
                                      <a:cubicBezTo>
                                        <a:pt x="133" y="95"/>
                                        <a:pt x="133" y="95"/>
                                        <a:pt x="133" y="95"/>
                                      </a:cubicBezTo>
                                      <a:cubicBezTo>
                                        <a:pt x="134" y="96"/>
                                        <a:pt x="135" y="96"/>
                                        <a:pt x="136" y="95"/>
                                      </a:cubicBezTo>
                                      <a:cubicBezTo>
                                        <a:pt x="136" y="95"/>
                                        <a:pt x="136" y="95"/>
                                        <a:pt x="136" y="95"/>
                                      </a:cubicBezTo>
                                      <a:cubicBezTo>
                                        <a:pt x="136" y="95"/>
                                        <a:pt x="136" y="95"/>
                                        <a:pt x="136" y="95"/>
                                      </a:cubicBezTo>
                                      <a:cubicBezTo>
                                        <a:pt x="136" y="95"/>
                                        <a:pt x="136" y="95"/>
                                        <a:pt x="136" y="95"/>
                                      </a:cubicBezTo>
                                      <a:cubicBezTo>
                                        <a:pt x="141" y="93"/>
                                        <a:pt x="141" y="93"/>
                                        <a:pt x="141" y="93"/>
                                      </a:cubicBezTo>
                                      <a:cubicBezTo>
                                        <a:pt x="144" y="91"/>
                                        <a:pt x="144" y="91"/>
                                        <a:pt x="144" y="91"/>
                                      </a:cubicBezTo>
                                      <a:cubicBezTo>
                                        <a:pt x="144" y="91"/>
                                        <a:pt x="145" y="90"/>
                                        <a:pt x="145" y="90"/>
                                      </a:cubicBezTo>
                                      <a:cubicBezTo>
                                        <a:pt x="145" y="89"/>
                                        <a:pt x="145" y="89"/>
                                        <a:pt x="145" y="88"/>
                                      </a:cubicBezTo>
                                      <a:cubicBezTo>
                                        <a:pt x="145" y="87"/>
                                        <a:pt x="145" y="87"/>
                                        <a:pt x="145" y="87"/>
                                      </a:cubicBezTo>
                                      <a:cubicBezTo>
                                        <a:pt x="145" y="80"/>
                                        <a:pt x="145" y="80"/>
                                        <a:pt x="145" y="80"/>
                                      </a:cubicBezTo>
                                      <a:cubicBezTo>
                                        <a:pt x="145" y="80"/>
                                        <a:pt x="145" y="80"/>
                                        <a:pt x="145" y="80"/>
                                      </a:cubicBezTo>
                                      <a:cubicBezTo>
                                        <a:pt x="145" y="80"/>
                                        <a:pt x="145" y="80"/>
                                        <a:pt x="145" y="80"/>
                                      </a:cubicBezTo>
                                      <a:cubicBezTo>
                                        <a:pt x="145" y="79"/>
                                        <a:pt x="145" y="78"/>
                                        <a:pt x="144" y="77"/>
                                      </a:cubicBezTo>
                                      <a:cubicBezTo>
                                        <a:pt x="129" y="69"/>
                                        <a:pt x="12" y="1"/>
                                        <a:pt x="12" y="1"/>
                                      </a:cubicBezTo>
                                      <a:cubicBezTo>
                                        <a:pt x="11" y="0"/>
                                        <a:pt x="10" y="0"/>
                                        <a:pt x="9" y="1"/>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135"/>
                              <wps:cNvSpPr>
                                <a:spLocks/>
                              </wps:cNvSpPr>
                              <wps:spPr bwMode="auto">
                                <a:xfrm>
                                  <a:off x="8867" y="12085"/>
                                  <a:ext cx="723" cy="477"/>
                                </a:xfrm>
                                <a:custGeom>
                                  <a:avLst/>
                                  <a:gdLst>
                                    <a:gd name="T0" fmla="*/ 0 w 145"/>
                                    <a:gd name="T1" fmla="*/ 227542 h 96"/>
                                    <a:gd name="T2" fmla="*/ 0 w 145"/>
                                    <a:gd name="T3" fmla="*/ 227542 h 96"/>
                                    <a:gd name="T4" fmla="*/ 0 w 145"/>
                                    <a:gd name="T5" fmla="*/ 227542 h 96"/>
                                    <a:gd name="T6" fmla="*/ 0 w 145"/>
                                    <a:gd name="T7" fmla="*/ 241763 h 96"/>
                                    <a:gd name="T8" fmla="*/ 0 w 145"/>
                                    <a:gd name="T9" fmla="*/ 250296 h 96"/>
                                    <a:gd name="T10" fmla="*/ 0 w 145"/>
                                    <a:gd name="T11" fmla="*/ 255984 h 96"/>
                                    <a:gd name="T12" fmla="*/ 5693 w 145"/>
                                    <a:gd name="T13" fmla="*/ 258829 h 96"/>
                                    <a:gd name="T14" fmla="*/ 8540 w 145"/>
                                    <a:gd name="T15" fmla="*/ 261673 h 96"/>
                                    <a:gd name="T16" fmla="*/ 25619 w 145"/>
                                    <a:gd name="T17" fmla="*/ 270206 h 96"/>
                                    <a:gd name="T18" fmla="*/ 25619 w 145"/>
                                    <a:gd name="T19" fmla="*/ 270206 h 96"/>
                                    <a:gd name="T20" fmla="*/ 25619 w 145"/>
                                    <a:gd name="T21" fmla="*/ 270206 h 96"/>
                                    <a:gd name="T22" fmla="*/ 34159 w 145"/>
                                    <a:gd name="T23" fmla="*/ 270206 h 96"/>
                                    <a:gd name="T24" fmla="*/ 409903 w 145"/>
                                    <a:gd name="T25" fmla="*/ 54041 h 96"/>
                                    <a:gd name="T26" fmla="*/ 412750 w 145"/>
                                    <a:gd name="T27" fmla="*/ 48353 h 96"/>
                                    <a:gd name="T28" fmla="*/ 412750 w 145"/>
                                    <a:gd name="T29" fmla="*/ 48353 h 96"/>
                                    <a:gd name="T30" fmla="*/ 412750 w 145"/>
                                    <a:gd name="T31" fmla="*/ 31287 h 96"/>
                                    <a:gd name="T32" fmla="*/ 412750 w 145"/>
                                    <a:gd name="T33" fmla="*/ 22754 h 96"/>
                                    <a:gd name="T34" fmla="*/ 412750 w 145"/>
                                    <a:gd name="T35" fmla="*/ 17066 h 96"/>
                                    <a:gd name="T36" fmla="*/ 409903 w 145"/>
                                    <a:gd name="T37" fmla="*/ 14221 h 96"/>
                                    <a:gd name="T38" fmla="*/ 407057 w 145"/>
                                    <a:gd name="T39" fmla="*/ 14221 h 96"/>
                                    <a:gd name="T40" fmla="*/ 387131 w 145"/>
                                    <a:gd name="T41" fmla="*/ 2844 h 96"/>
                                    <a:gd name="T42" fmla="*/ 387131 w 145"/>
                                    <a:gd name="T43" fmla="*/ 2844 h 96"/>
                                    <a:gd name="T44" fmla="*/ 378591 w 145"/>
                                    <a:gd name="T45" fmla="*/ 2844 h 96"/>
                                    <a:gd name="T46" fmla="*/ 2847 w 145"/>
                                    <a:gd name="T47" fmla="*/ 219009 h 96"/>
                                    <a:gd name="T48" fmla="*/ 0 w 145"/>
                                    <a:gd name="T49" fmla="*/ 227542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5"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0" y="90"/>
                                      </a:cubicBezTo>
                                      <a:cubicBezTo>
                                        <a:pt x="1" y="90"/>
                                        <a:pt x="1" y="91"/>
                                        <a:pt x="2" y="91"/>
                                      </a:cubicBezTo>
                                      <a:cubicBezTo>
                                        <a:pt x="3" y="92"/>
                                        <a:pt x="3" y="92"/>
                                        <a:pt x="3" y="92"/>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6"/>
                                      </a:cubicBezTo>
                                      <a:cubicBezTo>
                                        <a:pt x="145" y="6"/>
                                        <a:pt x="144" y="6"/>
                                        <a:pt x="144" y="5"/>
                                      </a:cubicBezTo>
                                      <a:cubicBezTo>
                                        <a:pt x="143" y="5"/>
                                        <a:pt x="143" y="5"/>
                                        <a:pt x="143" y="5"/>
                                      </a:cubicBezTo>
                                      <a:cubicBezTo>
                                        <a:pt x="136" y="1"/>
                                        <a:pt x="136" y="1"/>
                                        <a:pt x="136" y="1"/>
                                      </a:cubicBezTo>
                                      <a:cubicBezTo>
                                        <a:pt x="136" y="1"/>
                                        <a:pt x="136" y="1"/>
                                        <a:pt x="136" y="1"/>
                                      </a:cubicBezTo>
                                      <a:cubicBezTo>
                                        <a:pt x="135" y="0"/>
                                        <a:pt x="134" y="0"/>
                                        <a:pt x="133" y="1"/>
                                      </a:cubicBezTo>
                                      <a:cubicBezTo>
                                        <a:pt x="118" y="10"/>
                                        <a:pt x="2" y="77"/>
                                        <a:pt x="1" y="77"/>
                                      </a:cubicBezTo>
                                      <a:cubicBezTo>
                                        <a:pt x="1" y="78"/>
                                        <a:pt x="0" y="79"/>
                                        <a:pt x="0" y="80"/>
                                      </a:cubicBezTo>
                                    </a:path>
                                  </a:pathLst>
                                </a:custGeom>
                                <a:solidFill>
                                  <a:srgbClr val="36C1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Freeform 136"/>
                              <wps:cNvSpPr>
                                <a:spLocks/>
                              </wps:cNvSpPr>
                              <wps:spPr bwMode="auto">
                                <a:xfrm>
                                  <a:off x="10741" y="12085"/>
                                  <a:ext cx="722" cy="477"/>
                                </a:xfrm>
                                <a:custGeom>
                                  <a:avLst/>
                                  <a:gdLst>
                                    <a:gd name="T0" fmla="*/ 0 w 145"/>
                                    <a:gd name="T1" fmla="*/ 227542 h 96"/>
                                    <a:gd name="T2" fmla="*/ 0 w 145"/>
                                    <a:gd name="T3" fmla="*/ 227542 h 96"/>
                                    <a:gd name="T4" fmla="*/ 0 w 145"/>
                                    <a:gd name="T5" fmla="*/ 227542 h 96"/>
                                    <a:gd name="T6" fmla="*/ 0 w 145"/>
                                    <a:gd name="T7" fmla="*/ 241763 h 96"/>
                                    <a:gd name="T8" fmla="*/ 0 w 145"/>
                                    <a:gd name="T9" fmla="*/ 250296 h 96"/>
                                    <a:gd name="T10" fmla="*/ 0 w 145"/>
                                    <a:gd name="T11" fmla="*/ 255984 h 96"/>
                                    <a:gd name="T12" fmla="*/ 2847 w 145"/>
                                    <a:gd name="T13" fmla="*/ 258829 h 96"/>
                                    <a:gd name="T14" fmla="*/ 8540 w 145"/>
                                    <a:gd name="T15" fmla="*/ 261673 h 96"/>
                                    <a:gd name="T16" fmla="*/ 25619 w 145"/>
                                    <a:gd name="T17" fmla="*/ 270206 h 96"/>
                                    <a:gd name="T18" fmla="*/ 25619 w 145"/>
                                    <a:gd name="T19" fmla="*/ 270206 h 96"/>
                                    <a:gd name="T20" fmla="*/ 25619 w 145"/>
                                    <a:gd name="T21" fmla="*/ 270206 h 96"/>
                                    <a:gd name="T22" fmla="*/ 34159 w 145"/>
                                    <a:gd name="T23" fmla="*/ 270206 h 96"/>
                                    <a:gd name="T24" fmla="*/ 409903 w 145"/>
                                    <a:gd name="T25" fmla="*/ 54041 h 96"/>
                                    <a:gd name="T26" fmla="*/ 412750 w 145"/>
                                    <a:gd name="T27" fmla="*/ 48353 h 96"/>
                                    <a:gd name="T28" fmla="*/ 412750 w 145"/>
                                    <a:gd name="T29" fmla="*/ 48353 h 96"/>
                                    <a:gd name="T30" fmla="*/ 412750 w 145"/>
                                    <a:gd name="T31" fmla="*/ 31287 h 96"/>
                                    <a:gd name="T32" fmla="*/ 412750 w 145"/>
                                    <a:gd name="T33" fmla="*/ 22754 h 96"/>
                                    <a:gd name="T34" fmla="*/ 412750 w 145"/>
                                    <a:gd name="T35" fmla="*/ 17066 h 96"/>
                                    <a:gd name="T36" fmla="*/ 409903 w 145"/>
                                    <a:gd name="T37" fmla="*/ 14221 h 96"/>
                                    <a:gd name="T38" fmla="*/ 404210 w 145"/>
                                    <a:gd name="T39" fmla="*/ 14221 h 96"/>
                                    <a:gd name="T40" fmla="*/ 387131 w 145"/>
                                    <a:gd name="T41" fmla="*/ 2844 h 96"/>
                                    <a:gd name="T42" fmla="*/ 387131 w 145"/>
                                    <a:gd name="T43" fmla="*/ 2844 h 96"/>
                                    <a:gd name="T44" fmla="*/ 378591 w 145"/>
                                    <a:gd name="T45" fmla="*/ 2844 h 96"/>
                                    <a:gd name="T46" fmla="*/ 2847 w 145"/>
                                    <a:gd name="T47" fmla="*/ 219009 h 96"/>
                                    <a:gd name="T48" fmla="*/ 0 w 145"/>
                                    <a:gd name="T49" fmla="*/ 227542 h 9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45" h="96">
                                      <a:moveTo>
                                        <a:pt x="0" y="80"/>
                                      </a:moveTo>
                                      <a:cubicBezTo>
                                        <a:pt x="0" y="80"/>
                                        <a:pt x="0" y="80"/>
                                        <a:pt x="0" y="80"/>
                                      </a:cubicBezTo>
                                      <a:cubicBezTo>
                                        <a:pt x="0" y="80"/>
                                        <a:pt x="0" y="80"/>
                                        <a:pt x="0" y="80"/>
                                      </a:cubicBezTo>
                                      <a:cubicBezTo>
                                        <a:pt x="0" y="85"/>
                                        <a:pt x="0" y="85"/>
                                        <a:pt x="0" y="85"/>
                                      </a:cubicBezTo>
                                      <a:cubicBezTo>
                                        <a:pt x="0" y="88"/>
                                        <a:pt x="0" y="88"/>
                                        <a:pt x="0" y="88"/>
                                      </a:cubicBezTo>
                                      <a:cubicBezTo>
                                        <a:pt x="0" y="89"/>
                                        <a:pt x="0" y="89"/>
                                        <a:pt x="0" y="90"/>
                                      </a:cubicBezTo>
                                      <a:cubicBezTo>
                                        <a:pt x="0" y="90"/>
                                        <a:pt x="1" y="91"/>
                                        <a:pt x="1" y="91"/>
                                      </a:cubicBezTo>
                                      <a:cubicBezTo>
                                        <a:pt x="3" y="92"/>
                                        <a:pt x="3" y="92"/>
                                        <a:pt x="3" y="92"/>
                                      </a:cubicBezTo>
                                      <a:cubicBezTo>
                                        <a:pt x="9" y="95"/>
                                        <a:pt x="9" y="95"/>
                                        <a:pt x="9" y="95"/>
                                      </a:cubicBezTo>
                                      <a:cubicBezTo>
                                        <a:pt x="9" y="95"/>
                                        <a:pt x="9" y="95"/>
                                        <a:pt x="9" y="95"/>
                                      </a:cubicBezTo>
                                      <a:cubicBezTo>
                                        <a:pt x="9" y="95"/>
                                        <a:pt x="9" y="95"/>
                                        <a:pt x="9" y="95"/>
                                      </a:cubicBezTo>
                                      <a:cubicBezTo>
                                        <a:pt x="10" y="96"/>
                                        <a:pt x="11" y="96"/>
                                        <a:pt x="12" y="95"/>
                                      </a:cubicBezTo>
                                      <a:cubicBezTo>
                                        <a:pt x="144" y="19"/>
                                        <a:pt x="144" y="19"/>
                                        <a:pt x="144" y="19"/>
                                      </a:cubicBezTo>
                                      <a:cubicBezTo>
                                        <a:pt x="145" y="19"/>
                                        <a:pt x="145" y="18"/>
                                        <a:pt x="145" y="17"/>
                                      </a:cubicBezTo>
                                      <a:cubicBezTo>
                                        <a:pt x="145" y="17"/>
                                        <a:pt x="145" y="17"/>
                                        <a:pt x="145" y="17"/>
                                      </a:cubicBezTo>
                                      <a:cubicBezTo>
                                        <a:pt x="145" y="11"/>
                                        <a:pt x="145" y="11"/>
                                        <a:pt x="145" y="11"/>
                                      </a:cubicBezTo>
                                      <a:cubicBezTo>
                                        <a:pt x="145" y="8"/>
                                        <a:pt x="145" y="8"/>
                                        <a:pt x="145" y="8"/>
                                      </a:cubicBezTo>
                                      <a:cubicBezTo>
                                        <a:pt x="145" y="8"/>
                                        <a:pt x="145" y="7"/>
                                        <a:pt x="145" y="6"/>
                                      </a:cubicBezTo>
                                      <a:cubicBezTo>
                                        <a:pt x="145" y="6"/>
                                        <a:pt x="144" y="6"/>
                                        <a:pt x="144" y="5"/>
                                      </a:cubicBezTo>
                                      <a:cubicBezTo>
                                        <a:pt x="142" y="5"/>
                                        <a:pt x="142" y="5"/>
                                        <a:pt x="142" y="5"/>
                                      </a:cubicBezTo>
                                      <a:cubicBezTo>
                                        <a:pt x="136" y="1"/>
                                        <a:pt x="136" y="1"/>
                                        <a:pt x="136" y="1"/>
                                      </a:cubicBezTo>
                                      <a:cubicBezTo>
                                        <a:pt x="136" y="1"/>
                                        <a:pt x="136" y="1"/>
                                        <a:pt x="136" y="1"/>
                                      </a:cubicBezTo>
                                      <a:cubicBezTo>
                                        <a:pt x="135" y="0"/>
                                        <a:pt x="134" y="0"/>
                                        <a:pt x="133" y="1"/>
                                      </a:cubicBezTo>
                                      <a:cubicBezTo>
                                        <a:pt x="118" y="10"/>
                                        <a:pt x="1" y="77"/>
                                        <a:pt x="1" y="77"/>
                                      </a:cubicBezTo>
                                      <a:cubicBezTo>
                                        <a:pt x="0" y="78"/>
                                        <a:pt x="0" y="79"/>
                                        <a:pt x="0" y="80"/>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140"/>
                              <wps:cNvSpPr>
                                <a:spLocks/>
                              </wps:cNvSpPr>
                              <wps:spPr bwMode="auto">
                                <a:xfrm>
                                  <a:off x="10582" y="12717"/>
                                  <a:ext cx="104" cy="832"/>
                                </a:xfrm>
                                <a:custGeom>
                                  <a:avLst/>
                                  <a:gdLst>
                                    <a:gd name="T0" fmla="*/ 56848 w 21"/>
                                    <a:gd name="T1" fmla="*/ 14240 h 167"/>
                                    <a:gd name="T2" fmla="*/ 56848 w 21"/>
                                    <a:gd name="T3" fmla="*/ 14240 h 167"/>
                                    <a:gd name="T4" fmla="*/ 56848 w 21"/>
                                    <a:gd name="T5" fmla="*/ 14240 h 167"/>
                                    <a:gd name="T6" fmla="*/ 42636 w 21"/>
                                    <a:gd name="T7" fmla="*/ 5696 h 167"/>
                                    <a:gd name="T8" fmla="*/ 34109 w 21"/>
                                    <a:gd name="T9" fmla="*/ 2848 h 167"/>
                                    <a:gd name="T10" fmla="*/ 31266 w 21"/>
                                    <a:gd name="T11" fmla="*/ 0 h 167"/>
                                    <a:gd name="T12" fmla="*/ 25581 w 21"/>
                                    <a:gd name="T13" fmla="*/ 2848 h 167"/>
                                    <a:gd name="T14" fmla="*/ 22739 w 21"/>
                                    <a:gd name="T15" fmla="*/ 5696 h 167"/>
                                    <a:gd name="T16" fmla="*/ 5685 w 21"/>
                                    <a:gd name="T17" fmla="*/ 14240 h 167"/>
                                    <a:gd name="T18" fmla="*/ 5685 w 21"/>
                                    <a:gd name="T19" fmla="*/ 14240 h 167"/>
                                    <a:gd name="T20" fmla="*/ 5685 w 21"/>
                                    <a:gd name="T21" fmla="*/ 14240 h 167"/>
                                    <a:gd name="T22" fmla="*/ 5685 w 21"/>
                                    <a:gd name="T23" fmla="*/ 14240 h 167"/>
                                    <a:gd name="T24" fmla="*/ 0 w 21"/>
                                    <a:gd name="T25" fmla="*/ 22784 h 167"/>
                                    <a:gd name="T26" fmla="*/ 0 w 21"/>
                                    <a:gd name="T27" fmla="*/ 455679 h 167"/>
                                    <a:gd name="T28" fmla="*/ 5685 w 21"/>
                                    <a:gd name="T29" fmla="*/ 464223 h 167"/>
                                    <a:gd name="T30" fmla="*/ 5685 w 21"/>
                                    <a:gd name="T31" fmla="*/ 464223 h 167"/>
                                    <a:gd name="T32" fmla="*/ 17054 w 21"/>
                                    <a:gd name="T33" fmla="*/ 472767 h 167"/>
                                    <a:gd name="T34" fmla="*/ 25581 w 21"/>
                                    <a:gd name="T35" fmla="*/ 475615 h 167"/>
                                    <a:gd name="T36" fmla="*/ 31266 w 21"/>
                                    <a:gd name="T37" fmla="*/ 475615 h 167"/>
                                    <a:gd name="T38" fmla="*/ 34109 w 21"/>
                                    <a:gd name="T39" fmla="*/ 475615 h 167"/>
                                    <a:gd name="T40" fmla="*/ 36951 w 21"/>
                                    <a:gd name="T41" fmla="*/ 472767 h 167"/>
                                    <a:gd name="T42" fmla="*/ 56848 w 21"/>
                                    <a:gd name="T43" fmla="*/ 464223 h 167"/>
                                    <a:gd name="T44" fmla="*/ 56848 w 21"/>
                                    <a:gd name="T45" fmla="*/ 464223 h 167"/>
                                    <a:gd name="T46" fmla="*/ 59690 w 21"/>
                                    <a:gd name="T47" fmla="*/ 455679 h 167"/>
                                    <a:gd name="T48" fmla="*/ 59690 w 21"/>
                                    <a:gd name="T49" fmla="*/ 22784 h 167"/>
                                    <a:gd name="T50" fmla="*/ 56848 w 21"/>
                                    <a:gd name="T51" fmla="*/ 14240 h 167"/>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21" h="167">
                                      <a:moveTo>
                                        <a:pt x="20" y="5"/>
                                      </a:moveTo>
                                      <a:cubicBezTo>
                                        <a:pt x="20" y="5"/>
                                        <a:pt x="20" y="5"/>
                                        <a:pt x="20" y="5"/>
                                      </a:cubicBezTo>
                                      <a:cubicBezTo>
                                        <a:pt x="20" y="5"/>
                                        <a:pt x="20" y="5"/>
                                        <a:pt x="20" y="5"/>
                                      </a:cubicBezTo>
                                      <a:cubicBezTo>
                                        <a:pt x="15" y="2"/>
                                        <a:pt x="15" y="2"/>
                                        <a:pt x="15" y="2"/>
                                      </a:cubicBezTo>
                                      <a:cubicBezTo>
                                        <a:pt x="12" y="1"/>
                                        <a:pt x="12" y="1"/>
                                        <a:pt x="12" y="1"/>
                                      </a:cubicBezTo>
                                      <a:cubicBezTo>
                                        <a:pt x="12" y="1"/>
                                        <a:pt x="11" y="0"/>
                                        <a:pt x="11" y="0"/>
                                      </a:cubicBezTo>
                                      <a:cubicBezTo>
                                        <a:pt x="10" y="0"/>
                                        <a:pt x="9" y="1"/>
                                        <a:pt x="9" y="1"/>
                                      </a:cubicBezTo>
                                      <a:cubicBezTo>
                                        <a:pt x="8" y="2"/>
                                        <a:pt x="8" y="2"/>
                                        <a:pt x="8" y="2"/>
                                      </a:cubicBezTo>
                                      <a:cubicBezTo>
                                        <a:pt x="2" y="5"/>
                                        <a:pt x="2" y="5"/>
                                        <a:pt x="2" y="5"/>
                                      </a:cubicBezTo>
                                      <a:cubicBezTo>
                                        <a:pt x="2" y="5"/>
                                        <a:pt x="2" y="5"/>
                                        <a:pt x="2" y="5"/>
                                      </a:cubicBezTo>
                                      <a:cubicBezTo>
                                        <a:pt x="2" y="5"/>
                                        <a:pt x="2" y="5"/>
                                        <a:pt x="2" y="5"/>
                                      </a:cubicBezTo>
                                      <a:cubicBezTo>
                                        <a:pt x="2" y="5"/>
                                        <a:pt x="2" y="5"/>
                                        <a:pt x="2" y="5"/>
                                      </a:cubicBezTo>
                                      <a:cubicBezTo>
                                        <a:pt x="1" y="6"/>
                                        <a:pt x="0" y="7"/>
                                        <a:pt x="0" y="8"/>
                                      </a:cubicBezTo>
                                      <a:cubicBezTo>
                                        <a:pt x="0" y="160"/>
                                        <a:pt x="0" y="160"/>
                                        <a:pt x="0" y="160"/>
                                      </a:cubicBezTo>
                                      <a:cubicBezTo>
                                        <a:pt x="0" y="161"/>
                                        <a:pt x="1" y="162"/>
                                        <a:pt x="2" y="163"/>
                                      </a:cubicBezTo>
                                      <a:cubicBezTo>
                                        <a:pt x="2" y="163"/>
                                        <a:pt x="2" y="163"/>
                                        <a:pt x="2" y="163"/>
                                      </a:cubicBezTo>
                                      <a:cubicBezTo>
                                        <a:pt x="6" y="166"/>
                                        <a:pt x="6" y="166"/>
                                        <a:pt x="6" y="166"/>
                                      </a:cubicBezTo>
                                      <a:cubicBezTo>
                                        <a:pt x="9" y="167"/>
                                        <a:pt x="9" y="167"/>
                                        <a:pt x="9" y="167"/>
                                      </a:cubicBezTo>
                                      <a:cubicBezTo>
                                        <a:pt x="9" y="167"/>
                                        <a:pt x="10" y="167"/>
                                        <a:pt x="11" y="167"/>
                                      </a:cubicBezTo>
                                      <a:cubicBezTo>
                                        <a:pt x="11" y="167"/>
                                        <a:pt x="12" y="167"/>
                                        <a:pt x="12" y="167"/>
                                      </a:cubicBezTo>
                                      <a:cubicBezTo>
                                        <a:pt x="13" y="166"/>
                                        <a:pt x="13" y="166"/>
                                        <a:pt x="13" y="166"/>
                                      </a:cubicBezTo>
                                      <a:cubicBezTo>
                                        <a:pt x="20" y="163"/>
                                        <a:pt x="20" y="163"/>
                                        <a:pt x="20" y="163"/>
                                      </a:cubicBezTo>
                                      <a:cubicBezTo>
                                        <a:pt x="20" y="163"/>
                                        <a:pt x="20" y="163"/>
                                        <a:pt x="20" y="163"/>
                                      </a:cubicBezTo>
                                      <a:cubicBezTo>
                                        <a:pt x="21" y="162"/>
                                        <a:pt x="21" y="161"/>
                                        <a:pt x="21" y="160"/>
                                      </a:cubicBezTo>
                                      <a:cubicBezTo>
                                        <a:pt x="21" y="8"/>
                                        <a:pt x="21" y="8"/>
                                        <a:pt x="21" y="8"/>
                                      </a:cubicBezTo>
                                      <a:cubicBezTo>
                                        <a:pt x="21" y="7"/>
                                        <a:pt x="21" y="6"/>
                                        <a:pt x="20" y="5"/>
                                      </a:cubicBezTo>
                                    </a:path>
                                  </a:pathLst>
                                </a:custGeom>
                                <a:solidFill>
                                  <a:srgbClr val="00A9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0D8115F">
                    <v:group id="Group 699" style="position:absolute;margin-left:-39.7pt;margin-top:442.9pt;width:559pt;height:235.3pt;z-index:-251522048;mso-position-horizontal-relative:page;mso-position-vertical-relative:page" alt="background" coordsize="11179,4708" coordorigin="284,8841" o:spid="_x0000_s1026" w14:anchorId="5933AA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">
                      <v:shape id="Freeform 31" style="position:absolute;left:443;top:8841;width:722;height:479;visibility:visible;mso-wrap-style:square;v-text-anchor:top" coordsize="145,96" o:spid="_x0000_s1027" fillcolor="#36c199" stroked="f" path="m9,1v,,,,,c9,1,9,1,9,1,4,4,4,4,4,4,1,5,1,5,1,5,1,6,,6,,7v,,,1,,1c,10,,10,,10v,7,,7,,7c,17,,17,,17v,,,,,c,17,,17,,17v,1,,2,1,2c133,96,133,96,133,96v1,,2,,3,c136,96,136,96,136,96v,,,,,c136,96,136,96,136,96v5,-3,5,-3,5,-3c144,91,144,91,144,91v,,1,,1,-1c145,90,145,89,145,88v,-1,,-1,,-1c145,80,145,80,145,80v,,,,,c145,79,145,78,144,77,129,69,12,1,12,1,11,,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">
                        <v:path arrowok="t" o:connecttype="custom" o:connectlocs="127565,14225;127565,14225;127565,14225;56694,56901;14176,71122;0,99572;0,113797;0,142248;0,241820;0,241820;0,241820;0,241820;14176,270271;1885122,1365574;1927645,1365574;1927645,1365574;1927645,1365574;1927645,1365574;1998516,1322898;2041034,1294453;2055210,1280227;2055210,1251777;2055210,1237551;2055210,1137979;2055210,1137979;2041034,1095303;170088,14225;127565,14225" o:connectangles="0,0,0,0,0,0,0,0,0,0,0,0,0,0,0,0,0,0,0,0,0,0,0,0,0,0,0,0"/>
                      </v:shape>
                      <v:shape id="Freeform 39" style="position:absolute;left:1380;top:8841;width:723;height:479;visibility:visible;mso-wrap-style:square;v-text-anchor:top" coordsize="145,96" o:spid="_x0000_s1028" fillcolor="#36c199" stroked="f" path="m,80v,,,,,c,80,,80,,80v,6,,6,,6c,88,,88,,88v,1,,2,,2c,91,1,91,1,91v2,1,2,1,2,1c9,96,9,96,9,96v,,,,,c9,96,9,96,9,96v,,,,,c10,96,11,96,12,96,144,19,144,19,144,19v1,,1,-1,1,-2c145,17,145,17,145,17v,-6,,-6,,-6c145,8,145,8,145,8v,,,-1,,-1c144,6,144,6,144,5v-2,,-2,,-2,c136,1,136,1,136,1v,,,,,c136,1,136,1,136,1v-1,,-2,-1,-3,c118,10,1,77,1,77,,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">
                        <v:path arrowok="t" o:connecttype="custom" o:connectlocs="0,1137979;0,1137979;0,1137979;0,1223326;0,1251777;0,1280227;14196,1294453;42582,1308673;127742,1365574;127742,1365574;127742,1365574;127742,1365574;170324,1365574;2043861,270271;2058057,241820;2058057,241820;2058057,156473;2058057,113797;2058057,99572;2043861,71122;2015475,71122;1930315,14225;1930315,14225;1930315,14225;1887733,14225;14196,1095303;0,1137979" o:connectangles="0,0,0,0,0,0,0,0,0,0,0,0,0,0,0,0,0,0,0,0,0,0,0,0,0,0,0"/>
                      </v:shape>
                      <v:shape id="Freeform 41" style="position:absolute;left:2316;top:8841;width:723;height:479;visibility:visible;mso-wrap-style:square;v-text-anchor:top" coordsize="145,96" o:spid="_x0000_s1029" fillcolor="#00a9ce" stroked="f" path="m9,1v,,,,,c9,1,9,1,9,1,4,4,4,4,4,4,1,5,1,5,1,5,1,6,,6,,7v,,,1,,1c,10,,10,,10v,7,,7,,7c,17,,17,,17v,,,,,c,17,,17,,17v,1,,2,1,2c133,96,133,96,133,96v1,,2,,3,c136,96,136,96,136,96v5,-3,5,-3,5,-3c144,91,144,91,144,91v,,,,1,-1c145,90,145,89,145,88v,-1,,-1,,-1c145,80,145,80,145,80v,,,,,c145,80,145,80,145,80v,-1,,-2,-1,-3c129,69,12,1,12,1,11,,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">
                        <v:path arrowok="t" o:connecttype="custom" o:connectlocs="127742,14225;127742,14225;127742,14225;56773,56901;14196,71122;0,99572;0,113797;0,142248;0,241820;0,241820;0,241820;0,241820;14196,270271;1887733,1365574;1930315,1365574;1930315,1365574;2001284,1322898;2043861,1294453;2058057,1280227;2058057,1251777;2058057,1237551;2058057,1137979;2058057,1137979;2058057,1137979;2043861,1095303;170324,14225;127742,14225" o:connectangles="0,0,0,0,0,0,0,0,0,0,0,0,0,0,0,0,0,0,0,0,0,0,0,0,0,0,0"/>
                      </v:shape>
                      <v:shape id="Freeform 42" style="position:absolute;left:4185;top:8841;width:727;height:479;visibility:visible;mso-wrap-style:square;v-text-anchor:top" coordsize="146,96" o:spid="_x0000_s1030" fillcolor="#36c199" stroked="f" path="m9,1v,,,,,c9,1,9,1,9,1,5,4,5,4,5,4,2,5,2,5,2,5,2,6,1,6,1,7,1,7,,8,,8v,2,,2,,2c,17,,17,,17v,,,,,c,17,,17,,17v,,,,,c,18,1,19,2,19,134,96,134,96,134,96v1,,2,,3,c137,96,137,96,137,96v5,-3,5,-3,5,-3c144,91,144,91,144,91v1,,1,,2,-1c146,90,146,89,146,88v,-1,,-1,,-1c146,80,146,80,146,80v,,,,,c146,80,146,80,146,80v,-1,-1,-2,-2,-3c130,69,13,1,13,1,12,,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">
                        <v:path arrowok="t" o:connecttype="custom" o:connectlocs="127474,14225;127474,14225;127474,14225;70818,56901;28328,71122;14162,99572;0,113797;0,142248;0,241820;0,241820;0,241820;0,241820;28328,270271;1897953,1365574;1940443,1365574;1940443,1365574;2011260,1322898;2039589,1294453;2067917,1280227;2067917,1251777;2067917,1237551;2067917,1137979;2067917,1137979;2067917,1137979;2039589,1095303;184130,14225;127474,14225" o:connectangles="0,0,0,0,0,0,0,0,0,0,0,0,0,0,0,0,0,0,0,0,0,0,0,0,0,0,0"/>
                      </v:shape>
                      <v:shape id="Freeform 46" style="position:absolute;left:3093;top:9474;width:106;height:837;visibility:visible;mso-wrap-style:square;v-text-anchor:top" coordsize="21,168" o:spid="_x0000_s1031" fillcolor="#00a9ce" stroked="f" path="m19,5v,,,,,c19,5,19,5,19,5,14,2,14,2,14,2,12,1,12,1,12,1,11,1,11,,10,,10,,9,1,9,1,7,2,7,2,7,2,1,5,1,5,1,5v,,,,,c,6,,7,,8,,160,,160,,160v,1,,2,1,3c1,163,1,163,1,163v,,,,,c1,163,1,163,1,163v5,3,5,3,5,3c9,167,9,167,9,167v,,1,1,1,1c11,168,11,167,12,167v1,-1,1,-1,1,-1c19,163,19,163,19,163v,,,,,c20,162,21,161,21,160,21,8,21,8,21,8,21,7,20,6,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">
                        <v:path arrowok="t" o:connecttype="custom" o:connectlocs="275499,70901;275499,70901;275499,70901;203000,28358;173996,14179;144998,0;130501,14179;101498,28358;14502,70901;14502,70901;0,113438;0,2268798;14502,2311336;14502,2311336;14502,2311336;14502,2311336;87001,2353878;130501,2368057;144998,2382237;173996,2368057;188498,2353878;275499,2311336;275499,2311336;304498,2268798;304498,113438;275499,70901" o:connectangles="0,0,0,0,0,0,0,0,0,0,0,0,0,0,0,0,0,0,0,0,0,0,0,0,0,0"/>
                      </v:shape>
                      <v:shape id="Freeform 49" style="position:absolute;left:5121;top:8841;width:728;height:479;visibility:visible;mso-wrap-style:square;v-text-anchor:top" coordsize="146,96" o:spid="_x0000_s1032" fillcolor="#36c199" stroked="f" path="m,80v,,,,,c,80,,80,,80v,6,,6,,6c,88,,88,,88v,1,,2,1,2c1,91,1,91,2,91v1,1,1,1,1,1c9,96,9,96,9,96v,,,,,c9,96,9,96,9,96v,,,,,c10,96,11,96,12,96,144,19,144,19,144,19v1,,2,-1,2,-2c146,17,146,17,146,17v,-6,,-6,,-6c146,8,146,8,146,8v,,,-1,-1,-1c145,6,145,6,144,5v-1,,-1,,-1,c137,1,137,1,137,1v,,,,,c137,1,137,1,137,1v-1,,-2,-1,-3,c119,10,2,77,2,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">
                        <v:path arrowok="t" o:connecttype="custom" o:connectlocs="0,1137979;0,1137979;0,1137979;0,1223326;0,1251777;14206,1280227;28412,1294453;42613,1308673;127844,1365574;127844,1365574;127844,1365574;127844,1365574;170462,1365574;2045515,270271;2073927,241820;2073927,241820;2073927,156473;2073927,113797;2059721,99572;2045515,71122;2031314,71122;1946084,14225;1946084,14225;1946084,14225;1903466,14225;28412,1095303;0,1137979" o:connectangles="0,0,0,0,0,0,0,0,0,0,0,0,0,0,0,0,0,0,0,0,0,0,0,0,0,0,0"/>
                      </v:shape>
                      <v:shape id="Freeform 50" style="position:absolute;left:6994;top:8841;width:728;height:479;visibility:visible;mso-wrap-style:square;v-text-anchor:top" coordsize="146,96" o:spid="_x0000_s1033" fillcolor="#36c199" stroked="f" path="m,80v,,,,,c,80,,80,,80v,6,,6,,6c,88,,88,,88v,1,,2,1,2c1,91,1,91,2,91v1,1,1,1,1,1c9,96,9,96,9,96v,,,,,c9,96,9,96,9,96v,,,,,c10,96,11,96,12,96,144,19,144,19,144,19v1,,2,-1,2,-2c146,17,146,17,146,17v,-6,,-6,,-6c146,8,146,8,146,8v,,,-1,-1,-1c145,6,145,6,144,5v-1,,-1,,-1,c137,1,137,1,137,1v,,,,,c137,1,137,1,137,1v-1,,-2,-1,-3,c119,10,2,77,2,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">
                        <v:path arrowok="t" o:connecttype="custom" o:connectlocs="0,1137979;0,1137979;0,1137979;0,1223326;0,1251777;14206,1280227;28412,1294453;42613,1308673;127844,1365574;127844,1365574;127844,1365574;127844,1365574;170462,1365574;2045515,270271;2073927,241820;2073927,241820;2073927,156473;2073927,113797;2059721,99572;2045515,71122;2031314,71122;1946084,14225;1946084,14225;1946084,14225;1903466,14225;28412,1095303;0,1137979" o:connectangles="0,0,0,0,0,0,0,0,0,0,0,0,0,0,0,0,0,0,0,0,0,0,0,0,0,0,0"/>
                      </v:shape>
                      <v:shape id="Freeform 52" style="position:absolute;left:6058;top:8841;width:727;height:479;visibility:visible;mso-wrap-style:square;v-text-anchor:top" coordsize="146,96" o:spid="_x0000_s1034" fillcolor="#36c199" stroked="f" path="m9,1v,,,,,c9,1,9,1,9,1,4,4,4,4,4,4,2,5,2,5,2,5,1,6,1,6,1,7,,7,,8,,8v,2,,2,,2c,17,,17,,17v,,,,,c,17,,17,,17v,,,,,c,18,1,19,2,19,134,96,134,96,134,96v1,,2,,3,c137,96,137,96,137,96v5,-3,5,-3,5,-3c144,91,144,91,144,91v1,,1,,1,-1c146,90,146,89,146,88v,-1,,-1,,-1c146,80,146,80,146,80v,,,,,c146,80,146,80,146,80v,-1,-1,-2,-2,-3c129,69,12,1,12,1,11,,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">
                        <v:path arrowok="t" o:connecttype="custom" o:connectlocs="127474,14225;127474,14225;127474,14225;56656,56901;28328,71122;14162,99572;0,113797;0,142248;0,241820;0,241820;0,241820;0,241820;28328,270271;1897953,1365574;1940443,1365574;1940443,1365574;2011260,1322898;2039589,1294453;2053755,1280227;2067917,1251777;2067917,1237551;2067917,1137979;2067917,1137979;2067917,1137979;2039589,1095303;169964,14225;127474,14225" o:connectangles="0,0,0,0,0,0,0,0,0,0,0,0,0,0,0,0,0,0,0,0,0,0,0,0,0,0,0"/>
                      </v:shape>
                      <v:shape id="Freeform 53" style="position:absolute;left:4966;top:9474;width:106;height:837;visibility:visible;mso-wrap-style:square;v-text-anchor:top" coordsize="21,168" o:spid="_x0000_s1035" fillcolor="#36c199" stroked="f" path="m19,5v,,,,,c19,5,19,5,19,5,14,2,14,2,14,2,12,1,12,1,12,1,11,1,11,,10,,10,,9,1,8,1,7,2,7,2,7,2,1,5,1,5,1,5v,,,,,c,6,,7,,8,,160,,160,,160v,1,,2,1,3c1,163,1,163,1,163v5,3,5,3,5,3c9,167,9,167,9,167v,,1,1,1,1c11,168,11,167,12,167v1,-1,1,-1,1,-1c19,163,19,163,19,163v,,,,,c20,162,21,161,21,160,21,8,21,8,21,8,21,7,20,6,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">
                        <v:path arrowok="t" o:connecttype="custom" o:connectlocs="275499,70901;275499,70901;275499,70901;203000,28358;173996,14179;144998,0;115999,14179;101498,28358;14502,70901;14502,70901;0,113438;0,2268798;14502,2311336;14502,2311336;87001,2353878;130501,2368057;144998,2382237;173996,2368057;188498,2353878;275499,2311336;275499,2311336;304498,2268798;304498,113438;275499,70901" o:connectangles="0,0,0,0,0,0,0,0,0,0,0,0,0,0,0,0,0,0,0,0,0,0,0,0"/>
                      </v:shape>
                      <v:shape id="Freeform 55" style="position:absolute;left:7931;top:8841;width:727;height:479;visibility:visible;mso-wrap-style:square;v-text-anchor:top" coordsize="146,96" o:spid="_x0000_s1036" fillcolor="#36c199" stroked="f" path="m9,1v,,,,,c9,1,9,1,9,1,4,4,4,4,4,4,2,5,2,5,2,5,1,6,1,6,,7v,,,1,,1c,10,,10,,10v,7,,7,,7c,17,,17,,17v,,,,,c,17,,17,,17v,1,1,2,2,2c133,96,133,96,133,96v1,,3,,4,c137,96,137,96,137,96v4,-3,4,-3,4,-3c144,91,144,91,144,91v,,1,,1,-1c145,90,146,89,146,88v,-1,,-1,,-1c146,80,146,80,146,80v,,,,,c146,79,145,78,144,77,129,69,12,1,12,1,11,,10,1,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">
                        <v:path arrowok="t" o:connecttype="custom" o:connectlocs="127474,14225;127474,14225;127474,14225;56656,56901;28328,71122;0,99572;0,113797;0,142248;0,241820;0,241820;0,241820;0,241820;28328,270271;1883786,1365574;1940443,1365574;1940443,1365574;1997099,1322898;2039589,1294453;2053755,1280227;2067917,1251777;2067917,1237551;2067917,1137979;2067917,1137979;2039589,1095303;169964,14225;127474,14225" o:connectangles="0,0,0,0,0,0,0,0,0,0,0,0,0,0,0,0,0,0,0,0,0,0,0,0,0,0"/>
                      </v:shape>
                      <v:shape id="Freeform 59" style="position:absolute;left:8708;top:9474;width:105;height:837;visibility:visible;mso-wrap-style:square;v-text-anchor:top" coordsize="21,168" o:spid="_x0000_s1037" fillcolor="#36c199" stroked="f" path="m20,5v,,,,,c20,5,20,5,20,5,15,2,15,2,15,2,12,1,12,1,12,1,12,1,11,,11,,10,,10,1,9,1,8,2,8,2,8,2,2,5,2,5,2,5v,,,,,c2,5,2,5,2,5v,,,,,c1,6,,7,,8,,160,,160,,160v,1,1,2,2,3c2,163,2,163,2,163v5,3,5,3,5,3c9,167,9,167,9,167v1,,1,1,2,1c11,168,12,167,12,167v2,-1,2,-1,2,-1c20,163,20,163,20,163v,,,,,c21,162,21,161,21,160,21,8,21,8,21,8v,-1,,-2,-1,-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">
                        <v:path arrowok="t" o:connecttype="custom" o:connectlocs="284240,70901;284240,70901;284240,70901;213180,28358;170545,14179;156330,0;127905,14179;113695,28358;28425,70901;28425,70901;28425,70901;28425,70901;0,113438;0,2268798;28425,2311336;28425,2311336;99485,2353878;127905,2368057;156330,2382237;170545,2368057;198965,2353878;284240,2311336;284240,2311336;298450,2268798;298450,113438;284240,70901" o:connectangles="0,0,0,0,0,0,0,0,0,0,0,0,0,0,0,0,0,0,0,0,0,0,0,0,0,0"/>
                      </v:shape>
                      <v:shape id="Freeform 61" style="position:absolute;left:443;top:10465;width:722;height:479;visibility:visible;mso-wrap-style:square;v-text-anchor:top" coordsize="145,96" o:spid="_x0000_s1038" fillcolor="#36c199" stroked="f" path="m,79v,,,,,c,79,,79,,79v,6,,6,,6c,88,,88,,88v,,,1,,2c,90,1,90,1,91v2,,2,,2,c9,95,9,95,9,95v,,,,,c9,95,9,95,9,95v,,,,,c10,95,11,96,12,95,144,19,144,19,144,19v1,-1,1,-2,1,-3c145,16,145,16,145,16v,-5,,-5,,-5c145,8,145,8,145,8v,-1,,-2,,-2c145,5,144,5,144,5,142,4,142,4,142,4,136,1,136,1,136,1v,,,,,c136,1,136,1,136,1v,,,,,c135,,134,,133,1,118,9,1,77,1,77,,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">
                        <v:path arrowok="t" o:connecttype="custom" o:connectlocs="0,1123754;0,1123754;0,1123754;0,1209101;0,1251777;0,1280227;14176,1294453;42523,1294453;127565,1351349;127565,1351349;127565,1351349;127565,1351349;170088,1351349;2041034,270271;2055210,227595;2055210,227595;2055210,156473;2055210,113797;2055210,85347;2041034,71122;2012687,56901;1927645,14225;1927645,14225;1927645,14225;1927645,14225;1885122,14225;14176,1095303;0,1123754" o:connectangles="0,0,0,0,0,0,0,0,0,0,0,0,0,0,0,0,0,0,0,0,0,0,0,0,0,0,0,0"/>
                      </v:shape>
                      <v:shape id="Freeform 62" style="position:absolute;left:1380;top:10465;width:723;height:479;visibility:visible;mso-wrap-style:square;v-text-anchor:top" coordsize="145,96" o:spid="_x0000_s1039" fillcolor="#36c199" stroked="f" path="m9,1v,,,,,c9,,9,,9,,4,3,4,3,4,3,1,5,1,5,1,5,1,5,,5,,6v,,,1,,2c,9,,9,,9v,7,,7,,7c,16,,16,,16v,1,,2,1,3c133,95,133,95,133,95v1,1,2,,3,c136,95,136,95,136,95v,,,,,c141,92,141,92,141,92v3,-1,3,-1,3,-1c144,90,144,90,145,90v,-1,,-2,,-2c145,86,145,86,145,86v,-7,,-7,,-7c145,79,145,79,145,79v,,,,,c145,79,145,79,145,79v,-1,,-2,-1,-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">
                        <v:path arrowok="t" o:connecttype="custom" o:connectlocs="127742,14225;127742,14225;127742,0;56773,42676;14196,71122;0,85347;0,113797;0,128023;0,227595;0,227595;14196,270271;1887733,1351349;1930315,1351349;1930315,1351349;1930315,1351349;2001284,1308673;2043861,1294453;2058057,1280227;2058057,1251777;2058057,1223326;2058057,1123754;2058057,1123754;2058057,1123754;2058057,1123754;2043861,1095303;170324,14225;127742,14225" o:connectangles="0,0,0,0,0,0,0,0,0,0,0,0,0,0,0,0,0,0,0,0,0,0,0,0,0,0,0"/>
                      </v:shape>
                      <v:shape id="Freeform 64" style="position:absolute;left:2316;top:10465;width:723;height:479;visibility:visible;mso-wrap-style:square;v-text-anchor:top" coordsize="145,96" o:spid="_x0000_s1040" fillcolor="#36c199" stroked="f" path="m,79v,,,,,c,79,,79,,79v,6,,6,,6c,88,,88,,88v,,,1,,2c,90,1,90,1,91v1,,1,,1,c9,95,9,95,9,95v,,,,,c10,95,11,96,12,95,144,19,144,19,144,19v1,-1,1,-2,1,-3c145,16,145,16,145,16v,-5,,-5,,-5c145,8,145,8,145,8v,-1,,-2,,-2c144,5,144,5,143,5,142,4,142,4,142,4,136,1,136,1,136,1v,,,,,c136,1,136,1,136,1,135,,134,,133,1,118,9,1,77,1,77,,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">
                        <v:path arrowok="t" o:connecttype="custom" o:connectlocs="0,1123754;0,1123754;0,1123754;0,1209101;0,1251777;0,1280227;14196,1294453;28386,1294453;127742,1351349;127742,1351349;170324,1351349;2043861,270271;2058057,227595;2058057,227595;2058057,156473;2058057,113797;2058057,85347;2029670,71122;2015475,56901;1930315,14225;1930315,14225;1930315,14225;1887733,14225;14196,1095303;0,1123754" o:connectangles="0,0,0,0,0,0,0,0,0,0,0,0,0,0,0,0,0,0,0,0,0,0,0,0,0"/>
                      </v:shape>
                      <v:shape id="Freeform 66" style="position:absolute;left:3248;top:10465;width:728;height:479;visibility:visible;mso-wrap-style:square;v-text-anchor:top" coordsize="146,96" o:spid="_x0000_s1041" fillcolor="#00a9ce" stroked="f" path="m10,1v,,,,,c10,,10,,10,,5,3,5,3,5,3,2,5,2,5,2,5v,,-1,,-1,1c1,6,,7,,8,,9,,9,,9v,7,,7,,7c,16,,16,,16v,,,,,c1,17,1,18,2,19,134,95,134,95,134,95v1,1,2,,3,c137,95,137,95,137,95v,,,,,c142,92,142,92,142,92v2,-1,2,-1,2,-1c145,90,145,90,146,90v,-1,,-2,,-2c146,86,146,86,146,86v,-7,,-7,,-7c146,79,146,79,146,79v,,,,,c146,79,146,79,146,79v,-1,-1,-2,-2,-2c130,68,13,1,13,1,12,,10,,10,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">
                        <v:path arrowok="t" o:connecttype="custom" o:connectlocs="142050,14225;142050,14225;142050,0;71025,42676;28412,71122;14206,85347;0,113797;0,128023;0,227595;0,227595;0,227595;28412,270271;1903466,1351349;1946084,1351349;1946084,1351349;1946084,1351349;2017108,1308673;2045515,1294453;2073927,1280227;2073927,1251777;2073927,1223326;2073927,1123754;2073927,1123754;2073927,1123754;2073927,1123754;2045515,1095303;184663,14225;142050,14225" o:connectangles="0,0,0,0,0,0,0,0,0,0,0,0,0,0,0,0,0,0,0,0,0,0,0,0,0,0,0,0"/>
                      </v:shape>
                      <v:shape id="Freeform 67" style="position:absolute;left:4030;top:11098;width:105;height:831;visibility:visible;mso-wrap-style:square;v-text-anchor:top" coordsize="21,167" o:spid="_x0000_s1042" fillcolor="#36c199" stroked="f" path="m19,5v,,,,,c19,5,19,5,19,5,14,2,14,2,14,2,12,,12,,12,,11,,11,,10,,10,,9,,9,,7,1,7,1,7,1,1,5,1,5,1,5v,,,,,c,5,,6,,7,,160,,160,,160v,1,,2,1,2c1,162,1,162,1,162v5,3,5,3,5,3c9,167,9,167,9,167v,,1,,1,c11,167,11,167,12,167v1,-1,1,-1,1,-1c19,162,19,162,19,162v,,,,,c20,162,21,161,21,160,21,7,21,7,21,7,21,6,20,5,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">
                        <v:path arrowok="t" o:connecttype="custom" o:connectlocs="270025,70764;270025,70764;270025,70764;198965,28304;170545,0;142120,0;127905,0;99485,14152;14210,70764;14210,70764;0,99068;0,2264455;14210,2292759;14210,2292759;85270,2335219;127905,2363523;142120,2363523;170545,2363523;184755,2349371;270025,2292759;270025,2292759;298450,2264455;298450,99068;270025,70764" o:connectangles="0,0,0,0,0,0,0,0,0,0,0,0,0,0,0,0,0,0,0,0,0,0,0,0"/>
                      </v:shape>
                      <v:shape id="Freeform 68" style="position:absolute;left:284;top:11098;width:104;height:831;visibility:visible;mso-wrap-style:square;v-text-anchor:top" coordsize="21,167" o:spid="_x0000_s1043" fillcolor="#36c199" stroked="f" path="m20,5v,,,,,c20,5,20,5,20,5,15,2,15,2,15,2,12,,12,,12,v,,-1,,-1,c10,,9,,9,,8,1,8,1,8,1,2,5,2,5,2,5v,,,,,c1,5,,6,,7,,160,,160,,160v,1,1,2,2,2c2,162,2,162,2,162v4,3,4,3,4,3c9,167,9,167,9,167v,,1,,2,c11,167,12,167,12,167v1,-1,1,-1,1,-1c20,162,20,162,20,162v,,,,,c21,162,21,161,21,160,21,7,21,7,21,7v,-1,,-2,-1,-2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">
                        <v:path arrowok="t" o:connecttype="custom" o:connectlocs="281533,70764;281533,70764;281533,70764;211150,28304;168921,0;154841,0;126687,0;112612,14152;28154,70764;28154,70764;0,99068;0,2264455;28154,2292759;28154,2292759;84458,2335219;126687,2363523;154841,2363523;168921,2363523;182995,2349371;281533,2292759;281533,2292759;295608,2264455;295608,99068;281533,70764" o:connectangles="0,0,0,0,0,0,0,0,0,0,0,0,0,0,0,0,0,0,0,0,0,0,0,0"/>
                      </v:shape>
                      <v:shape id="Freeform 70" style="position:absolute;left:4185;top:10465;width:727;height:479;visibility:visible;mso-wrap-style:square;v-text-anchor:top" coordsize="146,96" o:spid="_x0000_s1044" fillcolor="#36c199" stroked="f" path="m,79v,,,,,c,79,,79,,79v,6,,6,,6c,88,,88,,88v,,1,1,1,2c1,90,2,90,2,91v1,,1,,1,c9,95,9,95,9,95v,,,,,c9,95,9,95,9,95v1,,3,1,4,c144,19,144,19,144,19v1,-1,2,-2,2,-3c146,16,146,16,146,16v,-5,,-5,,-5c146,8,146,8,146,8v,-1,,-2,,-2c145,5,145,5,144,5,143,4,143,4,143,4,137,1,137,1,137,1v,,,,,c137,1,137,1,137,1v,,,,,c136,,135,,134,1,119,9,2,77,2,77,1,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">
                        <v:path arrowok="t" o:connecttype="custom" o:connectlocs="0,1123754;0,1123754;0,1123754;0,1209101;0,1251777;14162,1280227;28328,1294453;42490,1294453;127474,1351349;127474,1351349;127474,1351349;184130,1351349;2039589,270271;2067917,227595;2067917,227595;2067917,156473;2067917,113797;2067917,85347;2039589,71122;2025427,56901;1940443,14225;1940443,14225;1940443,14225;1940443,14225;1897953,14225;28328,1095303;0,1123754" o:connectangles="0,0,0,0,0,0,0,0,0,0,0,0,0,0,0,0,0,0,0,0,0,0,0,0,0,0,0"/>
                      </v:shape>
                      <v:shape id="Freeform 71" style="position:absolute;left:5121;top:10465;width:728;height:479;visibility:visible;mso-wrap-style:square;v-text-anchor:top" coordsize="146,96" o:spid="_x0000_s1045" fillcolor="#36c199" stroked="f" path="m9,1v,,,,,c9,,9,,9,,4,3,4,3,4,3,2,5,2,5,2,5,1,5,1,5,1,6,,6,,7,,8,,9,,9,,9v,7,,7,,7c,16,,16,,16v,1,1,2,2,3c134,95,134,95,134,95v1,1,2,,3,c137,95,137,95,137,95v,,,,,c142,92,142,92,142,92v2,-1,2,-1,2,-1c145,90,145,90,145,90v1,-1,1,-2,1,-2c146,86,146,86,146,86v,-7,,-7,,-7c146,79,146,79,146,79v,,,,,c146,79,146,79,146,79v,-1,-1,-2,-2,-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">
                        <v:path arrowok="t" o:connecttype="custom" o:connectlocs="127844,14225;127844,14225;127844,0;56819,42676;28412,71122;14206,85347;0,113797;0,128023;0,227595;0,227595;28412,270271;1903466,1351349;1946084,1351349;1946084,1351349;1946084,1351349;2017108,1308673;2045515,1294453;2059721,1280227;2073927,1251777;2073927,1223326;2073927,1123754;2073927,1123754;2073927,1123754;2073927,1123754;2045515,1095303;170462,14225;127844,14225" o:connectangles="0,0,0,0,0,0,0,0,0,0,0,0,0,0,0,0,0,0,0,0,0,0,0,0,0,0,0"/>
                      </v:shape>
                      <v:shape id="Freeform 74" style="position:absolute;left:6058;top:10465;width:727;height:479;visibility:visible;mso-wrap-style:square;v-text-anchor:top" coordsize="146,96" o:spid="_x0000_s1046" fillcolor="#36c199" stroked="f" path="m,79v,,,,,c,79,,79,,79v,6,,6,,6c,88,,88,,88v,,,1,1,2c1,90,1,90,2,91v1,,1,,1,c9,95,9,95,9,95v,,,,,c10,95,11,96,12,95,144,19,144,19,144,19v1,-1,2,-2,2,-3c146,16,146,16,146,16v,-5,,-5,,-5c146,8,146,8,146,8v,-1,,-2,-1,-2c145,5,145,5,144,5,143,4,143,4,143,4,137,1,137,1,137,1v,,,,,c137,1,137,1,137,1,136,,135,,134,1,119,9,2,77,2,77,1,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">
                        <v:path arrowok="t" o:connecttype="custom" o:connectlocs="0,1123754;0,1123754;0,1123754;0,1209101;0,1251777;14162,1280227;28328,1294453;42490,1294453;127474,1351349;127474,1351349;169964,1351349;2039589,270271;2067917,227595;2067917,227595;2067917,156473;2067917,113797;2053755,85347;2039589,71122;2025427,56901;1940443,14225;1940443,14225;1940443,14225;1897953,14225;28328,1095303;0,1123754" o:connectangles="0,0,0,0,0,0,0,0,0,0,0,0,0,0,0,0,0,0,0,0,0,0,0,0,0"/>
                      </v:shape>
                      <v:shape id="Freeform 75" style="position:absolute;left:6994;top:10465;width:728;height:479;visibility:visible;mso-wrap-style:square;v-text-anchor:top" coordsize="146,96" o:spid="_x0000_s1047" fillcolor="#36c199" stroked="f" path="m9,1v,,,,,c9,,9,,9,,4,3,4,3,4,3,2,5,2,5,2,5,1,5,1,5,1,6,,6,,7,,8,,9,,9,,9v,7,,7,,7c,16,,16,,16v,,,,,c,17,1,18,2,19,134,95,134,95,134,95v1,1,2,,3,c137,95,137,95,137,95v,,,,,c142,92,142,92,142,92v2,-1,2,-1,2,-1c145,90,145,90,145,90v1,-1,1,-2,1,-2c146,86,146,86,146,86v,-7,,-7,,-7c146,79,146,79,146,79v,,,,,c146,79,146,79,146,79v,-1,-1,-2,-2,-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">
                        <v:path arrowok="t" o:connecttype="custom" o:connectlocs="127844,14225;127844,14225;127844,0;56819,42676;28412,71122;14206,85347;0,113797;0,128023;0,227595;0,227595;0,227595;28412,270271;1903466,1351349;1946084,1351349;1946084,1351349;1946084,1351349;2017108,1308673;2045515,1294453;2059721,1280227;2073927,1251777;2073927,1223326;2073927,1123754;2073927,1123754;2073927,1123754;2073927,1123754;2045515,1095303;170462,14225;127844,14225" o:connectangles="0,0,0,0,0,0,0,0,0,0,0,0,0,0,0,0,0,0,0,0,0,0,0,0,0,0,0,0"/>
                      </v:shape>
                      <v:shape id="Freeform 76" style="position:absolute;left:5898;top:11098;width:110;height:831;visibility:visible;mso-wrap-style:square;v-text-anchor:top" coordsize="22,167" o:spid="_x0000_s1048" fillcolor="#00a9ce" stroked="f" path="m20,5v,,,,,c20,5,20,5,20,5,15,2,15,2,15,2,13,,13,,13,,12,,12,,11,,10,,10,,9,,8,1,8,1,8,1,2,5,2,5,2,5v,,,,,c1,5,,6,,7,,160,,160,,160v,1,1,2,2,2c2,162,2,162,2,162v5,3,5,3,5,3c9,167,9,167,9,167v1,,1,,2,c12,167,12,167,13,167v1,-1,1,-1,1,-1c20,162,20,162,20,162v,,,,,c21,162,22,161,22,160,22,7,22,7,22,7,22,6,21,5,20,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">
                        <v:path arrowok="t" o:connecttype="custom" o:connectlocs="285750,70764;285750,70764;285750,70764;214315,28304;185740,0;157165,0;128590,0;114300,14152;28575,70764;28575,70764;0,99068;0,2264455;28575,2292759;28575,2292759;100015,2335219;128590,2363523;157165,2363523;185740,2363523;200025,2349371;285750,2292759;285750,2292759;314325,2264455;314325,99068;285750,70764" o:connectangles="0,0,0,0,0,0,0,0,0,0,0,0,0,0,0,0,0,0,0,0,0,0,0,0"/>
                      </v:shape>
                      <v:shape id="Freeform 82" style="position:absolute;left:1380;top:12085;width:723;height:477;visibility:visible;mso-wrap-style:square;v-text-anchor:top" coordsize="145,96" o:spid="_x0000_s1049" fillcolor="#00a9ce" stroked="f" path="m,80v,,,,,c,80,,80,,80v,5,,5,,5c,88,,88,,88v,1,,1,,2c,90,1,91,1,91v2,1,2,1,2,1c9,95,9,95,9,95v,,,,,c9,95,9,95,9,95v,,,,,c10,96,11,96,12,95,144,19,144,19,144,19v1,,1,-1,1,-2c145,11,145,11,145,11v,-3,,-3,,-3c145,8,145,7,145,6v-1,,-1,,-1,-1c142,5,142,5,142,5,136,1,136,1,136,1v,,,,,c136,1,136,1,136,1,135,,134,,133,1,118,10,1,77,1,77,,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">
                        <v:path arrowok="t" o:connecttype="custom" o:connectlocs="0,1130599;0,1130599;0,1130599;0,1201260;0,1243658;0,1271921;14196,1286057;42582,1300188;127742,1342586;127742,1342586;127742,1342586;127742,1342586;170324,1342586;2043861,268516;2058057,240254;2058057,155457;2058057,113059;2058057,84797;2043861,70661;2015475,70661;1930315,14131;1930315,14131;1930315,14131;1887733,14131;14196,1088201;0,1130599" o:connectangles="0,0,0,0,0,0,0,0,0,0,0,0,0,0,0,0,0,0,0,0,0,0,0,0,0,0"/>
                      </v:shape>
                      <v:shape id="Freeform 83" style="position:absolute;left:2316;top:12085;width:723;height:477;visibility:visible;mso-wrap-style:square;v-text-anchor:top" coordsize="145,96" o:spid="_x0000_s1050" fillcolor="#36c199" stroked="f" path="m9,1v,,,,,c9,1,9,1,9,1,4,4,4,4,4,4,1,5,1,5,1,5,1,6,,6,,6,,7,,8,,8,,9,,9,,9v,8,,8,,8c,17,,17,,17v,1,,2,1,2c133,95,133,95,133,95v1,1,2,1,3,c136,95,136,95,136,95v,,,,,c136,95,136,95,136,95v5,-2,5,-2,5,-2c144,91,144,91,144,91v,,,-1,1,-1c145,89,145,89,145,88v,-1,,-1,,-1c145,80,145,80,145,80v,,,,,c145,80,145,80,145,80v,,,,,c145,79,145,78,144,77,129,69,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">
                        <v:path arrowok="t" o:connecttype="custom" o:connectlocs="127742,14131;127742,14131;127742,14131;56773,56529;14196,70661;0,84797;0,113059;0,127190;0,240254;0,240254;14196,268516;1887733,1342586;1930315,1342586;1930315,1342586;1930315,1342586;1930315,1342586;2001284,1314319;2043861,1286057;2058057,1271921;2058057,1243658;2058057,1229527;2058057,1130599;2058057,1130599;2058057,1130599;2058057,1130599;2043861,1088201;170324,14131;127742,14131" o:connectangles="0,0,0,0,0,0,0,0,0,0,0,0,0,0,0,0,0,0,0,0,0,0,0,0,0,0,0,0"/>
                      </v:shape>
                      <v:shape id="Freeform 84" style="position:absolute;left:1220;top:12717;width:105;height:832;visibility:visible;mso-wrap-style:square;v-text-anchor:top" coordsize="21,167" o:spid="_x0000_s1051" fillcolor="#00a9ce" stroked="f" path="m20,5v,,,,,c20,5,20,5,20,5,15,2,15,2,15,2,12,1,12,1,12,1,12,1,11,,10,,10,,9,1,9,1,8,2,8,2,8,2,1,5,1,5,1,5v,,,,,c1,6,,7,,8,,160,,160,,160v,1,1,2,1,3c1,163,1,163,1,163v5,3,5,3,5,3c9,167,9,167,9,167v,,1,,1,c11,167,12,167,12,167v1,-1,1,-1,1,-1c20,163,20,163,20,163v,,,,,c20,162,21,161,21,160,21,8,21,8,21,8,21,7,20,6,20,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">
                        <v:path arrowok="t" o:connecttype="custom" o:connectlocs="287260,70944;287260,70944;287260,70944;215445,28378;172355,14189;143630,0;129270,14189;114905,28378;14365,70944;14365,70944;0,113511;0,2270209;14365,2312776;14365,2312776;86180,2355342;129270,2369531;143630,2369531;172355,2369531;186720,2355342;287260,2312776;287260,2312776;301625,2270209;301625,113511;287260,70944" o:connectangles="0,0,0,0,0,0,0,0,0,0,0,0,0,0,0,0,0,0,0,0,0,0,0,0"/>
                      </v:shape>
                      <v:shape id="Freeform 86" style="position:absolute;left:3248;top:12085;width:728;height:477;visibility:visible;mso-wrap-style:square;v-text-anchor:top" coordsize="146,96" o:spid="_x0000_s1052" fillcolor="#36c199" stroked="f" path="m,80v,,,,,c,80,,80,,80v,5,,5,,5c,88,,88,,88v,1,1,1,1,2c1,90,2,91,2,91v1,1,1,1,1,1c10,95,10,95,10,95v,,,,,c10,95,10,95,10,95v,1,2,1,3,c144,19,144,19,144,19v1,,2,-1,2,-2c146,17,146,17,146,17v,-6,,-6,,-6c146,8,146,8,146,8v,,,-1,,-2c145,6,145,6,144,5v-1,,-1,,-1,c137,1,137,1,137,1v,,,,,c136,,135,,134,1,119,10,2,77,2,77,1,78,1,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">
                        <v:path arrowok="t" o:connecttype="custom" o:connectlocs="0,1130599;0,1130599;0,1130599;0,1201260;0,1243658;14206,1271921;28412,1286057;42613,1300188;142050,1342586;142050,1342586;142050,1342586;184663,1342586;2045515,268516;2073927,240254;2073927,240254;2073927,155457;2073927,113059;2073927,84797;2045515,70661;2031314,70661;1946084,14131;1946084,14131;1903466,14131;28412,1088201;0,1130599" o:connectangles="0,0,0,0,0,0,0,0,0,0,0,0,0,0,0,0,0,0,0,0,0,0,0,0,0"/>
                      </v:shape>
                      <v:shape id="Freeform 88" style="position:absolute;left:6058;top:12085;width:727;height:477;visibility:visible;mso-wrap-style:square;v-text-anchor:top" coordsize="146,96" o:spid="_x0000_s1053" fillcolor="#00a9ce" stroked="f" path="m9,1v,,,,,c9,1,9,1,9,1,4,4,4,4,4,4,2,5,2,5,2,5,1,6,1,6,1,6,,7,,8,,8,,9,,9,,9v,8,,8,,8c,17,,17,,17v,1,1,2,2,2c134,95,134,95,134,95v1,1,2,1,3,c137,95,137,95,137,95v,,,,,c137,95,137,95,137,95v5,-2,5,-2,5,-2c144,91,144,91,144,91v1,,1,-1,1,-1c146,89,146,89,146,88v,-1,,-1,,-1c146,80,146,80,146,80v,,,,,c146,80,146,80,146,80v,-1,-1,-2,-2,-3c129,69,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">
                        <v:path arrowok="t" o:connecttype="custom" o:connectlocs="127474,14131;127474,14131;127474,14131;56656,56529;28328,70661;14162,84797;0,113059;0,127190;0,240254;0,240254;28328,268516;1897953,1342586;1940443,1342586;1940443,1342586;1940443,1342586;1940443,1342586;2011260,1314319;2039589,1286057;2053755,1271921;2067917,1243658;2067917,1229527;2067917,1130599;2067917,1130599;2067917,1130599;2039589,1088201;169964,14131;127474,14131" o:connectangles="0,0,0,0,0,0,0,0,0,0,0,0,0,0,0,0,0,0,0,0,0,0,0,0,0,0,0"/>
                      </v:shape>
                      <v:shape id="Freeform 89" style="position:absolute;left:7931;top:12085;width:727;height:477;visibility:visible;mso-wrap-style:square;v-text-anchor:top" coordsize="146,96" o:spid="_x0000_s1054" fillcolor="#36c199" stroked="f" path="m9,1v,,,,,c9,1,9,1,9,1,4,4,4,4,4,4,2,5,2,5,2,5,1,6,1,6,,6,,7,,8,,8,,9,,9,,9v,8,,8,,8c,17,,17,,17v,1,1,2,2,2c133,95,133,95,133,95v1,1,3,1,4,c137,95,137,95,137,95v,,,,,c137,95,137,95,137,95v4,-2,4,-2,4,-2c144,91,144,91,144,91v,,1,-1,1,-1c145,89,146,89,146,88v,-1,,-1,,-1c146,80,146,80,146,80v,,,,,c146,80,146,80,146,80v,-1,-1,-2,-2,-3c129,69,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">
                        <v:path arrowok="t" o:connecttype="custom" o:connectlocs="127474,14131;127474,14131;127474,14131;56656,56529;28328,70661;0,84797;0,113059;0,127190;0,240254;0,240254;28328,268516;1883786,1342586;1940443,1342586;1940443,1342586;1940443,1342586;1940443,1342586;1997099,1314319;2039589,1286057;2053755,1271921;2067917,1243658;2067917,1229527;2067917,1130599;2067917,1130599;2067917,1130599;2039589,1088201;169964,14131;127474,14131" o:connectangles="0,0,0,0,0,0,0,0,0,0,0,0,0,0,0,0,0,0,0,0,0,0,0,0,0,0,0"/>
                      </v:shape>
                      <v:shape id="Freeform 91" style="position:absolute;left:5121;top:12085;width:728;height:477;visibility:visible;mso-wrap-style:square;v-text-anchor:top" coordsize="146,96" o:spid="_x0000_s1055" fillcolor="#36c199" stroked="f" path="m,80v,,,,,c,80,,80,,80v,5,,5,,5c,88,,88,,88v,1,,1,1,2c1,90,1,91,2,91v1,1,1,1,1,1c9,95,9,95,9,95v,,,,,c9,95,9,95,9,95v,,,,,c10,96,11,96,12,95,144,19,144,19,144,19v1,,2,-1,2,-2c146,17,146,17,146,17v,-6,,-6,,-6c146,8,146,8,146,8v,,,-1,-1,-2c145,6,145,6,144,5v-1,,-1,,-1,c137,1,137,1,137,1v,,,,,c137,1,137,1,137,1,136,,135,,134,1,119,10,2,77,2,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">
                        <v:path arrowok="t" o:connecttype="custom" o:connectlocs="0,1130599;0,1130599;0,1130599;0,1201260;0,1243658;14206,1271921;28412,1286057;42613,1300188;127844,1342586;127844,1342586;127844,1342586;127844,1342586;170462,1342586;2045515,268516;2073927,240254;2073927,240254;2073927,155457;2073927,113059;2059721,84797;2045515,70661;2031314,70661;1946084,14131;1946084,14131;1946084,14131;1903466,14131;28412,1088201;0,1130599" o:connectangles="0,0,0,0,0,0,0,0,0,0,0,0,0,0,0,0,0,0,0,0,0,0,0,0,0,0,0"/>
                      </v:shape>
                      <v:shape id="Freeform 93" style="position:absolute;left:4966;top:12717;width:106;height:832;visibility:visible;mso-wrap-style:square;v-text-anchor:top" coordsize="21,167" o:spid="_x0000_s1056" fillcolor="#36c199" stroked="f" path="m19,5v,,,,,c19,5,19,5,19,5,14,2,14,2,14,2,12,1,12,1,12,1,11,1,11,,10,,10,,9,1,8,1,7,2,7,2,7,2,1,5,1,5,1,5v,,,,,c,6,,7,,8,,160,,160,,160v,1,,2,1,3c1,163,1,163,1,163v5,3,5,3,5,3c9,167,9,167,9,167v,,1,,1,c11,167,11,167,12,167v1,-1,1,-1,1,-1c19,163,19,163,19,163v,,,,,c20,162,21,161,21,160,21,8,21,8,21,8,21,7,20,6,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">
                        <v:path arrowok="t" o:connecttype="custom" o:connectlocs="275499,70944;275499,70944;275499,70944;203000,28378;173996,14189;144998,0;115999,14189;101498,28378;14502,70944;14502,70944;0,113511;0,2270209;14502,2312776;14502,2312776;87001,2355342;130501,2369531;144998,2369531;173996,2369531;188498,2355342;275499,2312776;275499,2312776;304498,2270209;304498,113511;275499,70944" o:connectangles="0,0,0,0,0,0,0,0,0,0,0,0,0,0,0,0,0,0,0,0,0,0,0,0"/>
                      </v:shape>
                      <v:shape id="Freeform 94" style="position:absolute;left:3093;top:12717;width:106;height:832;visibility:visible;mso-wrap-style:square;v-text-anchor:top" coordsize="21,167" o:spid="_x0000_s1057" fillcolor="#36c199" stroked="f" path="m19,5v,,,,,c19,5,19,5,19,5,14,2,14,2,14,2,12,1,12,1,12,1,11,1,11,,10,,10,,9,1,9,1,7,2,7,2,7,2,1,5,1,5,1,5v,,,,,c,6,,7,,8,,160,,160,,160v,1,,2,1,3c1,163,1,163,1,163v5,3,5,3,5,3c9,167,9,167,9,167v,,1,,1,c11,167,11,167,12,167v1,-1,1,-1,1,-1c19,163,19,163,19,163v,,,,,c20,162,21,161,21,160,21,8,21,8,21,8,21,7,20,6,19,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">
                        <v:path arrowok="t" o:connecttype="custom" o:connectlocs="275499,70944;275499,70944;275499,70944;203000,28378;173996,14189;144998,0;130501,14189;101498,28378;14502,70944;14502,70944;0,113511;0,2270209;14502,2312776;14502,2312776;87001,2355342;130501,2369531;144998,2369531;173996,2369531;188498,2355342;275499,2312776;275499,2312776;304498,2270209;304498,113511;275499,70944" o:connectangles="0,0,0,0,0,0,0,0,0,0,0,0,0,0,0,0,0,0,0,0,0,0,0,0"/>
                      </v:shape>
                      <v:shape id="Freeform 97" style="position:absolute;left:6994;top:12085;width:728;height:477;visibility:visible;mso-wrap-style:square;v-text-anchor:top" coordsize="146,96" o:spid="_x0000_s1058" fillcolor="#00a9ce" stroked="f" path="m,80v,,,,,c,80,,80,,80v,5,,5,,5c,88,,88,,88v,1,,1,1,2c1,90,1,91,2,91v1,1,1,1,1,1c9,95,9,95,9,95v,,,,,c9,95,9,95,9,95v1,1,2,1,3,c144,19,144,19,144,19v1,,2,-1,2,-2c146,17,146,17,146,17v,-6,,-6,,-6c146,8,146,8,146,8v,,,-1,-1,-2c145,6,145,6,144,5v-1,,-1,,-1,c137,1,137,1,137,1v,,,,,c136,,135,,134,1,119,10,2,77,2,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">
                        <v:path arrowok="t" o:connecttype="custom" o:connectlocs="0,1130599;0,1130599;0,1130599;0,1201260;0,1243658;14206,1271921;28412,1286057;42613,1300188;127844,1342586;127844,1342586;127844,1342586;170462,1342586;2045515,268516;2073927,240254;2073927,240254;2073927,155457;2073927,113059;2059721,84797;2045515,70661;2031314,70661;1946084,14131;1946084,14131;1903466,14131;28412,1088201;0,1130599" o:connectangles="0,0,0,0,0,0,0,0,0,0,0,0,0,0,0,0,0,0,0,0,0,0,0,0,0"/>
                      </v:shape>
                      <v:shape id="Freeform 100" style="position:absolute;left:6835;top:12717;width:109;height:832;visibility:visible;mso-wrap-style:square;v-text-anchor:top" coordsize="22,167" o:spid="_x0000_s1059" fillcolor="#36c199" stroked="f" path="m20,5v,,,,,c20,5,20,5,20,5,15,2,15,2,15,2,13,1,13,1,13,1,12,1,12,,11,,10,,10,1,9,1,8,2,8,2,8,2,2,5,2,5,2,5v,,,,,c1,6,,7,,8,,160,,160,,160v,1,1,2,2,3c2,163,2,163,2,163v5,3,5,3,5,3c9,167,9,167,9,167v1,,1,,2,c12,167,12,167,13,167v1,-1,1,-1,1,-1c20,163,20,163,20,163v,,,,,c21,162,22,161,22,160,22,8,22,8,22,8,22,7,21,6,20,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">
                        <v:path arrowok="t" o:connecttype="custom" o:connectlocs="280294,70944;280294,70944;280294,70944;210221,28378;182189,14189;154161,0;126133,14189;112116,28378;28028,70944;28028,70944;0,113511;0,2270209;28028,2312776;28028,2312776;98100,2355342;126133,2369531;154161,2369531;182189,2369531;196205,2355342;280294,2312776;280294,2312776;308321,2270209;308321,113511;280294,70944" o:connectangles="0,0,0,0,0,0,0,0,0,0,0,0,0,0,0,0,0,0,0,0,0,0,0,0"/>
                      </v:shape>
                      <v:shape id="Freeform 120" style="position:absolute;left:8867;top:8841;width:723;height:479;visibility:visible;mso-wrap-style:square;v-text-anchor:top" coordsize="145,96" o:spid="_x0000_s1060" fillcolor="#36c199" stroked="f" path="m,80v,,,,,c,80,,80,,80v,6,,6,,6c,88,,88,,88v,1,,2,,2c1,91,1,91,2,91v1,1,1,1,1,1c9,96,9,96,9,96v,,,,,c9,96,9,96,9,96v,,,,,c10,96,11,96,12,96,144,19,144,19,144,19v1,,1,-1,1,-2c145,17,145,17,145,17v,-6,,-6,,-6c145,8,145,8,145,8v,,,-1,,-1c145,6,144,6,144,5v-1,,-1,,-1,c136,1,136,1,136,1v,,,,,c136,1,136,1,136,1v-1,,-2,-1,-3,c119,10,2,77,1,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">
                        <v:path arrowok="t" o:connecttype="custom" o:connectlocs="0,1137979;0,1137979;0,1137979;0,1223326;0,1251777;0,1280227;28386,1294453;42582,1308673;127742,1365574;127742,1365574;127742,1365574;127742,1365574;170324,1365574;2043861,270271;2058057,241820;2058057,241820;2058057,156473;2058057,113797;2058057,99572;2043861,71122;2029670,71122;1930315,14225;1930315,14225;1930315,14225;1887733,14225;14196,1095303;0,1137979" o:connectangles="0,0,0,0,0,0,0,0,0,0,0,0,0,0,0,0,0,0,0,0,0,0,0,0,0,0,0"/>
                      </v:shape>
                      <v:shape id="Freeform 124" style="position:absolute;left:10741;top:8841;width:722;height:479;visibility:visible;mso-wrap-style:square;v-text-anchor:top" coordsize="145,96" o:spid="_x0000_s1061" fillcolor="#36c199" stroked="f" path="m,80v,,,,,c,80,,80,,80v,6,,6,,6c,88,,88,,88v,1,,2,,2c,91,1,91,1,91v2,1,2,1,2,1c9,96,9,96,9,96v,,,,,c9,96,9,96,9,96v,,,,,c10,96,11,96,12,96,144,19,144,19,144,19v1,,1,-1,1,-2c145,17,145,17,145,17v,-6,,-6,,-6c145,8,145,8,145,8v,,,-1,,-1c145,6,144,6,144,5v-2,,-2,,-2,c136,1,136,1,136,1v,,,,,c136,1,136,1,136,1v,,,,,c135,1,134,,133,1,118,10,1,77,1,77,,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">
                        <v:path arrowok="t" o:connecttype="custom" o:connectlocs="0,1137979;0,1137979;0,1137979;0,1223326;0,1251777;0,1280227;14176,1294453;42523,1308673;127565,1365574;127565,1365574;127565,1365574;127565,1365574;170088,1365574;2041034,270271;2055210,241820;2055210,241820;2055210,156473;2055210,113797;2055210,99572;2041034,71122;2012687,71122;1927645,14225;1927645,14225;1927645,14225;1927645,14225;1885122,14225;14176,1095303;0,1137979" o:connectangles="0,0,0,0,0,0,0,0,0,0,0,0,0,0,0,0,0,0,0,0,0,0,0,0,0,0,0,0"/>
                      </v:shape>
                      <v:shape id="Freeform 126" style="position:absolute;left:10582;top:9474;width:104;height:837;visibility:visible;mso-wrap-style:square;v-text-anchor:top" coordsize="21,168" o:spid="_x0000_s1062" fillcolor="#36c199" stroked="f" path="m20,5v,,,,,c20,5,20,5,20,5,15,2,15,2,15,2,12,1,12,1,12,1,12,1,11,,11,,10,,9,1,9,1,8,2,8,2,8,2,2,5,2,5,2,5v,,,,,c2,5,2,5,2,5v,,,,,c1,6,,7,,8,,160,,160,,160v,1,1,2,2,3c2,163,2,163,2,163v4,3,4,3,4,3c9,167,9,167,9,167v,,1,1,2,1c11,168,12,167,12,167v1,-1,1,-1,1,-1c20,163,20,163,20,163v,,,,,c21,162,21,161,21,160,21,8,21,8,21,8v,-1,,-2,-1,-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">
                        <v:path arrowok="t" o:connecttype="custom" o:connectlocs="281533,70901;281533,70901;281533,70901;211150,28358;168921,14179;154841,0;126687,14179;112612,28358;28154,70901;28154,70901;28154,70901;28154,70901;0,113438;0,2268798;28154,2311336;28154,2311336;84458,2353878;126687,2368057;154841,2382237;168921,2368057;182995,2353878;281533,2311336;281533,2311336;295608,2268798;295608,113438;281533,70901" o:connectangles="0,0,0,0,0,0,0,0,0,0,0,0,0,0,0,0,0,0,0,0,0,0,0,0,0,0"/>
                      </v:shape>
                      <v:shape id="Freeform 128" style="position:absolute;left:8867;top:10465;width:728;height:479;visibility:visible;mso-wrap-style:square;v-text-anchor:top" coordsize="146,96" o:spid="_x0000_s1063" fillcolor="#00a9ce" stroked="f" path="m9,1v,,,,,c9,,9,,9,,4,3,4,3,4,3,2,5,2,5,2,5,1,5,1,5,,6v,,,1,,2c,9,,9,,9v,7,,7,,7c,16,,16,,16v,,,,,c,17,1,18,1,19,133,95,133,95,133,95v1,1,2,,3,c136,95,136,95,136,95v,,,,,c141,92,141,92,141,92v3,-1,3,-1,3,-1c144,90,145,90,145,90v,-1,1,-2,,-2c145,86,145,86,145,86v,-7,,-7,,-7c145,79,145,79,145,79v,,,,,c145,79,145,79,145,79v,-1,,-2,-1,-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">
                        <v:path arrowok="t" o:connecttype="custom" o:connectlocs="127844,14225;127844,14225;127844,0;56819,42676;28412,71122;0,85347;0,113797;0,128023;0,227595;0,227595;0,227595;14206,270271;1889265,1351349;1931878,1351349;1931878,1351349;1931878,1351349;2002903,1308673;2045515,1294453;2059721,1280227;2059721,1251777;2059721,1223326;2059721,1123754;2059721,1123754;2059721,1123754;2059721,1123754;2045515,1095303;170462,14225;127844,14225" o:connectangles="0,0,0,0,0,0,0,0,0,0,0,0,0,0,0,0,0,0,0,0,0,0,0,0,0,0,0,0"/>
                      </v:shape>
                      <v:shape id="Freeform 130" style="position:absolute;left:9804;top:10465;width:723;height:479;visibility:visible;mso-wrap-style:square;v-text-anchor:top" coordsize="145,96" o:spid="_x0000_s1064" fillcolor="#00a9ce" stroked="f" path="m,79v,,,,,c,79,,79,,79v,6,,6,,6c,88,,88,,88v,,,1,,2c1,90,1,90,1,91v2,,2,,2,c9,95,9,95,9,95v,,,,,c9,95,9,95,9,95v1,,2,1,3,c144,19,144,19,144,19v1,-1,1,-2,1,-3c145,16,145,16,145,16v,-5,,-5,,-5c145,8,145,8,145,8v,-1,,-2,,-2c145,5,144,5,144,5,143,4,143,4,143,4,136,1,136,1,136,1v,,,,,c136,1,136,1,136,1v,,,,,c135,,134,,133,1,118,9,1,77,1,77,,77,,78,,7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">
                        <v:path arrowok="t" o:connecttype="custom" o:connectlocs="0,1123754;0,1123754;0,1123754;0,1209101;0,1251777;0,1280227;14196,1294453;42582,1294453;127742,1351349;127742,1351349;127742,1351349;170324,1351349;2043861,270271;2058057,227595;2058057,227595;2058057,156473;2058057,113797;2058057,85347;2043861,71122;2029670,56901;1930315,14225;1930315,14225;1930315,14225;1930315,14225;1887733,14225;14196,1095303;0,1123754" o:connectangles="0,0,0,0,0,0,0,0,0,0,0,0,0,0,0,0,0,0,0,0,0,0,0,0,0,0,0"/>
                      </v:shape>
                      <v:shape id="Freeform 131" style="position:absolute;left:10741;top:10465;width:722;height:479;visibility:visible;mso-wrap-style:square;v-text-anchor:top" coordsize="145,96" o:spid="_x0000_s1065" fillcolor="#36c199" stroked="f" path="m9,1v,,,,,c9,,9,,9,,4,3,4,3,4,3,1,5,1,5,1,5,1,5,,5,,6v,,,1,,2c,9,,9,,9v,7,,7,,7c,16,,16,,16v,1,,2,1,3c133,95,133,95,133,95v1,1,2,,3,c136,95,136,95,136,95v,,,,,c141,92,141,92,141,92v3,-1,3,-1,3,-1c144,90,145,90,145,90v,-1,,-2,,-2c145,86,145,86,145,86v,-7,,-7,,-7c145,79,145,79,145,79v,,,,,c145,79,145,79,145,79v,-1,,-2,-1,-2c129,68,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">
                        <v:path arrowok="t" o:connecttype="custom" o:connectlocs="127565,14225;127565,14225;127565,0;56694,42676;14176,71122;0,85347;0,113797;0,128023;0,227595;0,227595;14176,270271;1885122,1351349;1927645,1351349;1927645,1351349;1927645,1351349;1998516,1308673;2041034,1294453;2055210,1280227;2055210,1251777;2055210,1223326;2055210,1123754;2055210,1123754;2055210,1123754;2055210,1123754;2041034,1095303;170088,14225;127565,14225" o:connectangles="0,0,0,0,0,0,0,0,0,0,0,0,0,0,0,0,0,0,0,0,0,0,0,0,0,0,0"/>
                      </v:shape>
                      <v:shape id="Freeform 132" style="position:absolute;left:9644;top:11098;width:105;height:831;visibility:visible;mso-wrap-style:square;v-text-anchor:top" coordsize="21,167" o:spid="_x0000_s1066" fillcolor="#36c199" stroked="f" path="m20,5v,,,,,c20,5,20,5,20,5,15,2,15,2,15,2,12,,12,,12,v,,-1,,-1,c10,,10,,9,,8,1,8,1,8,1,2,5,2,5,2,5v,,,,,c1,5,,6,,7,,160,,160,,160v,1,1,2,2,2c2,162,2,162,2,162v5,3,5,3,5,3c9,167,9,167,9,167v1,,1,,2,c11,167,12,167,12,167v2,-1,2,-1,2,-1c20,162,20,162,20,162v,,,,,c21,162,21,161,21,160,21,7,21,7,21,7v,-1,,-2,-1,-2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">
                        <v:path arrowok="t" o:connecttype="custom" o:connectlocs="284240,70764;284240,70764;284240,70764;213180,28304;170545,0;156330,0;127905,0;113695,14152;28425,70764;28425,70764;0,99068;0,2264455;28425,2292759;28425,2292759;99485,2335219;127905,2363523;156330,2363523;170545,2363523;198965,2349371;284240,2292759;284240,2292759;298450,2264455;298450,99068;284240,70764" o:connectangles="0,0,0,0,0,0,0,0,0,0,0,0,0,0,0,0,0,0,0,0,0,0,0,0"/>
                      </v:shape>
                      <v:shape id="Freeform 133" style="position:absolute;left:9804;top:12085;width:723;height:477;visibility:visible;mso-wrap-style:square;v-text-anchor:top" coordsize="145,96" o:spid="_x0000_s1067" fillcolor="#36c199" stroked="f" path="m9,1v,,,,,c9,1,9,1,9,1,4,4,4,4,4,4,1,5,1,5,1,5,1,6,1,6,,6,,7,,8,,8,,9,,9,,9v,8,,8,,8c,17,,17,,17v,1,,2,1,2c133,95,133,95,133,95v1,1,2,1,3,c136,95,136,95,136,95v,,,,,c136,95,136,95,136,95v5,-2,5,-2,5,-2c144,91,144,91,144,91v,,1,-1,1,-1c145,89,145,89,145,88v,-1,,-1,,-1c145,80,145,80,145,80v,,,,,c145,80,145,80,145,80v,-1,,-2,-1,-3c129,69,12,1,12,1,11,,10,,9,1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">
                        <v:path arrowok="t" o:connecttype="custom" o:connectlocs="127742,14131;127742,14131;127742,14131;56773,56529;14196,70661;0,84797;0,113059;0,127190;0,240254;0,240254;14196,268516;1887733,1342586;1930315,1342586;1930315,1342586;1930315,1342586;1930315,1342586;2001284,1314319;2043861,1286057;2058057,1271921;2058057,1243658;2058057,1229527;2058057,1130599;2058057,1130599;2058057,1130599;2043861,1088201;170324,14131;127742,14131" o:connectangles="0,0,0,0,0,0,0,0,0,0,0,0,0,0,0,0,0,0,0,0,0,0,0,0,0,0,0"/>
                      </v:shape>
                      <v:shape id="Freeform 135" style="position:absolute;left:8867;top:12085;width:723;height:477;visibility:visible;mso-wrap-style:square;v-text-anchor:top" coordsize="145,96" o:spid="_x0000_s1068" fillcolor="#36c199" stroked="f" path="m,80v,,,,,c,80,,80,,80v,5,,5,,5c,88,,88,,88v,1,,1,,2c1,90,1,91,2,91v1,1,1,1,1,1c9,95,9,95,9,95v,,,,,c9,95,9,95,9,95v1,1,2,1,3,c144,19,144,19,144,19v1,,1,-1,1,-2c145,17,145,17,145,17v,-6,,-6,,-6c145,8,145,8,145,8v,,,-1,,-2c145,6,144,6,144,5v-1,,-1,,-1,c136,1,136,1,136,1v,,,,,c135,,134,,133,1,118,10,2,77,1,77,1,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">
                        <v:path arrowok="t" o:connecttype="custom" o:connectlocs="0,1130599;0,1130599;0,1130599;0,1201260;0,1243658;0,1271921;28386,1286057;42582,1300188;127742,1342586;127742,1342586;127742,1342586;170324,1342586;2043861,268516;2058057,240254;2058057,240254;2058057,155457;2058057,113059;2058057,84797;2043861,70661;2029670,70661;1930315,14131;1930315,14131;1887733,14131;14196,1088201;0,1130599" o:connectangles="0,0,0,0,0,0,0,0,0,0,0,0,0,0,0,0,0,0,0,0,0,0,0,0,0"/>
                      </v:shape>
                      <v:shape id="Freeform 136" style="position:absolute;left:10741;top:12085;width:722;height:477;visibility:visible;mso-wrap-style:square;v-text-anchor:top" coordsize="145,96" o:spid="_x0000_s1069" fillcolor="#00a9ce" stroked="f" path="m,80v,,,,,c,80,,80,,80v,5,,5,,5c,88,,88,,88v,1,,1,,2c,90,1,91,1,91v2,1,2,1,2,1c9,95,9,95,9,95v,,,,,c9,95,9,95,9,95v1,1,2,1,3,c144,19,144,19,144,19v1,,1,-1,1,-2c145,17,145,17,145,17v,-6,,-6,,-6c145,8,145,8,145,8v,,,-1,,-2c145,6,144,6,144,5v-2,,-2,,-2,c136,1,136,1,136,1v,,,,,c135,,134,,133,1,118,10,1,77,1,77,,78,,79,,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">
                        <v:path arrowok="t" o:connecttype="custom" o:connectlocs="0,1130599;0,1130599;0,1130599;0,1201260;0,1243658;0,1271921;14176,1286057;42523,1300188;127565,1342586;127565,1342586;127565,1342586;170088,1342586;2041034,268516;2055210,240254;2055210,240254;2055210,155457;2055210,113059;2055210,84797;2041034,70661;2012687,70661;1927645,14131;1927645,14131;1885122,14131;14176,1088201;0,1130599" o:connectangles="0,0,0,0,0,0,0,0,0,0,0,0,0,0,0,0,0,0,0,0,0,0,0,0,0"/>
                      </v:shape>
                      <v:shape id="Freeform 140" style="position:absolute;left:10582;top:12717;width:104;height:832;visibility:visible;mso-wrap-style:square;v-text-anchor:top" coordsize="21,167" o:spid="_x0000_s1070" fillcolor="#00a9ce" stroked="f" path="m20,5v,,,,,c20,5,20,5,20,5,15,2,15,2,15,2,12,1,12,1,12,1,12,1,11,,11,,10,,9,1,9,1,8,2,8,2,8,2,2,5,2,5,2,5v,,,,,c2,5,2,5,2,5v,,,,,c1,6,,7,,8,,160,,160,,160v,1,1,2,2,3c2,163,2,163,2,163v4,3,4,3,4,3c9,167,9,167,9,167v,,1,,2,c11,167,12,167,12,167v1,-1,1,-1,1,-1c20,163,20,163,20,163v,,,,,c21,162,21,161,21,160,21,8,21,8,21,8v,-1,,-2,-1,-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">
                        <v:path arrowok="t" o:connecttype="custom" o:connectlocs="281533,70944;281533,70944;281533,70944;211150,28378;168921,14189;154841,0;126687,14189;112612,28378;28154,70944;28154,70944;28154,70944;28154,70944;0,113511;0,2270209;28154,2312776;28154,2312776;84458,2355342;126687,2369531;154841,2369531;168921,2369531;182995,2355342;281533,2312776;281533,2312776;295608,2270209;295608,113511;281533,70944" o:connectangles="0,0,0,0,0,0,0,0,0,0,0,0,0,0,0,0,0,0,0,0,0,0,0,0,0,0"/>
                      </v:shape>
                      <w10:wrap anchorx="page" anchory="page"/>
                      <w10:anchorlock/>
                    </v:group>
                  </w:pict>
                </mc:Fallback>
              </mc:AlternateContent>
            </w:r>
            <w:r w:rsidR="001D2813" w:rsidRPr="00585C0D">
              <w:t>CONTACT US</w:t>
            </w:r>
          </w:p>
          <w:p w14:paraId="3DED08E6" w14:textId="77777777" w:rsidR="001D2813" w:rsidRPr="00585C0D" w:rsidRDefault="001D2813" w:rsidP="007462CF">
            <w:pPr>
              <w:pStyle w:val="BackCoverContactDetails"/>
            </w:pPr>
            <w:r w:rsidRPr="00585C0D">
              <w:rPr>
                <w:rStyle w:val="BackCoverContactBold"/>
              </w:rPr>
              <w:t>t</w:t>
            </w:r>
            <w:r w:rsidRPr="00585C0D">
              <w:t xml:space="preserve"> </w:t>
            </w:r>
            <w:r w:rsidRPr="00585C0D">
              <w:tab/>
              <w:t>1300 363 400</w:t>
            </w:r>
          </w:p>
          <w:p w14:paraId="497B369F" w14:textId="77777777" w:rsidR="001D2813" w:rsidRPr="00585C0D" w:rsidRDefault="001D2813" w:rsidP="007462CF">
            <w:pPr>
              <w:pStyle w:val="BackCoverContactDetails"/>
            </w:pPr>
            <w:r w:rsidRPr="00585C0D">
              <w:tab/>
              <w:t>+61 3 9545 2176</w:t>
            </w:r>
          </w:p>
          <w:p w14:paraId="16EB4E27" w14:textId="77777777" w:rsidR="001D2813" w:rsidRPr="00585C0D" w:rsidRDefault="001D2813" w:rsidP="007462CF">
            <w:pPr>
              <w:pStyle w:val="BackCoverContactDetails"/>
            </w:pPr>
            <w:r w:rsidRPr="00585C0D">
              <w:rPr>
                <w:rStyle w:val="BackCoverContactBold"/>
              </w:rPr>
              <w:t>e</w:t>
            </w:r>
            <w:r w:rsidRPr="00585C0D">
              <w:t xml:space="preserve"> </w:t>
            </w:r>
            <w:r w:rsidRPr="00585C0D">
              <w:tab/>
            </w:r>
            <w:r>
              <w:t>csiro</w:t>
            </w:r>
            <w:r w:rsidRPr="00585C0D">
              <w:t>enquiries@csiro.au</w:t>
            </w:r>
          </w:p>
          <w:p w14:paraId="5C21E038" w14:textId="77777777" w:rsidR="001D2813" w:rsidRDefault="001D2813" w:rsidP="007462CF">
            <w:pPr>
              <w:pStyle w:val="BackCoverContactDetails"/>
            </w:pPr>
            <w:r w:rsidRPr="00585C0D">
              <w:rPr>
                <w:rStyle w:val="BackCoverContactBold"/>
              </w:rPr>
              <w:t>w</w:t>
            </w:r>
            <w:r w:rsidRPr="00585C0D">
              <w:t xml:space="preserve"> </w:t>
            </w:r>
            <w:r w:rsidRPr="00585C0D">
              <w:tab/>
              <w:t>www.</w:t>
            </w:r>
            <w:r>
              <w:t>data61.</w:t>
            </w:r>
            <w:r w:rsidRPr="00585C0D">
              <w:t>csiro.au</w:t>
            </w:r>
          </w:p>
          <w:p w14:paraId="1AA3AB13" w14:textId="77777777" w:rsidR="00C53C00" w:rsidRPr="00585C0D" w:rsidRDefault="00C53C00" w:rsidP="00C53C00">
            <w:pPr>
              <w:pStyle w:val="BackCoverContactHeading"/>
            </w:pPr>
            <w:r w:rsidRPr="002B3078">
              <w:t>we do the extraordinary every day</w:t>
            </w:r>
          </w:p>
          <w:p w14:paraId="13E6AC81" w14:textId="77777777" w:rsidR="00C53C00" w:rsidRDefault="00C53C00" w:rsidP="00C53C00">
            <w:pPr>
              <w:pStyle w:val="BackCoverContactDetails"/>
            </w:pPr>
            <w:r>
              <w:t xml:space="preserve">We innovate for tomorrow and help improve today – for our customers, </w:t>
            </w:r>
            <w:r>
              <w:br/>
              <w:t xml:space="preserve">all Australians and the world. </w:t>
            </w:r>
          </w:p>
          <w:p w14:paraId="137497F9" w14:textId="77777777" w:rsidR="00C53C00" w:rsidRDefault="00C53C00" w:rsidP="00C53C00">
            <w:pPr>
              <w:pStyle w:val="BackCoverContactDetails"/>
              <w:spacing w:before="60"/>
            </w:pPr>
            <w:r>
              <w:t>WE IMAGINE</w:t>
            </w:r>
            <w:r>
              <w:br/>
              <w:t>WE COLLABORATE</w:t>
            </w:r>
            <w:r>
              <w:br/>
              <w:t>WE INNOVATE</w:t>
            </w:r>
          </w:p>
          <w:p w14:paraId="7AF6ED64" w14:textId="77777777" w:rsidR="001D2813" w:rsidRPr="00585C0D" w:rsidRDefault="001D2813" w:rsidP="007462CF">
            <w:pPr>
              <w:pStyle w:val="BackCoverContactDetails"/>
            </w:pPr>
          </w:p>
        </w:tc>
        <w:tc>
          <w:tcPr>
            <w:tcW w:w="457" w:type="dxa"/>
          </w:tcPr>
          <w:p w14:paraId="6DFE0F89" w14:textId="77777777" w:rsidR="001D2813" w:rsidRPr="00585C0D" w:rsidRDefault="001D2813" w:rsidP="00F1459A">
            <w:pPr>
              <w:pStyle w:val="BackCoverContactHeading"/>
            </w:pPr>
          </w:p>
        </w:tc>
        <w:tc>
          <w:tcPr>
            <w:tcW w:w="4961" w:type="dxa"/>
          </w:tcPr>
          <w:p w14:paraId="46A6DE80" w14:textId="77777777" w:rsidR="001D2813" w:rsidRPr="00585C0D" w:rsidRDefault="001D2813" w:rsidP="00F1459A">
            <w:pPr>
              <w:pStyle w:val="BackCoverContactHeading"/>
            </w:pPr>
            <w:r w:rsidRPr="00585C0D">
              <w:t>For further information</w:t>
            </w:r>
          </w:p>
          <w:p w14:paraId="0AB2A55A" w14:textId="77777777" w:rsidR="001D2813" w:rsidRPr="00585C0D" w:rsidRDefault="008352D3" w:rsidP="007462CF">
            <w:pPr>
              <w:pStyle w:val="BackCoverContactDetails"/>
            </w:pPr>
            <w:r>
              <w:t>Dr Vincent Lemiale</w:t>
            </w:r>
            <w:r w:rsidR="001D2813">
              <w:br/>
            </w:r>
            <w:r>
              <w:t>Team Leader</w:t>
            </w:r>
          </w:p>
          <w:p w14:paraId="027E20CD" w14:textId="77777777" w:rsidR="001D2813" w:rsidRPr="00585C0D" w:rsidRDefault="001D2813" w:rsidP="007462CF">
            <w:pPr>
              <w:pStyle w:val="BackCoverContactDetails"/>
            </w:pPr>
            <w:r w:rsidRPr="00585C0D">
              <w:rPr>
                <w:rStyle w:val="BackCoverContactBold"/>
              </w:rPr>
              <w:t>t</w:t>
            </w:r>
            <w:r w:rsidRPr="00585C0D">
              <w:t xml:space="preserve"> </w:t>
            </w:r>
            <w:r w:rsidRPr="00585C0D">
              <w:tab/>
              <w:t xml:space="preserve">+61 </w:t>
            </w:r>
            <w:r w:rsidR="008352D3">
              <w:t>3 9545 2980</w:t>
            </w:r>
          </w:p>
          <w:p w14:paraId="3BBD074E" w14:textId="77777777" w:rsidR="001D2813" w:rsidRPr="00585C0D" w:rsidRDefault="001D2813" w:rsidP="007462CF">
            <w:pPr>
              <w:pStyle w:val="BackCoverContactDetails"/>
            </w:pPr>
            <w:r w:rsidRPr="00585C0D">
              <w:rPr>
                <w:rStyle w:val="BackCoverContactBold"/>
              </w:rPr>
              <w:t>e</w:t>
            </w:r>
            <w:r w:rsidRPr="00585C0D">
              <w:t xml:space="preserve"> </w:t>
            </w:r>
            <w:r w:rsidRPr="00585C0D">
              <w:tab/>
            </w:r>
            <w:r w:rsidR="008352D3">
              <w:t>vincent.lemiale</w:t>
            </w:r>
            <w:r w:rsidRPr="00585C0D">
              <w:t>@</w:t>
            </w:r>
            <w:r w:rsidR="008352D3">
              <w:t>csiro</w:t>
            </w:r>
            <w:r w:rsidRPr="00585C0D">
              <w:t>.au</w:t>
            </w:r>
          </w:p>
          <w:p w14:paraId="5DCE02F8" w14:textId="77777777" w:rsidR="001D2813" w:rsidRDefault="001D2813" w:rsidP="007462CF">
            <w:pPr>
              <w:pStyle w:val="BackCoverContactDetails"/>
            </w:pPr>
            <w:r w:rsidRPr="00585C0D">
              <w:rPr>
                <w:rStyle w:val="BackCoverContactBold"/>
              </w:rPr>
              <w:t>w</w:t>
            </w:r>
            <w:r>
              <w:t xml:space="preserve"> </w:t>
            </w:r>
            <w:r>
              <w:tab/>
              <w:t xml:space="preserve">www.data61.csiro.au </w:t>
            </w:r>
          </w:p>
          <w:p w14:paraId="4354C773" w14:textId="77777777" w:rsidR="001D2813" w:rsidRPr="00585C0D" w:rsidRDefault="001D2813" w:rsidP="00F1459A">
            <w:pPr>
              <w:pStyle w:val="BackCoverContactDetailsWhite"/>
            </w:pPr>
            <w:r>
              <w:t xml:space="preserve"> </w:t>
            </w:r>
            <w:r>
              <w:tab/>
              <w:t>www.data61.csiro.au</w:t>
            </w:r>
          </w:p>
        </w:tc>
      </w:tr>
    </w:tbl>
    <w:p w14:paraId="58D6A8A4" w14:textId="77777777" w:rsidR="001D2813" w:rsidRPr="006C2F7A" w:rsidRDefault="001D2813" w:rsidP="00584BD4">
      <w:pPr>
        <w:pStyle w:val="BodyText"/>
      </w:pPr>
    </w:p>
    <w:p w14:paraId="3E107305" w14:textId="77777777" w:rsidR="00A14107" w:rsidRPr="006C2F7A" w:rsidRDefault="00A14107" w:rsidP="00584BD4">
      <w:pPr>
        <w:pStyle w:val="BodyText"/>
      </w:pPr>
    </w:p>
    <w:sectPr w:rsidR="00A14107" w:rsidRPr="006C2F7A" w:rsidSect="001D2813">
      <w:footerReference w:type="even" r:id="rId44"/>
      <w:footerReference w:type="default" r:id="rId45"/>
      <w:type w:val="evenPage"/>
      <w:pgSz w:w="11906" w:h="16838" w:code="9"/>
      <w:pgMar w:top="1134" w:right="1134" w:bottom="1134" w:left="1134" w:header="510" w:footer="624" w:gutter="0"/>
      <w:cols w:space="85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Lemiale, Vincent (Data61, Clayton)" w:date="2021-03-02T11:43:00Z" w:initials="LV(C">
    <w:p w14:paraId="4119CC9E" w14:textId="4F9C4622" w:rsidR="00716995" w:rsidRDefault="00716995">
      <w:pPr>
        <w:pStyle w:val="CommentText"/>
      </w:pPr>
      <w:r>
        <w:rPr>
          <w:rStyle w:val="CommentReference"/>
        </w:rPr>
        <w:annotationRef/>
      </w:r>
      <w:r>
        <w:t>Need to get new table from N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19CC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8A379" w16cex:dateUtc="2021-03-02T0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19CC9E" w16cid:durableId="23E8A3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A3B2A2" w14:textId="77777777" w:rsidR="00716995" w:rsidRDefault="00716995" w:rsidP="009964E7">
      <w:r>
        <w:separator/>
      </w:r>
    </w:p>
    <w:p w14:paraId="5F08DF12" w14:textId="77777777" w:rsidR="00716995" w:rsidRDefault="00716995"/>
  </w:endnote>
  <w:endnote w:type="continuationSeparator" w:id="0">
    <w:p w14:paraId="4B42C0FA" w14:textId="77777777" w:rsidR="00716995" w:rsidRDefault="00716995" w:rsidP="009964E7">
      <w:r>
        <w:continuationSeparator/>
      </w:r>
    </w:p>
    <w:p w14:paraId="5AF21A40" w14:textId="77777777" w:rsidR="00716995" w:rsidRDefault="007169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20B0604020202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FA8E60" w14:textId="5B1B6DEA" w:rsidR="00716995" w:rsidRDefault="00716995" w:rsidP="00584BD4">
    <w:pPr>
      <w:pStyle w:val="Footer"/>
    </w:pPr>
    <w:r>
      <w:rPr>
        <w:noProof/>
      </w:rPr>
      <w:fldChar w:fldCharType="begin"/>
    </w:r>
    <w:r>
      <w:rPr>
        <w:noProof/>
      </w:rPr>
      <w:instrText xml:space="preserve"> STYLEREF  CoverTitle </w:instrText>
    </w:r>
    <w:r>
      <w:rPr>
        <w:noProof/>
      </w:rPr>
      <w:fldChar w:fldCharType="separate"/>
    </w:r>
    <w:r>
      <w:rPr>
        <w:noProof/>
      </w:rPr>
      <w:t>Bushfire Evacuation Modelling Phase 2</w: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BAD9A" w14:textId="137770C2" w:rsidR="00716995" w:rsidRDefault="00716995" w:rsidP="00584BD4">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r>
      <w:rPr>
        <w:rStyle w:val="PageNumber"/>
      </w:rPr>
      <w:t xml:space="preserve">   |  </w:t>
    </w:r>
    <w:r>
      <w:fldChar w:fldCharType="begin"/>
    </w:r>
    <w:r>
      <w:instrText>STYLEREF  CoverTitle</w:instrText>
    </w:r>
    <w:r>
      <w:fldChar w:fldCharType="separate"/>
    </w:r>
    <w:r w:rsidR="00735109">
      <w:rPr>
        <w:noProof/>
      </w:rPr>
      <w:t>Bushfire Evacuation Modelling Phase 2</w:t>
    </w:r>
    <w:r>
      <w:fldChar w:fldCharType="end"/>
    </w:r>
  </w:p>
  <w:p w14:paraId="27D43183" w14:textId="7266986A" w:rsidR="00716995" w:rsidRDefault="00716995" w:rsidP="00584BD4">
    <w:pPr>
      <w:pStyle w:val="Footer"/>
    </w:pPr>
  </w:p>
  <w:p w14:paraId="13DCE74E" w14:textId="77777777" w:rsidR="00716995" w:rsidRDefault="00716995" w:rsidP="00584B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7C01DF" w14:textId="7984681F" w:rsidR="00716995" w:rsidRDefault="00716995" w:rsidP="00584BD4">
    <w:pPr>
      <w:pStyle w:val="Footer"/>
    </w:pPr>
    <w:r>
      <w:rPr>
        <w:noProof/>
      </w:rPr>
      <w:fldChar w:fldCharType="begin"/>
    </w:r>
    <w:r>
      <w:rPr>
        <w:noProof/>
      </w:rPr>
      <w:instrText xml:space="preserve"> STYLEREF  CoverTitle </w:instrText>
    </w:r>
    <w:r>
      <w:rPr>
        <w:noProof/>
      </w:rPr>
      <w:fldChar w:fldCharType="separate"/>
    </w:r>
    <w:r w:rsidR="00735109">
      <w:rPr>
        <w:noProof/>
      </w:rPr>
      <w:t>Bushfire Evacuation Modelling Phase 2</w: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EEE5F" w14:textId="27EA2B9C" w:rsidR="00716995" w:rsidRDefault="00716995" w:rsidP="00584BD4">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 xml:space="preserve">   |  </w:t>
    </w:r>
    <w:r>
      <w:fldChar w:fldCharType="begin"/>
    </w:r>
    <w:r>
      <w:instrText>STYLEREF  CoverTitle</w:instrText>
    </w:r>
    <w:r>
      <w:fldChar w:fldCharType="separate"/>
    </w:r>
    <w:r>
      <w:rPr>
        <w:noProof/>
      </w:rPr>
      <w:t>Bushfire Evacuation Modelling Phase 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298289" w14:textId="247AB408" w:rsidR="00716995" w:rsidRDefault="00716995" w:rsidP="00584BD4">
    <w:pPr>
      <w:pStyle w:val="Footer"/>
    </w:pPr>
    <w:r>
      <w:rPr>
        <w:noProof/>
      </w:rPr>
      <w:fldChar w:fldCharType="begin"/>
    </w:r>
    <w:r>
      <w:rPr>
        <w:noProof/>
      </w:rPr>
      <w:instrText xml:space="preserve"> STYLEREF  CoverTitle </w:instrText>
    </w:r>
    <w:r>
      <w:rPr>
        <w:noProof/>
      </w:rPr>
      <w:fldChar w:fldCharType="separate"/>
    </w:r>
    <w:r>
      <w:rPr>
        <w:noProof/>
      </w:rPr>
      <w:t>Bushfire Evacuation Modelling Phase 2</w:t>
    </w:r>
    <w:r>
      <w:rPr>
        <w:noProof/>
      </w:rPr>
      <w:fldChar w:fldCharType="end"/>
    </w:r>
    <w:r>
      <w:t xml:space="preserve">  |  </w:t>
    </w:r>
    <w:r>
      <w:fldChar w:fldCharType="begin"/>
    </w:r>
    <w:r>
      <w:instrText xml:space="preserve"> PAGE   \* MERGEFORMAT </w:instrText>
    </w:r>
    <w:r>
      <w:fldChar w:fldCharType="separate"/>
    </w:r>
    <w:r>
      <w:rPr>
        <w:noProof/>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A62ED4" w14:textId="77777777" w:rsidR="00716995" w:rsidRDefault="00716995" w:rsidP="009964E7">
      <w:r>
        <w:separator/>
      </w:r>
    </w:p>
    <w:p w14:paraId="7F5F4C76" w14:textId="77777777" w:rsidR="00716995" w:rsidRDefault="00716995"/>
  </w:footnote>
  <w:footnote w:type="continuationSeparator" w:id="0">
    <w:p w14:paraId="10EA8839" w14:textId="77777777" w:rsidR="00716995" w:rsidRDefault="00716995" w:rsidP="009964E7">
      <w:r>
        <w:continuationSeparator/>
      </w:r>
    </w:p>
    <w:p w14:paraId="1078A4EA" w14:textId="77777777" w:rsidR="00716995" w:rsidRDefault="00716995"/>
  </w:footnote>
  <w:footnote w:id="1">
    <w:p w14:paraId="3A74BDC9" w14:textId="531FA3B9" w:rsidR="00716995" w:rsidRPr="0068583F" w:rsidRDefault="00716995" w:rsidP="0068583F">
      <w:pPr>
        <w:pStyle w:val="FootnoteText"/>
      </w:pPr>
      <w:r>
        <w:rPr>
          <w:rStyle w:val="FootnoteReference"/>
        </w:rPr>
        <w:footnoteRef/>
      </w:r>
      <w:r>
        <w:t xml:space="preserve"> </w:t>
      </w:r>
      <w:r w:rsidRPr="0068583F">
        <w:rPr>
          <w:b/>
          <w:bCs/>
        </w:rPr>
        <w:t xml:space="preserve">Great Ocean Road Bushfire Evacuation Modelling Decision Support System </w:t>
      </w:r>
      <w:r w:rsidRPr="0068583F">
        <w:t>Final Report v1.1</w:t>
      </w:r>
      <w:r>
        <w:t xml:space="preserve">, </w:t>
      </w:r>
      <w:r w:rsidRPr="0068583F">
        <w:t>30 April 2019</w:t>
      </w:r>
      <w:r>
        <w:t xml:space="preserve">, </w:t>
      </w:r>
      <w:r w:rsidRPr="0068583F">
        <w:t xml:space="preserve">Callum </w:t>
      </w:r>
      <w:proofErr w:type="spellStart"/>
      <w:r w:rsidRPr="0068583F">
        <w:t>Fairnie</w:t>
      </w:r>
      <w:proofErr w:type="spellEnd"/>
      <w:r>
        <w:t>,</w:t>
      </w:r>
      <w:r w:rsidRPr="0068583F">
        <w:br/>
        <w:t xml:space="preserve">Vincent </w:t>
      </w:r>
      <w:proofErr w:type="spellStart"/>
      <w:r w:rsidRPr="0068583F">
        <w:t>Lemiale</w:t>
      </w:r>
      <w:proofErr w:type="spellEnd"/>
      <w:r w:rsidRPr="0068583F">
        <w:t xml:space="preserve">, </w:t>
      </w:r>
      <w:proofErr w:type="spellStart"/>
      <w:r w:rsidRPr="0068583F">
        <w:t>Leorey</w:t>
      </w:r>
      <w:proofErr w:type="spellEnd"/>
      <w:r w:rsidRPr="0068583F">
        <w:t xml:space="preserve"> Marquez, Rajesh Subramanian</w:t>
      </w:r>
      <w:r>
        <w:t>,</w:t>
      </w:r>
      <w:r w:rsidRPr="0068583F">
        <w:t xml:space="preserve"> Dhirendra Singh, Joel Robertson</w:t>
      </w:r>
    </w:p>
    <w:p w14:paraId="0421F2B9" w14:textId="2BA1A349" w:rsidR="00716995" w:rsidRDefault="0071699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0CA7A" w14:textId="77777777" w:rsidR="00716995" w:rsidRDefault="00716995" w:rsidP="002A47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1584A50"/>
    <w:multiLevelType w:val="hybridMultilevel"/>
    <w:tmpl w:val="403A3D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2BA4112"/>
    <w:multiLevelType w:val="hybridMultilevel"/>
    <w:tmpl w:val="EB246F2C"/>
    <w:lvl w:ilvl="0" w:tplc="F522A45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7FD2909"/>
    <w:multiLevelType w:val="hybridMultilevel"/>
    <w:tmpl w:val="F4C267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CE04B7"/>
    <w:multiLevelType w:val="hybridMultilevel"/>
    <w:tmpl w:val="A2D42F72"/>
    <w:lvl w:ilvl="0" w:tplc="F30EF46C">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22078FC"/>
    <w:multiLevelType w:val="hybridMultilevel"/>
    <w:tmpl w:val="92EE44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5DA6FFF"/>
    <w:multiLevelType w:val="hybridMultilevel"/>
    <w:tmpl w:val="7DEC6C9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9E63E12"/>
    <w:multiLevelType w:val="hybridMultilevel"/>
    <w:tmpl w:val="CFAEEE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C37681"/>
    <w:multiLevelType w:val="multilevel"/>
    <w:tmpl w:val="24E25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5"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6" w15:restartNumberingAfterBreak="0">
    <w:nsid w:val="2D3C1EDE"/>
    <w:multiLevelType w:val="hybridMultilevel"/>
    <w:tmpl w:val="858AA7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A03BA7"/>
    <w:multiLevelType w:val="hybridMultilevel"/>
    <w:tmpl w:val="61B4B30C"/>
    <w:lvl w:ilvl="0" w:tplc="F30EF46C">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67614C6"/>
    <w:multiLevelType w:val="hybridMultilevel"/>
    <w:tmpl w:val="0C09001F"/>
    <w:styleLink w:val="111111"/>
    <w:lvl w:ilvl="0" w:tplc="7FDC9170">
      <w:start w:val="1"/>
      <w:numFmt w:val="decimal"/>
      <w:lvlText w:val="%1."/>
      <w:lvlJc w:val="left"/>
      <w:pPr>
        <w:tabs>
          <w:tab w:val="num" w:pos="360"/>
        </w:tabs>
        <w:ind w:left="360" w:hanging="360"/>
      </w:pPr>
      <w:rPr>
        <w:rFonts w:cs="Times New Roman"/>
      </w:rPr>
    </w:lvl>
    <w:lvl w:ilvl="1" w:tplc="22E4F2B6">
      <w:start w:val="1"/>
      <w:numFmt w:val="decimal"/>
      <w:lvlText w:val="%1.%2."/>
      <w:lvlJc w:val="left"/>
      <w:pPr>
        <w:tabs>
          <w:tab w:val="num" w:pos="792"/>
        </w:tabs>
        <w:ind w:left="792" w:hanging="432"/>
      </w:pPr>
      <w:rPr>
        <w:rFonts w:cs="Times New Roman"/>
      </w:rPr>
    </w:lvl>
    <w:lvl w:ilvl="2" w:tplc="CAAA67E8">
      <w:start w:val="1"/>
      <w:numFmt w:val="decimal"/>
      <w:lvlText w:val="%1.%2.%3."/>
      <w:lvlJc w:val="left"/>
      <w:pPr>
        <w:tabs>
          <w:tab w:val="num" w:pos="1224"/>
        </w:tabs>
        <w:ind w:left="1224" w:hanging="504"/>
      </w:pPr>
      <w:rPr>
        <w:rFonts w:cs="Times New Roman"/>
      </w:rPr>
    </w:lvl>
    <w:lvl w:ilvl="3" w:tplc="B65C9E4E">
      <w:start w:val="1"/>
      <w:numFmt w:val="decimal"/>
      <w:lvlText w:val="%1.%2.%3.%4."/>
      <w:lvlJc w:val="left"/>
      <w:pPr>
        <w:tabs>
          <w:tab w:val="num" w:pos="1800"/>
        </w:tabs>
        <w:ind w:left="1728" w:hanging="648"/>
      </w:pPr>
      <w:rPr>
        <w:rFonts w:cs="Times New Roman"/>
      </w:rPr>
    </w:lvl>
    <w:lvl w:ilvl="4" w:tplc="B7C827AA">
      <w:start w:val="1"/>
      <w:numFmt w:val="decimal"/>
      <w:lvlText w:val="%1.%2.%3.%4.%5."/>
      <w:lvlJc w:val="left"/>
      <w:pPr>
        <w:tabs>
          <w:tab w:val="num" w:pos="2520"/>
        </w:tabs>
        <w:ind w:left="2232" w:hanging="792"/>
      </w:pPr>
      <w:rPr>
        <w:rFonts w:cs="Times New Roman"/>
      </w:rPr>
    </w:lvl>
    <w:lvl w:ilvl="5" w:tplc="26084C96">
      <w:start w:val="1"/>
      <w:numFmt w:val="decimal"/>
      <w:lvlText w:val="%1.%2.%3.%4.%5.%6."/>
      <w:lvlJc w:val="left"/>
      <w:pPr>
        <w:tabs>
          <w:tab w:val="num" w:pos="2880"/>
        </w:tabs>
        <w:ind w:left="2736" w:hanging="936"/>
      </w:pPr>
      <w:rPr>
        <w:rFonts w:cs="Times New Roman"/>
      </w:rPr>
    </w:lvl>
    <w:lvl w:ilvl="6" w:tplc="843EE0EE">
      <w:start w:val="1"/>
      <w:numFmt w:val="decimal"/>
      <w:lvlText w:val="%1.%2.%3.%4.%5.%6.%7."/>
      <w:lvlJc w:val="left"/>
      <w:pPr>
        <w:tabs>
          <w:tab w:val="num" w:pos="3600"/>
        </w:tabs>
        <w:ind w:left="3240" w:hanging="1080"/>
      </w:pPr>
      <w:rPr>
        <w:rFonts w:cs="Times New Roman"/>
      </w:rPr>
    </w:lvl>
    <w:lvl w:ilvl="7" w:tplc="C9A2D2FC">
      <w:start w:val="1"/>
      <w:numFmt w:val="decimal"/>
      <w:lvlText w:val="%1.%2.%3.%4.%5.%6.%7.%8."/>
      <w:lvlJc w:val="left"/>
      <w:pPr>
        <w:tabs>
          <w:tab w:val="num" w:pos="3960"/>
        </w:tabs>
        <w:ind w:left="3744" w:hanging="1224"/>
      </w:pPr>
      <w:rPr>
        <w:rFonts w:cs="Times New Roman"/>
      </w:rPr>
    </w:lvl>
    <w:lvl w:ilvl="8" w:tplc="8326B19C">
      <w:start w:val="1"/>
      <w:numFmt w:val="decimal"/>
      <w:lvlText w:val="%1.%2.%3.%4.%5.%6.%7.%8.%9."/>
      <w:lvlJc w:val="left"/>
      <w:pPr>
        <w:tabs>
          <w:tab w:val="num" w:pos="4680"/>
        </w:tabs>
        <w:ind w:left="4320" w:hanging="1440"/>
      </w:pPr>
      <w:rPr>
        <w:rFonts w:cs="Times New Roman"/>
      </w:rPr>
    </w:lvl>
  </w:abstractNum>
  <w:abstractNum w:abstractNumId="19" w15:restartNumberingAfterBreak="0">
    <w:nsid w:val="3E657B7E"/>
    <w:multiLevelType w:val="hybridMultilevel"/>
    <w:tmpl w:val="B164C7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B54608"/>
    <w:multiLevelType w:val="hybridMultilevel"/>
    <w:tmpl w:val="9A6832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265682E"/>
    <w:multiLevelType w:val="hybridMultilevel"/>
    <w:tmpl w:val="6E74B694"/>
    <w:styleLink w:val="Bullets"/>
    <w:lvl w:ilvl="0" w:tplc="BC7A4C6C">
      <w:start w:val="1"/>
      <w:numFmt w:val="bullet"/>
      <w:pStyle w:val="ListBullet"/>
      <w:lvlText w:val=""/>
      <w:lvlJc w:val="left"/>
      <w:pPr>
        <w:tabs>
          <w:tab w:val="num" w:pos="199"/>
        </w:tabs>
        <w:ind w:left="199" w:hanging="199"/>
      </w:pPr>
      <w:rPr>
        <w:rFonts w:ascii="Symbol" w:hAnsi="Symbol" w:hint="default"/>
      </w:rPr>
    </w:lvl>
    <w:lvl w:ilvl="1" w:tplc="28E08234">
      <w:start w:val="1"/>
      <w:numFmt w:val="bullet"/>
      <w:pStyle w:val="ListBullet2"/>
      <w:lvlText w:val="–"/>
      <w:lvlJc w:val="left"/>
      <w:pPr>
        <w:tabs>
          <w:tab w:val="num" w:pos="397"/>
        </w:tabs>
        <w:ind w:left="397" w:hanging="198"/>
      </w:pPr>
      <w:rPr>
        <w:rFonts w:ascii="Arial" w:hAnsi="Arial" w:hint="default"/>
      </w:rPr>
    </w:lvl>
    <w:lvl w:ilvl="2" w:tplc="A15CB01A">
      <w:start w:val="1"/>
      <w:numFmt w:val="bullet"/>
      <w:lvlText w:val="–"/>
      <w:lvlJc w:val="left"/>
      <w:pPr>
        <w:tabs>
          <w:tab w:val="num" w:pos="595"/>
        </w:tabs>
        <w:ind w:left="595" w:hanging="198"/>
      </w:pPr>
      <w:rPr>
        <w:rFonts w:ascii="Arial" w:hAnsi="Arial" w:hint="default"/>
      </w:rPr>
    </w:lvl>
    <w:lvl w:ilvl="3" w:tplc="87204B00">
      <w:start w:val="1"/>
      <w:numFmt w:val="none"/>
      <w:lvlText w:val=""/>
      <w:lvlJc w:val="left"/>
      <w:pPr>
        <w:ind w:left="2880" w:hanging="360"/>
      </w:pPr>
      <w:rPr>
        <w:rFonts w:cs="Times New Roman" w:hint="default"/>
      </w:rPr>
    </w:lvl>
    <w:lvl w:ilvl="4" w:tplc="C51C782E">
      <w:start w:val="1"/>
      <w:numFmt w:val="none"/>
      <w:lvlText w:val=""/>
      <w:lvlJc w:val="left"/>
      <w:pPr>
        <w:ind w:left="3600" w:hanging="360"/>
      </w:pPr>
      <w:rPr>
        <w:rFonts w:cs="Times New Roman" w:hint="default"/>
      </w:rPr>
    </w:lvl>
    <w:lvl w:ilvl="5" w:tplc="1004E84C">
      <w:start w:val="1"/>
      <w:numFmt w:val="none"/>
      <w:lvlText w:val=""/>
      <w:lvlJc w:val="left"/>
      <w:pPr>
        <w:ind w:left="4320" w:hanging="360"/>
      </w:pPr>
      <w:rPr>
        <w:rFonts w:cs="Times New Roman" w:hint="default"/>
      </w:rPr>
    </w:lvl>
    <w:lvl w:ilvl="6" w:tplc="2CB0B350">
      <w:start w:val="1"/>
      <w:numFmt w:val="none"/>
      <w:lvlText w:val=""/>
      <w:lvlJc w:val="left"/>
      <w:pPr>
        <w:ind w:left="5040" w:hanging="360"/>
      </w:pPr>
      <w:rPr>
        <w:rFonts w:cs="Times New Roman" w:hint="default"/>
      </w:rPr>
    </w:lvl>
    <w:lvl w:ilvl="7" w:tplc="A2AAE998">
      <w:start w:val="1"/>
      <w:numFmt w:val="none"/>
      <w:lvlText w:val=""/>
      <w:lvlJc w:val="left"/>
      <w:pPr>
        <w:ind w:left="5760" w:hanging="360"/>
      </w:pPr>
      <w:rPr>
        <w:rFonts w:cs="Times New Roman" w:hint="default"/>
      </w:rPr>
    </w:lvl>
    <w:lvl w:ilvl="8" w:tplc="FC247390">
      <w:start w:val="1"/>
      <w:numFmt w:val="none"/>
      <w:lvlText w:val=""/>
      <w:lvlJc w:val="left"/>
      <w:pPr>
        <w:ind w:left="6480" w:hanging="360"/>
      </w:pPr>
      <w:rPr>
        <w:rFonts w:cs="Times New Roman" w:hint="default"/>
      </w:rPr>
    </w:lvl>
  </w:abstractNum>
  <w:abstractNum w:abstractNumId="22" w15:restartNumberingAfterBreak="0">
    <w:nsid w:val="4D632016"/>
    <w:multiLevelType w:val="hybridMultilevel"/>
    <w:tmpl w:val="47F271D2"/>
    <w:lvl w:ilvl="0" w:tplc="08C4A6A8">
      <w:start w:val="1"/>
      <w:numFmt w:val="bullet"/>
      <w:lvlText w:val=""/>
      <w:lvlJc w:val="left"/>
      <w:pPr>
        <w:ind w:left="720" w:hanging="360"/>
      </w:pPr>
      <w:rPr>
        <w:rFonts w:ascii="Symbol" w:hAnsi="Symbol" w:hint="default"/>
      </w:rPr>
    </w:lvl>
    <w:lvl w:ilvl="1" w:tplc="14DCA5E6">
      <w:start w:val="1"/>
      <w:numFmt w:val="bullet"/>
      <w:lvlText w:val="o"/>
      <w:lvlJc w:val="left"/>
      <w:pPr>
        <w:ind w:left="1440" w:hanging="360"/>
      </w:pPr>
      <w:rPr>
        <w:rFonts w:ascii="Courier New" w:hAnsi="Courier New" w:cs="Times New Roman" w:hint="default"/>
      </w:rPr>
    </w:lvl>
    <w:lvl w:ilvl="2" w:tplc="D778BDEA">
      <w:start w:val="1"/>
      <w:numFmt w:val="bullet"/>
      <w:lvlText w:val=""/>
      <w:lvlJc w:val="left"/>
      <w:pPr>
        <w:ind w:left="2160" w:hanging="360"/>
      </w:pPr>
      <w:rPr>
        <w:rFonts w:ascii="Wingdings" w:hAnsi="Wingdings" w:hint="default"/>
      </w:rPr>
    </w:lvl>
    <w:lvl w:ilvl="3" w:tplc="3D0E8BFC">
      <w:start w:val="1"/>
      <w:numFmt w:val="bullet"/>
      <w:lvlText w:val=""/>
      <w:lvlJc w:val="left"/>
      <w:pPr>
        <w:ind w:left="2880" w:hanging="360"/>
      </w:pPr>
      <w:rPr>
        <w:rFonts w:ascii="Symbol" w:hAnsi="Symbol" w:hint="default"/>
      </w:rPr>
    </w:lvl>
    <w:lvl w:ilvl="4" w:tplc="B90ED9DC">
      <w:start w:val="1"/>
      <w:numFmt w:val="bullet"/>
      <w:lvlText w:val="o"/>
      <w:lvlJc w:val="left"/>
      <w:pPr>
        <w:ind w:left="3600" w:hanging="360"/>
      </w:pPr>
      <w:rPr>
        <w:rFonts w:ascii="Courier New" w:hAnsi="Courier New" w:cs="Times New Roman" w:hint="default"/>
      </w:rPr>
    </w:lvl>
    <w:lvl w:ilvl="5" w:tplc="69122E72">
      <w:start w:val="1"/>
      <w:numFmt w:val="bullet"/>
      <w:lvlText w:val=""/>
      <w:lvlJc w:val="left"/>
      <w:pPr>
        <w:ind w:left="4320" w:hanging="360"/>
      </w:pPr>
      <w:rPr>
        <w:rFonts w:ascii="Wingdings" w:hAnsi="Wingdings" w:hint="default"/>
      </w:rPr>
    </w:lvl>
    <w:lvl w:ilvl="6" w:tplc="22126354">
      <w:start w:val="1"/>
      <w:numFmt w:val="bullet"/>
      <w:lvlText w:val=""/>
      <w:lvlJc w:val="left"/>
      <w:pPr>
        <w:ind w:left="5040" w:hanging="360"/>
      </w:pPr>
      <w:rPr>
        <w:rFonts w:ascii="Symbol" w:hAnsi="Symbol" w:hint="default"/>
      </w:rPr>
    </w:lvl>
    <w:lvl w:ilvl="7" w:tplc="25D0FFE0">
      <w:start w:val="1"/>
      <w:numFmt w:val="bullet"/>
      <w:lvlText w:val="o"/>
      <w:lvlJc w:val="left"/>
      <w:pPr>
        <w:ind w:left="5760" w:hanging="360"/>
      </w:pPr>
      <w:rPr>
        <w:rFonts w:ascii="Courier New" w:hAnsi="Courier New" w:cs="Times New Roman" w:hint="default"/>
      </w:rPr>
    </w:lvl>
    <w:lvl w:ilvl="8" w:tplc="FEF6C7C2">
      <w:start w:val="1"/>
      <w:numFmt w:val="bullet"/>
      <w:lvlText w:val=""/>
      <w:lvlJc w:val="left"/>
      <w:pPr>
        <w:ind w:left="6480" w:hanging="360"/>
      </w:pPr>
      <w:rPr>
        <w:rFonts w:ascii="Wingdings" w:hAnsi="Wingdings" w:hint="default"/>
      </w:rPr>
    </w:lvl>
  </w:abstractNum>
  <w:abstractNum w:abstractNumId="23" w15:restartNumberingAfterBreak="0">
    <w:nsid w:val="53B646A5"/>
    <w:multiLevelType w:val="hybridMultilevel"/>
    <w:tmpl w:val="92EE44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9444BE6"/>
    <w:multiLevelType w:val="hybridMultilevel"/>
    <w:tmpl w:val="339EAD92"/>
    <w:lvl w:ilvl="0" w:tplc="29423B28">
      <w:start w:val="1"/>
      <w:numFmt w:val="decimal"/>
      <w:pStyle w:val="Heading1"/>
      <w:lvlText w:val="%1"/>
      <w:lvlJc w:val="left"/>
      <w:pPr>
        <w:ind w:left="432" w:hanging="432"/>
      </w:pPr>
      <w:rPr>
        <w:rFonts w:cs="Times New Roman" w:hint="default"/>
        <w:sz w:val="44"/>
        <w:szCs w:val="44"/>
      </w:rPr>
    </w:lvl>
    <w:lvl w:ilvl="1" w:tplc="5DC251E4">
      <w:start w:val="1"/>
      <w:numFmt w:val="decimal"/>
      <w:pStyle w:val="Heading2"/>
      <w:lvlText w:val="%1.%2"/>
      <w:lvlJc w:val="left"/>
      <w:pPr>
        <w:ind w:left="576" w:hanging="576"/>
      </w:pPr>
      <w:rPr>
        <w:rFonts w:cs="Times New Roman" w:hint="default"/>
      </w:rPr>
    </w:lvl>
    <w:lvl w:ilvl="2" w:tplc="14C41C80">
      <w:start w:val="1"/>
      <w:numFmt w:val="decimal"/>
      <w:pStyle w:val="Heading3"/>
      <w:lvlText w:val="%1.%2.%3"/>
      <w:lvlJc w:val="left"/>
      <w:pPr>
        <w:ind w:left="720" w:hanging="720"/>
      </w:pPr>
      <w:rPr>
        <w:rFonts w:cs="Times New Roman" w:hint="default"/>
      </w:rPr>
    </w:lvl>
    <w:lvl w:ilvl="3" w:tplc="AD7E718A">
      <w:start w:val="1"/>
      <w:numFmt w:val="decimal"/>
      <w:lvlText w:val="%1.%2.%3.%4"/>
      <w:lvlJc w:val="left"/>
      <w:pPr>
        <w:ind w:left="864" w:hanging="864"/>
      </w:pPr>
      <w:rPr>
        <w:rFonts w:cs="Times New Roman" w:hint="default"/>
      </w:rPr>
    </w:lvl>
    <w:lvl w:ilvl="4" w:tplc="203E64C8">
      <w:start w:val="1"/>
      <w:numFmt w:val="decimal"/>
      <w:lvlText w:val="%1.%2.%3.%4.%5"/>
      <w:lvlJc w:val="left"/>
      <w:pPr>
        <w:ind w:left="1008" w:hanging="1008"/>
      </w:pPr>
      <w:rPr>
        <w:rFonts w:cs="Times New Roman" w:hint="default"/>
      </w:rPr>
    </w:lvl>
    <w:lvl w:ilvl="5" w:tplc="DA441092">
      <w:start w:val="1"/>
      <w:numFmt w:val="decimal"/>
      <w:lvlText w:val="%1.%2.%3.%4.%5.%6"/>
      <w:lvlJc w:val="left"/>
      <w:pPr>
        <w:ind w:left="1152" w:hanging="1152"/>
      </w:pPr>
      <w:rPr>
        <w:rFonts w:cs="Times New Roman" w:hint="default"/>
      </w:rPr>
    </w:lvl>
    <w:lvl w:ilvl="6" w:tplc="F4305CF6">
      <w:start w:val="1"/>
      <w:numFmt w:val="decimal"/>
      <w:lvlText w:val="%1.%2.%3.%4.%5.%6.%7"/>
      <w:lvlJc w:val="left"/>
      <w:pPr>
        <w:ind w:left="1296" w:hanging="1296"/>
      </w:pPr>
      <w:rPr>
        <w:rFonts w:cs="Times New Roman" w:hint="default"/>
      </w:rPr>
    </w:lvl>
    <w:lvl w:ilvl="7" w:tplc="D54ECC6E">
      <w:start w:val="1"/>
      <w:numFmt w:val="decimal"/>
      <w:lvlText w:val="%1.%2.%3.%4.%5.%6.%7.%8"/>
      <w:lvlJc w:val="left"/>
      <w:pPr>
        <w:ind w:left="1440" w:hanging="1440"/>
      </w:pPr>
      <w:rPr>
        <w:rFonts w:cs="Times New Roman" w:hint="default"/>
      </w:rPr>
    </w:lvl>
    <w:lvl w:ilvl="8" w:tplc="499E8298">
      <w:start w:val="1"/>
      <w:numFmt w:val="decimal"/>
      <w:lvlText w:val="%1.%2.%3.%4.%5.%6.%7.%8.%9"/>
      <w:lvlJc w:val="left"/>
      <w:pPr>
        <w:ind w:left="1584" w:hanging="1584"/>
      </w:pPr>
      <w:rPr>
        <w:rFonts w:cs="Times New Roman" w:hint="default"/>
      </w:rPr>
    </w:lvl>
  </w:abstractNum>
  <w:abstractNum w:abstractNumId="25" w15:restartNumberingAfterBreak="0">
    <w:nsid w:val="5A1767B6"/>
    <w:multiLevelType w:val="hybridMultilevel"/>
    <w:tmpl w:val="14C8A526"/>
    <w:styleLink w:val="Numbers"/>
    <w:lvl w:ilvl="0" w:tplc="C592188C">
      <w:start w:val="1"/>
      <w:numFmt w:val="decimal"/>
      <w:pStyle w:val="ListNumber"/>
      <w:lvlText w:val="%1."/>
      <w:lvlJc w:val="left"/>
      <w:pPr>
        <w:tabs>
          <w:tab w:val="num" w:pos="227"/>
        </w:tabs>
        <w:ind w:left="227" w:hanging="227"/>
      </w:pPr>
      <w:rPr>
        <w:rFonts w:cs="Times New Roman" w:hint="default"/>
      </w:rPr>
    </w:lvl>
    <w:lvl w:ilvl="1" w:tplc="3ABEE996">
      <w:start w:val="1"/>
      <w:numFmt w:val="none"/>
      <w:lvlText w:val=""/>
      <w:lvlJc w:val="left"/>
      <w:pPr>
        <w:ind w:left="1440" w:hanging="360"/>
      </w:pPr>
      <w:rPr>
        <w:rFonts w:cs="Times New Roman" w:hint="default"/>
      </w:rPr>
    </w:lvl>
    <w:lvl w:ilvl="2" w:tplc="C768769A">
      <w:start w:val="1"/>
      <w:numFmt w:val="none"/>
      <w:lvlText w:val=""/>
      <w:lvlJc w:val="right"/>
      <w:pPr>
        <w:ind w:left="2160" w:hanging="180"/>
      </w:pPr>
      <w:rPr>
        <w:rFonts w:cs="Times New Roman" w:hint="default"/>
      </w:rPr>
    </w:lvl>
    <w:lvl w:ilvl="3" w:tplc="9438ADD4">
      <w:start w:val="1"/>
      <w:numFmt w:val="none"/>
      <w:lvlText w:val=""/>
      <w:lvlJc w:val="left"/>
      <w:pPr>
        <w:ind w:left="2880" w:hanging="360"/>
      </w:pPr>
      <w:rPr>
        <w:rFonts w:cs="Times New Roman" w:hint="default"/>
      </w:rPr>
    </w:lvl>
    <w:lvl w:ilvl="4" w:tplc="2646A23A">
      <w:start w:val="1"/>
      <w:numFmt w:val="none"/>
      <w:lvlText w:val=""/>
      <w:lvlJc w:val="left"/>
      <w:pPr>
        <w:ind w:left="3600" w:hanging="360"/>
      </w:pPr>
      <w:rPr>
        <w:rFonts w:cs="Times New Roman" w:hint="default"/>
      </w:rPr>
    </w:lvl>
    <w:lvl w:ilvl="5" w:tplc="2F4C00B8">
      <w:start w:val="1"/>
      <w:numFmt w:val="none"/>
      <w:lvlText w:val=""/>
      <w:lvlJc w:val="right"/>
      <w:pPr>
        <w:ind w:left="4320" w:hanging="180"/>
      </w:pPr>
      <w:rPr>
        <w:rFonts w:cs="Times New Roman" w:hint="default"/>
      </w:rPr>
    </w:lvl>
    <w:lvl w:ilvl="6" w:tplc="13364CDA">
      <w:start w:val="1"/>
      <w:numFmt w:val="none"/>
      <w:lvlText w:val=""/>
      <w:lvlJc w:val="left"/>
      <w:pPr>
        <w:ind w:left="5040" w:hanging="360"/>
      </w:pPr>
      <w:rPr>
        <w:rFonts w:cs="Times New Roman" w:hint="default"/>
      </w:rPr>
    </w:lvl>
    <w:lvl w:ilvl="7" w:tplc="9AB6C708">
      <w:start w:val="1"/>
      <w:numFmt w:val="none"/>
      <w:lvlText w:val=""/>
      <w:lvlJc w:val="left"/>
      <w:pPr>
        <w:ind w:left="5760" w:hanging="360"/>
      </w:pPr>
      <w:rPr>
        <w:rFonts w:cs="Times New Roman" w:hint="default"/>
      </w:rPr>
    </w:lvl>
    <w:lvl w:ilvl="8" w:tplc="14881620">
      <w:start w:val="1"/>
      <w:numFmt w:val="none"/>
      <w:lvlText w:val=""/>
      <w:lvlJc w:val="right"/>
      <w:pPr>
        <w:ind w:left="6480" w:hanging="180"/>
      </w:pPr>
      <w:rPr>
        <w:rFonts w:cs="Times New Roman" w:hint="default"/>
      </w:rPr>
    </w:lvl>
  </w:abstractNum>
  <w:abstractNum w:abstractNumId="26"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F4C27FB"/>
    <w:multiLevelType w:val="hybridMultilevel"/>
    <w:tmpl w:val="0C090023"/>
    <w:styleLink w:val="ArticleSection"/>
    <w:lvl w:ilvl="0" w:tplc="00F8A00A">
      <w:start w:val="1"/>
      <w:numFmt w:val="upperRoman"/>
      <w:lvlText w:val="Article %1."/>
      <w:lvlJc w:val="left"/>
      <w:pPr>
        <w:tabs>
          <w:tab w:val="num" w:pos="1440"/>
        </w:tabs>
      </w:pPr>
      <w:rPr>
        <w:rFonts w:cs="Times New Roman"/>
      </w:rPr>
    </w:lvl>
    <w:lvl w:ilvl="1" w:tplc="486E1946">
      <w:start w:val="1"/>
      <w:numFmt w:val="decimalZero"/>
      <w:isLgl/>
      <w:lvlText w:val="Section %1.%2"/>
      <w:lvlJc w:val="left"/>
      <w:pPr>
        <w:tabs>
          <w:tab w:val="num" w:pos="1080"/>
        </w:tabs>
      </w:pPr>
      <w:rPr>
        <w:rFonts w:cs="Times New Roman"/>
      </w:rPr>
    </w:lvl>
    <w:lvl w:ilvl="2" w:tplc="FA44BC70">
      <w:start w:val="1"/>
      <w:numFmt w:val="lowerLetter"/>
      <w:lvlText w:val="(%3)"/>
      <w:lvlJc w:val="left"/>
      <w:pPr>
        <w:tabs>
          <w:tab w:val="num" w:pos="720"/>
        </w:tabs>
        <w:ind w:left="720" w:hanging="432"/>
      </w:pPr>
      <w:rPr>
        <w:rFonts w:cs="Times New Roman"/>
      </w:rPr>
    </w:lvl>
    <w:lvl w:ilvl="3" w:tplc="8B44285C">
      <w:start w:val="1"/>
      <w:numFmt w:val="lowerRoman"/>
      <w:lvlText w:val="(%4)"/>
      <w:lvlJc w:val="right"/>
      <w:pPr>
        <w:tabs>
          <w:tab w:val="num" w:pos="864"/>
        </w:tabs>
        <w:ind w:left="864" w:hanging="144"/>
      </w:pPr>
      <w:rPr>
        <w:rFonts w:cs="Times New Roman"/>
      </w:rPr>
    </w:lvl>
    <w:lvl w:ilvl="4" w:tplc="D26AC642">
      <w:start w:val="1"/>
      <w:numFmt w:val="decimal"/>
      <w:lvlText w:val="%5)"/>
      <w:lvlJc w:val="left"/>
      <w:pPr>
        <w:tabs>
          <w:tab w:val="num" w:pos="1008"/>
        </w:tabs>
        <w:ind w:left="1008" w:hanging="432"/>
      </w:pPr>
      <w:rPr>
        <w:rFonts w:cs="Times New Roman"/>
      </w:rPr>
    </w:lvl>
    <w:lvl w:ilvl="5" w:tplc="66707020">
      <w:start w:val="1"/>
      <w:numFmt w:val="lowerLetter"/>
      <w:lvlText w:val="%6)"/>
      <w:lvlJc w:val="left"/>
      <w:pPr>
        <w:tabs>
          <w:tab w:val="num" w:pos="1152"/>
        </w:tabs>
        <w:ind w:left="1152" w:hanging="432"/>
      </w:pPr>
      <w:rPr>
        <w:rFonts w:cs="Times New Roman"/>
      </w:rPr>
    </w:lvl>
    <w:lvl w:ilvl="6" w:tplc="EF9CF506">
      <w:start w:val="1"/>
      <w:numFmt w:val="lowerRoman"/>
      <w:lvlText w:val="%7)"/>
      <w:lvlJc w:val="right"/>
      <w:pPr>
        <w:tabs>
          <w:tab w:val="num" w:pos="1296"/>
        </w:tabs>
        <w:ind w:left="1296" w:hanging="288"/>
      </w:pPr>
      <w:rPr>
        <w:rFonts w:cs="Times New Roman"/>
      </w:rPr>
    </w:lvl>
    <w:lvl w:ilvl="7" w:tplc="99AA955A">
      <w:start w:val="1"/>
      <w:numFmt w:val="lowerLetter"/>
      <w:lvlText w:val="%8."/>
      <w:lvlJc w:val="left"/>
      <w:pPr>
        <w:tabs>
          <w:tab w:val="num" w:pos="1440"/>
        </w:tabs>
        <w:ind w:left="1440" w:hanging="432"/>
      </w:pPr>
      <w:rPr>
        <w:rFonts w:cs="Times New Roman"/>
      </w:rPr>
    </w:lvl>
    <w:lvl w:ilvl="8" w:tplc="0BE0E6D0">
      <w:start w:val="1"/>
      <w:numFmt w:val="lowerRoman"/>
      <w:lvlText w:val="%9."/>
      <w:lvlJc w:val="right"/>
      <w:pPr>
        <w:tabs>
          <w:tab w:val="num" w:pos="1584"/>
        </w:tabs>
        <w:ind w:left="1584" w:hanging="144"/>
      </w:pPr>
      <w:rPr>
        <w:rFonts w:cs="Times New Roman"/>
      </w:rPr>
    </w:lvl>
  </w:abstractNum>
  <w:abstractNum w:abstractNumId="28" w15:restartNumberingAfterBreak="0">
    <w:nsid w:val="64027C14"/>
    <w:multiLevelType w:val="hybridMultilevel"/>
    <w:tmpl w:val="C5B89A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6063429"/>
    <w:multiLevelType w:val="hybridMultilevel"/>
    <w:tmpl w:val="FCBECBAC"/>
    <w:lvl w:ilvl="0" w:tplc="94F866A8">
      <w:start w:val="1"/>
      <w:numFmt w:val="upperLetter"/>
      <w:pStyle w:val="AppendixHeading1base"/>
      <w:lvlText w:val="Appendix %1 "/>
      <w:lvlJc w:val="left"/>
      <w:pPr>
        <w:ind w:left="0" w:firstLine="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tplc="A53C6B06">
      <w:start w:val="1"/>
      <w:numFmt w:val="decimal"/>
      <w:pStyle w:val="AppendixHeading2"/>
      <w:lvlText w:val="%1.%2"/>
      <w:lvlJc w:val="left"/>
      <w:pPr>
        <w:ind w:left="0" w:firstLine="0"/>
      </w:pPr>
      <w:rPr>
        <w:rFonts w:hint="default"/>
      </w:rPr>
    </w:lvl>
    <w:lvl w:ilvl="2" w:tplc="3E3855FE">
      <w:start w:val="1"/>
      <w:numFmt w:val="decimal"/>
      <w:pStyle w:val="AppendixHeading3"/>
      <w:lvlText w:val="%1.%2.%3"/>
      <w:lvlJc w:val="left"/>
      <w:pPr>
        <w:ind w:left="720" w:hanging="432"/>
      </w:pPr>
      <w:rPr>
        <w:rFonts w:hint="default"/>
      </w:rPr>
    </w:lvl>
    <w:lvl w:ilvl="3" w:tplc="8D6E48AA">
      <w:start w:val="1"/>
      <w:numFmt w:val="lowerRoman"/>
      <w:lvlText w:val="(%4)"/>
      <w:lvlJc w:val="right"/>
      <w:pPr>
        <w:ind w:left="864" w:hanging="144"/>
      </w:pPr>
      <w:rPr>
        <w:rFonts w:hint="default"/>
      </w:rPr>
    </w:lvl>
    <w:lvl w:ilvl="4" w:tplc="179057A8">
      <w:start w:val="1"/>
      <w:numFmt w:val="decimal"/>
      <w:lvlText w:val="%5)"/>
      <w:lvlJc w:val="left"/>
      <w:pPr>
        <w:ind w:left="1008" w:hanging="432"/>
      </w:pPr>
      <w:rPr>
        <w:rFonts w:hint="default"/>
      </w:rPr>
    </w:lvl>
    <w:lvl w:ilvl="5" w:tplc="21F28E84">
      <w:start w:val="1"/>
      <w:numFmt w:val="lowerLetter"/>
      <w:lvlText w:val="%6)"/>
      <w:lvlJc w:val="left"/>
      <w:pPr>
        <w:ind w:left="1152" w:hanging="432"/>
      </w:pPr>
      <w:rPr>
        <w:rFonts w:hint="default"/>
      </w:rPr>
    </w:lvl>
    <w:lvl w:ilvl="6" w:tplc="C3BEC8F4">
      <w:start w:val="1"/>
      <w:numFmt w:val="lowerRoman"/>
      <w:lvlText w:val="%7)"/>
      <w:lvlJc w:val="right"/>
      <w:pPr>
        <w:ind w:left="1296" w:hanging="288"/>
      </w:pPr>
      <w:rPr>
        <w:rFonts w:hint="default"/>
      </w:rPr>
    </w:lvl>
    <w:lvl w:ilvl="7" w:tplc="B290B1A6">
      <w:start w:val="1"/>
      <w:numFmt w:val="lowerLetter"/>
      <w:lvlText w:val="%8."/>
      <w:lvlJc w:val="left"/>
      <w:pPr>
        <w:ind w:left="1440" w:hanging="432"/>
      </w:pPr>
      <w:rPr>
        <w:rFonts w:hint="default"/>
      </w:rPr>
    </w:lvl>
    <w:lvl w:ilvl="8" w:tplc="A6245374">
      <w:start w:val="1"/>
      <w:numFmt w:val="lowerRoman"/>
      <w:lvlText w:val="%9."/>
      <w:lvlJc w:val="right"/>
      <w:pPr>
        <w:ind w:left="1584" w:hanging="144"/>
      </w:pPr>
      <w:rPr>
        <w:rFonts w:hint="default"/>
      </w:rPr>
    </w:lvl>
  </w:abstractNum>
  <w:abstractNum w:abstractNumId="30" w15:restartNumberingAfterBreak="0">
    <w:nsid w:val="668F3C27"/>
    <w:multiLevelType w:val="hybridMultilevel"/>
    <w:tmpl w:val="B0740874"/>
    <w:lvl w:ilvl="0" w:tplc="8C423BC4">
      <w:start w:val="1"/>
      <w:numFmt w:val="bullet"/>
      <w:lvlText w:val=""/>
      <w:lvlJc w:val="left"/>
      <w:pPr>
        <w:ind w:left="720" w:hanging="360"/>
      </w:pPr>
      <w:rPr>
        <w:rFonts w:ascii="Symbol" w:hAnsi="Symbol" w:hint="default"/>
      </w:rPr>
    </w:lvl>
    <w:lvl w:ilvl="1" w:tplc="27EE3662">
      <w:start w:val="1"/>
      <w:numFmt w:val="bullet"/>
      <w:lvlText w:val="o"/>
      <w:lvlJc w:val="left"/>
      <w:pPr>
        <w:ind w:left="1440" w:hanging="360"/>
      </w:pPr>
      <w:rPr>
        <w:rFonts w:ascii="Courier New" w:hAnsi="Courier New" w:cs="Times New Roman" w:hint="default"/>
      </w:rPr>
    </w:lvl>
    <w:lvl w:ilvl="2" w:tplc="C5BEA588">
      <w:start w:val="1"/>
      <w:numFmt w:val="bullet"/>
      <w:lvlText w:val=""/>
      <w:lvlJc w:val="left"/>
      <w:pPr>
        <w:ind w:left="2160" w:hanging="360"/>
      </w:pPr>
      <w:rPr>
        <w:rFonts w:ascii="Wingdings" w:hAnsi="Wingdings" w:hint="default"/>
      </w:rPr>
    </w:lvl>
    <w:lvl w:ilvl="3" w:tplc="D4B261DE">
      <w:start w:val="1"/>
      <w:numFmt w:val="bullet"/>
      <w:lvlText w:val=""/>
      <w:lvlJc w:val="left"/>
      <w:pPr>
        <w:ind w:left="2880" w:hanging="360"/>
      </w:pPr>
      <w:rPr>
        <w:rFonts w:ascii="Symbol" w:hAnsi="Symbol" w:hint="default"/>
      </w:rPr>
    </w:lvl>
    <w:lvl w:ilvl="4" w:tplc="12D4CC84">
      <w:start w:val="1"/>
      <w:numFmt w:val="bullet"/>
      <w:lvlText w:val="o"/>
      <w:lvlJc w:val="left"/>
      <w:pPr>
        <w:ind w:left="3600" w:hanging="360"/>
      </w:pPr>
      <w:rPr>
        <w:rFonts w:ascii="Courier New" w:hAnsi="Courier New" w:cs="Times New Roman" w:hint="default"/>
      </w:rPr>
    </w:lvl>
    <w:lvl w:ilvl="5" w:tplc="81DEA6DC">
      <w:start w:val="1"/>
      <w:numFmt w:val="bullet"/>
      <w:lvlText w:val=""/>
      <w:lvlJc w:val="left"/>
      <w:pPr>
        <w:ind w:left="4320" w:hanging="360"/>
      </w:pPr>
      <w:rPr>
        <w:rFonts w:ascii="Wingdings" w:hAnsi="Wingdings" w:hint="default"/>
      </w:rPr>
    </w:lvl>
    <w:lvl w:ilvl="6" w:tplc="F37EEE76">
      <w:start w:val="1"/>
      <w:numFmt w:val="bullet"/>
      <w:lvlText w:val=""/>
      <w:lvlJc w:val="left"/>
      <w:pPr>
        <w:ind w:left="5040" w:hanging="360"/>
      </w:pPr>
      <w:rPr>
        <w:rFonts w:ascii="Symbol" w:hAnsi="Symbol" w:hint="default"/>
      </w:rPr>
    </w:lvl>
    <w:lvl w:ilvl="7" w:tplc="A4CCA9AA">
      <w:start w:val="1"/>
      <w:numFmt w:val="bullet"/>
      <w:lvlText w:val="o"/>
      <w:lvlJc w:val="left"/>
      <w:pPr>
        <w:ind w:left="5760" w:hanging="360"/>
      </w:pPr>
      <w:rPr>
        <w:rFonts w:ascii="Courier New" w:hAnsi="Courier New" w:cs="Times New Roman" w:hint="default"/>
      </w:rPr>
    </w:lvl>
    <w:lvl w:ilvl="8" w:tplc="721278E0">
      <w:start w:val="1"/>
      <w:numFmt w:val="bullet"/>
      <w:lvlText w:val=""/>
      <w:lvlJc w:val="left"/>
      <w:pPr>
        <w:ind w:left="6480" w:hanging="360"/>
      </w:pPr>
      <w:rPr>
        <w:rFonts w:ascii="Wingdings" w:hAnsi="Wingdings" w:hint="default"/>
      </w:rPr>
    </w:lvl>
  </w:abstractNum>
  <w:abstractNum w:abstractNumId="31" w15:restartNumberingAfterBreak="0">
    <w:nsid w:val="6FC767C7"/>
    <w:multiLevelType w:val="hybridMultilevel"/>
    <w:tmpl w:val="00086B5E"/>
    <w:lvl w:ilvl="0" w:tplc="92EA8360">
      <w:start w:val="1"/>
      <w:numFmt w:val="bullet"/>
      <w:lvlText w:val=""/>
      <w:lvlJc w:val="left"/>
      <w:pPr>
        <w:ind w:left="720" w:hanging="360"/>
      </w:pPr>
      <w:rPr>
        <w:rFonts w:ascii="Symbol" w:hAnsi="Symbol" w:hint="default"/>
      </w:rPr>
    </w:lvl>
    <w:lvl w:ilvl="1" w:tplc="80DCF9EC">
      <w:start w:val="1"/>
      <w:numFmt w:val="bullet"/>
      <w:lvlText w:val="o"/>
      <w:lvlJc w:val="left"/>
      <w:pPr>
        <w:ind w:left="1440" w:hanging="360"/>
      </w:pPr>
      <w:rPr>
        <w:rFonts w:ascii="Courier New" w:hAnsi="Courier New" w:cs="Times New Roman" w:hint="default"/>
      </w:rPr>
    </w:lvl>
    <w:lvl w:ilvl="2" w:tplc="7FD0C914">
      <w:start w:val="1"/>
      <w:numFmt w:val="bullet"/>
      <w:lvlText w:val=""/>
      <w:lvlJc w:val="left"/>
      <w:pPr>
        <w:ind w:left="2160" w:hanging="360"/>
      </w:pPr>
      <w:rPr>
        <w:rFonts w:ascii="Wingdings" w:hAnsi="Wingdings" w:hint="default"/>
      </w:rPr>
    </w:lvl>
    <w:lvl w:ilvl="3" w:tplc="AEB8482A">
      <w:start w:val="1"/>
      <w:numFmt w:val="bullet"/>
      <w:lvlText w:val=""/>
      <w:lvlJc w:val="left"/>
      <w:pPr>
        <w:ind w:left="2880" w:hanging="360"/>
      </w:pPr>
      <w:rPr>
        <w:rFonts w:ascii="Symbol" w:hAnsi="Symbol" w:hint="default"/>
      </w:rPr>
    </w:lvl>
    <w:lvl w:ilvl="4" w:tplc="E9FC0896">
      <w:start w:val="1"/>
      <w:numFmt w:val="bullet"/>
      <w:lvlText w:val="o"/>
      <w:lvlJc w:val="left"/>
      <w:pPr>
        <w:ind w:left="3600" w:hanging="360"/>
      </w:pPr>
      <w:rPr>
        <w:rFonts w:ascii="Courier New" w:hAnsi="Courier New" w:cs="Times New Roman" w:hint="default"/>
      </w:rPr>
    </w:lvl>
    <w:lvl w:ilvl="5" w:tplc="CC1A8108">
      <w:start w:val="1"/>
      <w:numFmt w:val="bullet"/>
      <w:lvlText w:val=""/>
      <w:lvlJc w:val="left"/>
      <w:pPr>
        <w:ind w:left="4320" w:hanging="360"/>
      </w:pPr>
      <w:rPr>
        <w:rFonts w:ascii="Wingdings" w:hAnsi="Wingdings" w:hint="default"/>
      </w:rPr>
    </w:lvl>
    <w:lvl w:ilvl="6" w:tplc="909E9ADE">
      <w:start w:val="1"/>
      <w:numFmt w:val="bullet"/>
      <w:lvlText w:val=""/>
      <w:lvlJc w:val="left"/>
      <w:pPr>
        <w:ind w:left="5040" w:hanging="360"/>
      </w:pPr>
      <w:rPr>
        <w:rFonts w:ascii="Symbol" w:hAnsi="Symbol" w:hint="default"/>
      </w:rPr>
    </w:lvl>
    <w:lvl w:ilvl="7" w:tplc="CF1C1868">
      <w:start w:val="1"/>
      <w:numFmt w:val="bullet"/>
      <w:lvlText w:val="o"/>
      <w:lvlJc w:val="left"/>
      <w:pPr>
        <w:ind w:left="5760" w:hanging="360"/>
      </w:pPr>
      <w:rPr>
        <w:rFonts w:ascii="Courier New" w:hAnsi="Courier New" w:cs="Times New Roman" w:hint="default"/>
      </w:rPr>
    </w:lvl>
    <w:lvl w:ilvl="8" w:tplc="AB880948">
      <w:start w:val="1"/>
      <w:numFmt w:val="bullet"/>
      <w:lvlText w:val=""/>
      <w:lvlJc w:val="left"/>
      <w:pPr>
        <w:ind w:left="6480" w:hanging="360"/>
      </w:pPr>
      <w:rPr>
        <w:rFonts w:ascii="Wingdings" w:hAnsi="Wingdings" w:hint="default"/>
      </w:rPr>
    </w:lvl>
  </w:abstractNum>
  <w:abstractNum w:abstractNumId="32"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21"/>
  </w:num>
  <w:num w:numId="6">
    <w:abstractNumId w:val="14"/>
  </w:num>
  <w:num w:numId="7">
    <w:abstractNumId w:val="14"/>
  </w:num>
  <w:num w:numId="8">
    <w:abstractNumId w:val="13"/>
  </w:num>
  <w:num w:numId="9">
    <w:abstractNumId w:val="25"/>
  </w:num>
  <w:num w:numId="10">
    <w:abstractNumId w:val="18"/>
  </w:num>
  <w:num w:numId="11">
    <w:abstractNumId w:val="15"/>
  </w:num>
  <w:num w:numId="12">
    <w:abstractNumId w:val="27"/>
  </w:num>
  <w:num w:numId="13">
    <w:abstractNumId w:val="0"/>
  </w:num>
  <w:num w:numId="14">
    <w:abstractNumId w:val="24"/>
  </w:num>
  <w:num w:numId="15">
    <w:abstractNumId w:val="29"/>
  </w:num>
  <w:num w:numId="16">
    <w:abstractNumId w:val="32"/>
  </w:num>
  <w:num w:numId="17">
    <w:abstractNumId w:val="26"/>
  </w:num>
  <w:num w:numId="18">
    <w:abstractNumId w:val="5"/>
  </w:num>
  <w:num w:numId="19">
    <w:abstractNumId w:val="17"/>
  </w:num>
  <w:num w:numId="20">
    <w:abstractNumId w:val="19"/>
  </w:num>
  <w:num w:numId="21">
    <w:abstractNumId w:val="8"/>
  </w:num>
  <w:num w:numId="22">
    <w:abstractNumId w:val="30"/>
  </w:num>
  <w:num w:numId="23">
    <w:abstractNumId w:val="31"/>
  </w:num>
  <w:num w:numId="24">
    <w:abstractNumId w:val="22"/>
  </w:num>
  <w:num w:numId="25">
    <w:abstractNumId w:val="28"/>
  </w:num>
  <w:num w:numId="26">
    <w:abstractNumId w:val="7"/>
  </w:num>
  <w:num w:numId="27">
    <w:abstractNumId w:val="6"/>
  </w:num>
  <w:num w:numId="28">
    <w:abstractNumId w:val="10"/>
  </w:num>
  <w:num w:numId="29">
    <w:abstractNumId w:val="12"/>
  </w:num>
  <w:num w:numId="30">
    <w:abstractNumId w:val="11"/>
  </w:num>
  <w:num w:numId="31">
    <w:abstractNumId w:val="23"/>
  </w:num>
  <w:num w:numId="32">
    <w:abstractNumId w:val="9"/>
  </w:num>
  <w:num w:numId="33">
    <w:abstractNumId w:val="20"/>
  </w:num>
  <w:num w:numId="34">
    <w:abstractNumId w:val="16"/>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miale, Vincent (Data61, Clayton)">
    <w15:presenceInfo w15:providerId="AD" w15:userId="S::lem035@csiro.au::c9a198ba-9eda-4f33-adfb-2450504f28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evenAndOddHeaders/>
  <w:drawingGridHorizontalSpacing w:val="100"/>
  <w:displayHorizontalDrawingGridEvery w:val="2"/>
  <w:characterSpacingControl w:val="doNotCompress"/>
  <w:hdrShapeDefaults>
    <o:shapedefaults v:ext="edit" spidmax="4097" style="mso-position-vertical-relative:page;v-text-anchor:bottom"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s>
  <w:rsids>
    <w:rsidRoot w:val="00565D96"/>
    <w:rsid w:val="00000EEA"/>
    <w:rsid w:val="00001864"/>
    <w:rsid w:val="00002AA7"/>
    <w:rsid w:val="000031E1"/>
    <w:rsid w:val="00004808"/>
    <w:rsid w:val="000102AB"/>
    <w:rsid w:val="00011FC6"/>
    <w:rsid w:val="000126EB"/>
    <w:rsid w:val="000154ED"/>
    <w:rsid w:val="00015E82"/>
    <w:rsid w:val="0001775B"/>
    <w:rsid w:val="00022CFC"/>
    <w:rsid w:val="00024F6E"/>
    <w:rsid w:val="00025FD5"/>
    <w:rsid w:val="0002686D"/>
    <w:rsid w:val="000312EA"/>
    <w:rsid w:val="000316D4"/>
    <w:rsid w:val="0003217B"/>
    <w:rsid w:val="00032C10"/>
    <w:rsid w:val="000331D4"/>
    <w:rsid w:val="00041FE0"/>
    <w:rsid w:val="00042A1A"/>
    <w:rsid w:val="00042C94"/>
    <w:rsid w:val="00043876"/>
    <w:rsid w:val="000443E1"/>
    <w:rsid w:val="00046533"/>
    <w:rsid w:val="0005048B"/>
    <w:rsid w:val="00051219"/>
    <w:rsid w:val="00051456"/>
    <w:rsid w:val="0005226F"/>
    <w:rsid w:val="0005371F"/>
    <w:rsid w:val="00053E83"/>
    <w:rsid w:val="00056FD0"/>
    <w:rsid w:val="00064612"/>
    <w:rsid w:val="000660F3"/>
    <w:rsid w:val="000667A4"/>
    <w:rsid w:val="00067775"/>
    <w:rsid w:val="00072CE6"/>
    <w:rsid w:val="0007317B"/>
    <w:rsid w:val="00073618"/>
    <w:rsid w:val="00074DFE"/>
    <w:rsid w:val="00075774"/>
    <w:rsid w:val="00075B0B"/>
    <w:rsid w:val="000815C2"/>
    <w:rsid w:val="00083BE2"/>
    <w:rsid w:val="00083CBE"/>
    <w:rsid w:val="00083FBD"/>
    <w:rsid w:val="00085DC0"/>
    <w:rsid w:val="00087ADA"/>
    <w:rsid w:val="000979AD"/>
    <w:rsid w:val="000A6F40"/>
    <w:rsid w:val="000B0A3D"/>
    <w:rsid w:val="000B1470"/>
    <w:rsid w:val="000B3486"/>
    <w:rsid w:val="000C02C0"/>
    <w:rsid w:val="000C05F1"/>
    <w:rsid w:val="000C0940"/>
    <w:rsid w:val="000C0E41"/>
    <w:rsid w:val="000C4051"/>
    <w:rsid w:val="000C5523"/>
    <w:rsid w:val="000C61C0"/>
    <w:rsid w:val="000C7D15"/>
    <w:rsid w:val="000D0298"/>
    <w:rsid w:val="000D1531"/>
    <w:rsid w:val="000D19DE"/>
    <w:rsid w:val="000D436B"/>
    <w:rsid w:val="000D6D2F"/>
    <w:rsid w:val="000E18FF"/>
    <w:rsid w:val="000E1CF3"/>
    <w:rsid w:val="000E2422"/>
    <w:rsid w:val="000E4CC0"/>
    <w:rsid w:val="000E52A5"/>
    <w:rsid w:val="000E599F"/>
    <w:rsid w:val="000F1EC3"/>
    <w:rsid w:val="000F1FE4"/>
    <w:rsid w:val="00101288"/>
    <w:rsid w:val="00101A2A"/>
    <w:rsid w:val="001035BB"/>
    <w:rsid w:val="00104FBD"/>
    <w:rsid w:val="001052A7"/>
    <w:rsid w:val="001067F0"/>
    <w:rsid w:val="001068F9"/>
    <w:rsid w:val="001100D4"/>
    <w:rsid w:val="001124FA"/>
    <w:rsid w:val="001129F5"/>
    <w:rsid w:val="0011346D"/>
    <w:rsid w:val="0011470B"/>
    <w:rsid w:val="00114B30"/>
    <w:rsid w:val="00116C3E"/>
    <w:rsid w:val="00117E59"/>
    <w:rsid w:val="0012201E"/>
    <w:rsid w:val="00123BCC"/>
    <w:rsid w:val="00123FD7"/>
    <w:rsid w:val="001249CC"/>
    <w:rsid w:val="0013089B"/>
    <w:rsid w:val="00132F76"/>
    <w:rsid w:val="0013384F"/>
    <w:rsid w:val="00134FC3"/>
    <w:rsid w:val="00135EA5"/>
    <w:rsid w:val="001362D8"/>
    <w:rsid w:val="00136B7F"/>
    <w:rsid w:val="00141D5A"/>
    <w:rsid w:val="0014612F"/>
    <w:rsid w:val="001462E9"/>
    <w:rsid w:val="00154168"/>
    <w:rsid w:val="0015605C"/>
    <w:rsid w:val="00157AAE"/>
    <w:rsid w:val="00157B9E"/>
    <w:rsid w:val="00161BB6"/>
    <w:rsid w:val="001708B3"/>
    <w:rsid w:val="00173829"/>
    <w:rsid w:val="00173C4D"/>
    <w:rsid w:val="00174A49"/>
    <w:rsid w:val="00175388"/>
    <w:rsid w:val="00177270"/>
    <w:rsid w:val="001772D6"/>
    <w:rsid w:val="0017758B"/>
    <w:rsid w:val="00190E0B"/>
    <w:rsid w:val="00190F20"/>
    <w:rsid w:val="00192E59"/>
    <w:rsid w:val="00193162"/>
    <w:rsid w:val="00194542"/>
    <w:rsid w:val="00195301"/>
    <w:rsid w:val="00196146"/>
    <w:rsid w:val="001A1020"/>
    <w:rsid w:val="001A1944"/>
    <w:rsid w:val="001A396B"/>
    <w:rsid w:val="001A661C"/>
    <w:rsid w:val="001B00A0"/>
    <w:rsid w:val="001B23ED"/>
    <w:rsid w:val="001B34DE"/>
    <w:rsid w:val="001B6CB5"/>
    <w:rsid w:val="001B79DA"/>
    <w:rsid w:val="001B7BF3"/>
    <w:rsid w:val="001C07F5"/>
    <w:rsid w:val="001C3137"/>
    <w:rsid w:val="001C540A"/>
    <w:rsid w:val="001C5CA5"/>
    <w:rsid w:val="001C6336"/>
    <w:rsid w:val="001C663B"/>
    <w:rsid w:val="001D1412"/>
    <w:rsid w:val="001D25DF"/>
    <w:rsid w:val="001D2813"/>
    <w:rsid w:val="001D36DC"/>
    <w:rsid w:val="001D4D59"/>
    <w:rsid w:val="001D713C"/>
    <w:rsid w:val="001E2D97"/>
    <w:rsid w:val="001E30E8"/>
    <w:rsid w:val="001E4C59"/>
    <w:rsid w:val="001E531C"/>
    <w:rsid w:val="001E7F68"/>
    <w:rsid w:val="001F6EDE"/>
    <w:rsid w:val="0020034E"/>
    <w:rsid w:val="00201C06"/>
    <w:rsid w:val="00203350"/>
    <w:rsid w:val="00207117"/>
    <w:rsid w:val="002101A4"/>
    <w:rsid w:val="002109F9"/>
    <w:rsid w:val="00212902"/>
    <w:rsid w:val="002137D2"/>
    <w:rsid w:val="00214440"/>
    <w:rsid w:val="0021445E"/>
    <w:rsid w:val="00215132"/>
    <w:rsid w:val="002154A2"/>
    <w:rsid w:val="002156C8"/>
    <w:rsid w:val="00221A8F"/>
    <w:rsid w:val="00221D5A"/>
    <w:rsid w:val="0022431B"/>
    <w:rsid w:val="002254A0"/>
    <w:rsid w:val="002256CA"/>
    <w:rsid w:val="002274F9"/>
    <w:rsid w:val="00227F74"/>
    <w:rsid w:val="0023091D"/>
    <w:rsid w:val="00232B56"/>
    <w:rsid w:val="00234D40"/>
    <w:rsid w:val="002418DA"/>
    <w:rsid w:val="00241BAC"/>
    <w:rsid w:val="002421F2"/>
    <w:rsid w:val="00251361"/>
    <w:rsid w:val="0025177C"/>
    <w:rsid w:val="00251DDE"/>
    <w:rsid w:val="00252CBB"/>
    <w:rsid w:val="00255FA1"/>
    <w:rsid w:val="002579B2"/>
    <w:rsid w:val="00260CC9"/>
    <w:rsid w:val="00263A58"/>
    <w:rsid w:val="00264D22"/>
    <w:rsid w:val="00267364"/>
    <w:rsid w:val="0026739B"/>
    <w:rsid w:val="00273A31"/>
    <w:rsid w:val="00274483"/>
    <w:rsid w:val="00274C59"/>
    <w:rsid w:val="00274DF1"/>
    <w:rsid w:val="00274FEA"/>
    <w:rsid w:val="00276E3E"/>
    <w:rsid w:val="00277240"/>
    <w:rsid w:val="00277610"/>
    <w:rsid w:val="00277A23"/>
    <w:rsid w:val="00280E4B"/>
    <w:rsid w:val="002852DB"/>
    <w:rsid w:val="00285F27"/>
    <w:rsid w:val="00287FBB"/>
    <w:rsid w:val="0029026E"/>
    <w:rsid w:val="00290A3F"/>
    <w:rsid w:val="0029371B"/>
    <w:rsid w:val="00293EB0"/>
    <w:rsid w:val="00295D01"/>
    <w:rsid w:val="002A29FD"/>
    <w:rsid w:val="002A47DB"/>
    <w:rsid w:val="002A4BC5"/>
    <w:rsid w:val="002A5A18"/>
    <w:rsid w:val="002A5D8F"/>
    <w:rsid w:val="002A658F"/>
    <w:rsid w:val="002A70A6"/>
    <w:rsid w:val="002B3E6E"/>
    <w:rsid w:val="002B4524"/>
    <w:rsid w:val="002C5384"/>
    <w:rsid w:val="002C54A6"/>
    <w:rsid w:val="002C6738"/>
    <w:rsid w:val="002D19CD"/>
    <w:rsid w:val="002D688F"/>
    <w:rsid w:val="002E00BA"/>
    <w:rsid w:val="002E0C1E"/>
    <w:rsid w:val="002E11E5"/>
    <w:rsid w:val="002E3B33"/>
    <w:rsid w:val="002E3BB0"/>
    <w:rsid w:val="002E543B"/>
    <w:rsid w:val="002E6619"/>
    <w:rsid w:val="002E7319"/>
    <w:rsid w:val="002E7500"/>
    <w:rsid w:val="002E7AB1"/>
    <w:rsid w:val="002E7DC9"/>
    <w:rsid w:val="002F0071"/>
    <w:rsid w:val="002F06CC"/>
    <w:rsid w:val="002F5550"/>
    <w:rsid w:val="002F6563"/>
    <w:rsid w:val="002F6753"/>
    <w:rsid w:val="002F7A19"/>
    <w:rsid w:val="00301C5C"/>
    <w:rsid w:val="003036A2"/>
    <w:rsid w:val="003053C7"/>
    <w:rsid w:val="003059EB"/>
    <w:rsid w:val="00306A4B"/>
    <w:rsid w:val="00307B3C"/>
    <w:rsid w:val="00310421"/>
    <w:rsid w:val="003114F5"/>
    <w:rsid w:val="003139EB"/>
    <w:rsid w:val="00313CAE"/>
    <w:rsid w:val="00315C80"/>
    <w:rsid w:val="0031605A"/>
    <w:rsid w:val="00322BA1"/>
    <w:rsid w:val="003232ED"/>
    <w:rsid w:val="00324FA1"/>
    <w:rsid w:val="00326FB1"/>
    <w:rsid w:val="0032796C"/>
    <w:rsid w:val="00331531"/>
    <w:rsid w:val="00331731"/>
    <w:rsid w:val="00331A7C"/>
    <w:rsid w:val="00333EED"/>
    <w:rsid w:val="0033551F"/>
    <w:rsid w:val="00340806"/>
    <w:rsid w:val="0034121C"/>
    <w:rsid w:val="00341FFE"/>
    <w:rsid w:val="003425BE"/>
    <w:rsid w:val="003450A8"/>
    <w:rsid w:val="003461B2"/>
    <w:rsid w:val="00355B43"/>
    <w:rsid w:val="00356B61"/>
    <w:rsid w:val="00357251"/>
    <w:rsid w:val="003579A8"/>
    <w:rsid w:val="00357F24"/>
    <w:rsid w:val="00361EE2"/>
    <w:rsid w:val="0036319D"/>
    <w:rsid w:val="003666A2"/>
    <w:rsid w:val="00383ADF"/>
    <w:rsid w:val="0038407D"/>
    <w:rsid w:val="00387974"/>
    <w:rsid w:val="00387B07"/>
    <w:rsid w:val="00390015"/>
    <w:rsid w:val="0039270B"/>
    <w:rsid w:val="00395EF5"/>
    <w:rsid w:val="0039729E"/>
    <w:rsid w:val="003A2422"/>
    <w:rsid w:val="003A2FF2"/>
    <w:rsid w:val="003A3052"/>
    <w:rsid w:val="003A3919"/>
    <w:rsid w:val="003A476E"/>
    <w:rsid w:val="003A4AF4"/>
    <w:rsid w:val="003A647C"/>
    <w:rsid w:val="003A710E"/>
    <w:rsid w:val="003A7240"/>
    <w:rsid w:val="003B1238"/>
    <w:rsid w:val="003B1AEA"/>
    <w:rsid w:val="003B4380"/>
    <w:rsid w:val="003B46B9"/>
    <w:rsid w:val="003B58A6"/>
    <w:rsid w:val="003C40B6"/>
    <w:rsid w:val="003D26A3"/>
    <w:rsid w:val="003D37AA"/>
    <w:rsid w:val="003D62C9"/>
    <w:rsid w:val="003D641F"/>
    <w:rsid w:val="003D6565"/>
    <w:rsid w:val="003D75E1"/>
    <w:rsid w:val="003D778D"/>
    <w:rsid w:val="003E09D4"/>
    <w:rsid w:val="003E0FC9"/>
    <w:rsid w:val="003E27E2"/>
    <w:rsid w:val="003E3972"/>
    <w:rsid w:val="003E737C"/>
    <w:rsid w:val="003E7769"/>
    <w:rsid w:val="003F061A"/>
    <w:rsid w:val="003F1806"/>
    <w:rsid w:val="003F1FBD"/>
    <w:rsid w:val="003F5D80"/>
    <w:rsid w:val="003F6EAD"/>
    <w:rsid w:val="0040108B"/>
    <w:rsid w:val="00401C9F"/>
    <w:rsid w:val="004070AA"/>
    <w:rsid w:val="00410483"/>
    <w:rsid w:val="00410CB7"/>
    <w:rsid w:val="00411649"/>
    <w:rsid w:val="00411FA7"/>
    <w:rsid w:val="00412553"/>
    <w:rsid w:val="004134DD"/>
    <w:rsid w:val="0041517D"/>
    <w:rsid w:val="00415EED"/>
    <w:rsid w:val="00416DF7"/>
    <w:rsid w:val="00420CC0"/>
    <w:rsid w:val="00424719"/>
    <w:rsid w:val="00425B20"/>
    <w:rsid w:val="00426E97"/>
    <w:rsid w:val="004362E3"/>
    <w:rsid w:val="00440CFE"/>
    <w:rsid w:val="00441D99"/>
    <w:rsid w:val="00444967"/>
    <w:rsid w:val="00444D4A"/>
    <w:rsid w:val="004459B1"/>
    <w:rsid w:val="00450B7D"/>
    <w:rsid w:val="00450C41"/>
    <w:rsid w:val="00455807"/>
    <w:rsid w:val="00457440"/>
    <w:rsid w:val="0046209B"/>
    <w:rsid w:val="00462182"/>
    <w:rsid w:val="00463ED6"/>
    <w:rsid w:val="00466556"/>
    <w:rsid w:val="004666B7"/>
    <w:rsid w:val="00467438"/>
    <w:rsid w:val="004709AE"/>
    <w:rsid w:val="004712A8"/>
    <w:rsid w:val="00471DED"/>
    <w:rsid w:val="00471E86"/>
    <w:rsid w:val="00475BB5"/>
    <w:rsid w:val="00475EB7"/>
    <w:rsid w:val="004766E5"/>
    <w:rsid w:val="004815F0"/>
    <w:rsid w:val="004826CF"/>
    <w:rsid w:val="00483F64"/>
    <w:rsid w:val="0048768F"/>
    <w:rsid w:val="00487D3D"/>
    <w:rsid w:val="00491B05"/>
    <w:rsid w:val="00492547"/>
    <w:rsid w:val="00493036"/>
    <w:rsid w:val="004935E8"/>
    <w:rsid w:val="00494587"/>
    <w:rsid w:val="00494743"/>
    <w:rsid w:val="004A067D"/>
    <w:rsid w:val="004A4028"/>
    <w:rsid w:val="004A575F"/>
    <w:rsid w:val="004A7FA7"/>
    <w:rsid w:val="004B1330"/>
    <w:rsid w:val="004B2DAA"/>
    <w:rsid w:val="004B397B"/>
    <w:rsid w:val="004B5AC9"/>
    <w:rsid w:val="004C08B6"/>
    <w:rsid w:val="004C0D00"/>
    <w:rsid w:val="004C14AB"/>
    <w:rsid w:val="004C3462"/>
    <w:rsid w:val="004C3593"/>
    <w:rsid w:val="004C5772"/>
    <w:rsid w:val="004D0A90"/>
    <w:rsid w:val="004D0F46"/>
    <w:rsid w:val="004D139E"/>
    <w:rsid w:val="004D1CE2"/>
    <w:rsid w:val="004D3DB4"/>
    <w:rsid w:val="004D3FC6"/>
    <w:rsid w:val="004D44AC"/>
    <w:rsid w:val="004D5ED7"/>
    <w:rsid w:val="004D7860"/>
    <w:rsid w:val="004E1262"/>
    <w:rsid w:val="004E3049"/>
    <w:rsid w:val="004E411B"/>
    <w:rsid w:val="004E5109"/>
    <w:rsid w:val="004E5C69"/>
    <w:rsid w:val="004E60D0"/>
    <w:rsid w:val="004F12A6"/>
    <w:rsid w:val="004F1565"/>
    <w:rsid w:val="004F1878"/>
    <w:rsid w:val="004F2304"/>
    <w:rsid w:val="004F26F8"/>
    <w:rsid w:val="004F287F"/>
    <w:rsid w:val="004F28E4"/>
    <w:rsid w:val="004F4CC9"/>
    <w:rsid w:val="004F539B"/>
    <w:rsid w:val="004F75D8"/>
    <w:rsid w:val="00501D59"/>
    <w:rsid w:val="005025FE"/>
    <w:rsid w:val="00504585"/>
    <w:rsid w:val="00506DDE"/>
    <w:rsid w:val="005079E1"/>
    <w:rsid w:val="005136AD"/>
    <w:rsid w:val="005138BA"/>
    <w:rsid w:val="00513923"/>
    <w:rsid w:val="00514D9D"/>
    <w:rsid w:val="00516657"/>
    <w:rsid w:val="00516904"/>
    <w:rsid w:val="00516A7B"/>
    <w:rsid w:val="00520CB5"/>
    <w:rsid w:val="005210CC"/>
    <w:rsid w:val="005211AF"/>
    <w:rsid w:val="005213E2"/>
    <w:rsid w:val="005276C2"/>
    <w:rsid w:val="00533895"/>
    <w:rsid w:val="005376AE"/>
    <w:rsid w:val="005406F8"/>
    <w:rsid w:val="0054169B"/>
    <w:rsid w:val="005417D2"/>
    <w:rsid w:val="005422E4"/>
    <w:rsid w:val="00543721"/>
    <w:rsid w:val="00543A11"/>
    <w:rsid w:val="00543EB5"/>
    <w:rsid w:val="00544161"/>
    <w:rsid w:val="0054436C"/>
    <w:rsid w:val="00545CF8"/>
    <w:rsid w:val="00550E4D"/>
    <w:rsid w:val="00550F69"/>
    <w:rsid w:val="005523C6"/>
    <w:rsid w:val="00552434"/>
    <w:rsid w:val="005535C1"/>
    <w:rsid w:val="005558C3"/>
    <w:rsid w:val="00557496"/>
    <w:rsid w:val="005616AE"/>
    <w:rsid w:val="00565D96"/>
    <w:rsid w:val="00571AAC"/>
    <w:rsid w:val="00571ADF"/>
    <w:rsid w:val="00571CEA"/>
    <w:rsid w:val="00571F91"/>
    <w:rsid w:val="0057516A"/>
    <w:rsid w:val="00575E75"/>
    <w:rsid w:val="00581C8A"/>
    <w:rsid w:val="00584BD4"/>
    <w:rsid w:val="005871BD"/>
    <w:rsid w:val="005900A1"/>
    <w:rsid w:val="00590B01"/>
    <w:rsid w:val="00595936"/>
    <w:rsid w:val="00596449"/>
    <w:rsid w:val="005A0224"/>
    <w:rsid w:val="005A0BA6"/>
    <w:rsid w:val="005A1201"/>
    <w:rsid w:val="005A15E8"/>
    <w:rsid w:val="005A35B2"/>
    <w:rsid w:val="005A3671"/>
    <w:rsid w:val="005A3F38"/>
    <w:rsid w:val="005A49E6"/>
    <w:rsid w:val="005A68C6"/>
    <w:rsid w:val="005A6C20"/>
    <w:rsid w:val="005A6F02"/>
    <w:rsid w:val="005B0BCB"/>
    <w:rsid w:val="005B170A"/>
    <w:rsid w:val="005B2B2E"/>
    <w:rsid w:val="005B753C"/>
    <w:rsid w:val="005B77B6"/>
    <w:rsid w:val="005C1B4B"/>
    <w:rsid w:val="005C2541"/>
    <w:rsid w:val="005C71E9"/>
    <w:rsid w:val="005D0425"/>
    <w:rsid w:val="005D5D01"/>
    <w:rsid w:val="005D73E1"/>
    <w:rsid w:val="005D7700"/>
    <w:rsid w:val="005E0A79"/>
    <w:rsid w:val="005E35B1"/>
    <w:rsid w:val="005E5EEE"/>
    <w:rsid w:val="005E620A"/>
    <w:rsid w:val="005E7012"/>
    <w:rsid w:val="005F04FE"/>
    <w:rsid w:val="005F0DA6"/>
    <w:rsid w:val="005F32AD"/>
    <w:rsid w:val="005F41CD"/>
    <w:rsid w:val="005F573F"/>
    <w:rsid w:val="005F71EE"/>
    <w:rsid w:val="005F7C32"/>
    <w:rsid w:val="00601BED"/>
    <w:rsid w:val="006065A9"/>
    <w:rsid w:val="006075B1"/>
    <w:rsid w:val="00607651"/>
    <w:rsid w:val="006101EB"/>
    <w:rsid w:val="006103AF"/>
    <w:rsid w:val="00610C1D"/>
    <w:rsid w:val="006131D3"/>
    <w:rsid w:val="006137A9"/>
    <w:rsid w:val="00614FDB"/>
    <w:rsid w:val="00617611"/>
    <w:rsid w:val="00620AB1"/>
    <w:rsid w:val="00620C5C"/>
    <w:rsid w:val="00622516"/>
    <w:rsid w:val="00623059"/>
    <w:rsid w:val="006245CF"/>
    <w:rsid w:val="00625BAE"/>
    <w:rsid w:val="00627195"/>
    <w:rsid w:val="00630E7C"/>
    <w:rsid w:val="0063561B"/>
    <w:rsid w:val="0064042D"/>
    <w:rsid w:val="00641AEC"/>
    <w:rsid w:val="0064524B"/>
    <w:rsid w:val="006469A4"/>
    <w:rsid w:val="00650A8F"/>
    <w:rsid w:val="00651877"/>
    <w:rsid w:val="00655388"/>
    <w:rsid w:val="00655D42"/>
    <w:rsid w:val="00656199"/>
    <w:rsid w:val="00664D3A"/>
    <w:rsid w:val="00666B96"/>
    <w:rsid w:val="0066757B"/>
    <w:rsid w:val="00675060"/>
    <w:rsid w:val="006759C2"/>
    <w:rsid w:val="0067631B"/>
    <w:rsid w:val="00676831"/>
    <w:rsid w:val="00677A9F"/>
    <w:rsid w:val="0068104D"/>
    <w:rsid w:val="00681CA4"/>
    <w:rsid w:val="00682027"/>
    <w:rsid w:val="006839AA"/>
    <w:rsid w:val="0068583F"/>
    <w:rsid w:val="00685B63"/>
    <w:rsid w:val="00690252"/>
    <w:rsid w:val="0069078D"/>
    <w:rsid w:val="006945AD"/>
    <w:rsid w:val="00694E1A"/>
    <w:rsid w:val="00695A1E"/>
    <w:rsid w:val="006960F3"/>
    <w:rsid w:val="006A25BB"/>
    <w:rsid w:val="006A3339"/>
    <w:rsid w:val="006A4E81"/>
    <w:rsid w:val="006A5D0B"/>
    <w:rsid w:val="006B10B6"/>
    <w:rsid w:val="006B1377"/>
    <w:rsid w:val="006B2726"/>
    <w:rsid w:val="006B57B2"/>
    <w:rsid w:val="006C0D9F"/>
    <w:rsid w:val="006C0EDC"/>
    <w:rsid w:val="006C109B"/>
    <w:rsid w:val="006C180F"/>
    <w:rsid w:val="006C2F7A"/>
    <w:rsid w:val="006C33D9"/>
    <w:rsid w:val="006C4214"/>
    <w:rsid w:val="006C63D3"/>
    <w:rsid w:val="006D1B2D"/>
    <w:rsid w:val="006D1E80"/>
    <w:rsid w:val="006D4C17"/>
    <w:rsid w:val="006D555F"/>
    <w:rsid w:val="006D7E28"/>
    <w:rsid w:val="006E17CD"/>
    <w:rsid w:val="006E23B6"/>
    <w:rsid w:val="006E25AB"/>
    <w:rsid w:val="006E3262"/>
    <w:rsid w:val="006E3A6D"/>
    <w:rsid w:val="006E4748"/>
    <w:rsid w:val="006E70D7"/>
    <w:rsid w:val="006E7746"/>
    <w:rsid w:val="006E7F70"/>
    <w:rsid w:val="006F4826"/>
    <w:rsid w:val="006F4D0E"/>
    <w:rsid w:val="006F738D"/>
    <w:rsid w:val="006F79A9"/>
    <w:rsid w:val="0070071B"/>
    <w:rsid w:val="00700738"/>
    <w:rsid w:val="00707997"/>
    <w:rsid w:val="0071029B"/>
    <w:rsid w:val="0071052E"/>
    <w:rsid w:val="00711762"/>
    <w:rsid w:val="00716588"/>
    <w:rsid w:val="00716995"/>
    <w:rsid w:val="00721552"/>
    <w:rsid w:val="00726E5E"/>
    <w:rsid w:val="007327F4"/>
    <w:rsid w:val="00735109"/>
    <w:rsid w:val="007367A7"/>
    <w:rsid w:val="00736C13"/>
    <w:rsid w:val="00736E1E"/>
    <w:rsid w:val="00736F0E"/>
    <w:rsid w:val="0073767D"/>
    <w:rsid w:val="007445DB"/>
    <w:rsid w:val="0074569B"/>
    <w:rsid w:val="0074619B"/>
    <w:rsid w:val="007462CF"/>
    <w:rsid w:val="00746FE8"/>
    <w:rsid w:val="007510E2"/>
    <w:rsid w:val="007513AA"/>
    <w:rsid w:val="00752314"/>
    <w:rsid w:val="00752473"/>
    <w:rsid w:val="00752903"/>
    <w:rsid w:val="007547F7"/>
    <w:rsid w:val="00757D44"/>
    <w:rsid w:val="00766BBE"/>
    <w:rsid w:val="00767521"/>
    <w:rsid w:val="007732C9"/>
    <w:rsid w:val="007738F3"/>
    <w:rsid w:val="00774CB6"/>
    <w:rsid w:val="00776A3D"/>
    <w:rsid w:val="00780CC6"/>
    <w:rsid w:val="00782488"/>
    <w:rsid w:val="00785E49"/>
    <w:rsid w:val="007868C5"/>
    <w:rsid w:val="00786A8D"/>
    <w:rsid w:val="00786B17"/>
    <w:rsid w:val="00787338"/>
    <w:rsid w:val="00787C90"/>
    <w:rsid w:val="00790A1F"/>
    <w:rsid w:val="00793B7A"/>
    <w:rsid w:val="00793C15"/>
    <w:rsid w:val="00793DA2"/>
    <w:rsid w:val="007A01EB"/>
    <w:rsid w:val="007B13AE"/>
    <w:rsid w:val="007B2475"/>
    <w:rsid w:val="007B249F"/>
    <w:rsid w:val="007B2ECC"/>
    <w:rsid w:val="007B4CC2"/>
    <w:rsid w:val="007B5065"/>
    <w:rsid w:val="007C1DF4"/>
    <w:rsid w:val="007C5394"/>
    <w:rsid w:val="007C5E2D"/>
    <w:rsid w:val="007C6BB9"/>
    <w:rsid w:val="007D1633"/>
    <w:rsid w:val="007D1B60"/>
    <w:rsid w:val="007D2E6D"/>
    <w:rsid w:val="007D5501"/>
    <w:rsid w:val="007D7F23"/>
    <w:rsid w:val="007E073D"/>
    <w:rsid w:val="007E260F"/>
    <w:rsid w:val="007E32AB"/>
    <w:rsid w:val="007E35CB"/>
    <w:rsid w:val="007E4B05"/>
    <w:rsid w:val="007E533F"/>
    <w:rsid w:val="007E6A17"/>
    <w:rsid w:val="007F16A8"/>
    <w:rsid w:val="007F40B0"/>
    <w:rsid w:val="007F4607"/>
    <w:rsid w:val="007F573C"/>
    <w:rsid w:val="007F6149"/>
    <w:rsid w:val="007F618C"/>
    <w:rsid w:val="007F688D"/>
    <w:rsid w:val="00802325"/>
    <w:rsid w:val="008053B0"/>
    <w:rsid w:val="00806F44"/>
    <w:rsid w:val="00807954"/>
    <w:rsid w:val="00807CAE"/>
    <w:rsid w:val="00812E7D"/>
    <w:rsid w:val="00815DBC"/>
    <w:rsid w:val="00816F1C"/>
    <w:rsid w:val="008175AA"/>
    <w:rsid w:val="008223E7"/>
    <w:rsid w:val="0082406F"/>
    <w:rsid w:val="00825010"/>
    <w:rsid w:val="008252CF"/>
    <w:rsid w:val="00826D20"/>
    <w:rsid w:val="00833678"/>
    <w:rsid w:val="008352D3"/>
    <w:rsid w:val="00840460"/>
    <w:rsid w:val="008408C1"/>
    <w:rsid w:val="00840B15"/>
    <w:rsid w:val="008413D6"/>
    <w:rsid w:val="00843A62"/>
    <w:rsid w:val="008449A4"/>
    <w:rsid w:val="0084763A"/>
    <w:rsid w:val="008503AA"/>
    <w:rsid w:val="0085234E"/>
    <w:rsid w:val="00852DA2"/>
    <w:rsid w:val="00854E3D"/>
    <w:rsid w:val="00856E94"/>
    <w:rsid w:val="00857705"/>
    <w:rsid w:val="008577B0"/>
    <w:rsid w:val="00857E65"/>
    <w:rsid w:val="008601C5"/>
    <w:rsid w:val="00861021"/>
    <w:rsid w:val="008631BE"/>
    <w:rsid w:val="00863F9A"/>
    <w:rsid w:val="00864126"/>
    <w:rsid w:val="00865F66"/>
    <w:rsid w:val="00867518"/>
    <w:rsid w:val="008704E4"/>
    <w:rsid w:val="00876062"/>
    <w:rsid w:val="00880650"/>
    <w:rsid w:val="00880DE8"/>
    <w:rsid w:val="008876D5"/>
    <w:rsid w:val="00887AD9"/>
    <w:rsid w:val="008908A2"/>
    <w:rsid w:val="00890BD7"/>
    <w:rsid w:val="00891A6E"/>
    <w:rsid w:val="008937AA"/>
    <w:rsid w:val="008941B7"/>
    <w:rsid w:val="008951FB"/>
    <w:rsid w:val="008968EB"/>
    <w:rsid w:val="00897689"/>
    <w:rsid w:val="00897FEE"/>
    <w:rsid w:val="008A2FDC"/>
    <w:rsid w:val="008A3A56"/>
    <w:rsid w:val="008A405E"/>
    <w:rsid w:val="008A4DD1"/>
    <w:rsid w:val="008A51A2"/>
    <w:rsid w:val="008A51C6"/>
    <w:rsid w:val="008A51D2"/>
    <w:rsid w:val="008B2E11"/>
    <w:rsid w:val="008B2EB2"/>
    <w:rsid w:val="008B5205"/>
    <w:rsid w:val="008B7AF1"/>
    <w:rsid w:val="008C3EB9"/>
    <w:rsid w:val="008D0832"/>
    <w:rsid w:val="008D5E56"/>
    <w:rsid w:val="008E36EC"/>
    <w:rsid w:val="008E3A6A"/>
    <w:rsid w:val="008E5CE3"/>
    <w:rsid w:val="008F10C0"/>
    <w:rsid w:val="008F1194"/>
    <w:rsid w:val="008F273A"/>
    <w:rsid w:val="008F5FA6"/>
    <w:rsid w:val="008F64BD"/>
    <w:rsid w:val="008F7A9C"/>
    <w:rsid w:val="00900503"/>
    <w:rsid w:val="00900681"/>
    <w:rsid w:val="00902F58"/>
    <w:rsid w:val="0090799E"/>
    <w:rsid w:val="00910D9C"/>
    <w:rsid w:val="0091299A"/>
    <w:rsid w:val="00914764"/>
    <w:rsid w:val="0091539C"/>
    <w:rsid w:val="00915E7A"/>
    <w:rsid w:val="009161BF"/>
    <w:rsid w:val="00917822"/>
    <w:rsid w:val="009238C0"/>
    <w:rsid w:val="00924D99"/>
    <w:rsid w:val="00925BAA"/>
    <w:rsid w:val="00925EE3"/>
    <w:rsid w:val="0092796F"/>
    <w:rsid w:val="00930033"/>
    <w:rsid w:val="009317F7"/>
    <w:rsid w:val="00931F23"/>
    <w:rsid w:val="009328FC"/>
    <w:rsid w:val="00933D7D"/>
    <w:rsid w:val="009360C5"/>
    <w:rsid w:val="00944443"/>
    <w:rsid w:val="00944E04"/>
    <w:rsid w:val="00950842"/>
    <w:rsid w:val="00952FBD"/>
    <w:rsid w:val="0095316C"/>
    <w:rsid w:val="00956D73"/>
    <w:rsid w:val="00957152"/>
    <w:rsid w:val="0095771C"/>
    <w:rsid w:val="0096064B"/>
    <w:rsid w:val="00962C63"/>
    <w:rsid w:val="00963568"/>
    <w:rsid w:val="009704B0"/>
    <w:rsid w:val="00971185"/>
    <w:rsid w:val="00972036"/>
    <w:rsid w:val="00983F19"/>
    <w:rsid w:val="00986415"/>
    <w:rsid w:val="00987853"/>
    <w:rsid w:val="009920D4"/>
    <w:rsid w:val="0099432F"/>
    <w:rsid w:val="009952EB"/>
    <w:rsid w:val="00995D43"/>
    <w:rsid w:val="009964E7"/>
    <w:rsid w:val="009A087C"/>
    <w:rsid w:val="009A180F"/>
    <w:rsid w:val="009A20E5"/>
    <w:rsid w:val="009A623A"/>
    <w:rsid w:val="009A7D74"/>
    <w:rsid w:val="009B3319"/>
    <w:rsid w:val="009B3B3C"/>
    <w:rsid w:val="009B4B17"/>
    <w:rsid w:val="009B532B"/>
    <w:rsid w:val="009B5F0E"/>
    <w:rsid w:val="009B66B9"/>
    <w:rsid w:val="009B6B20"/>
    <w:rsid w:val="009B7560"/>
    <w:rsid w:val="009B77E9"/>
    <w:rsid w:val="009C3E19"/>
    <w:rsid w:val="009C41C6"/>
    <w:rsid w:val="009C4425"/>
    <w:rsid w:val="009C4684"/>
    <w:rsid w:val="009C532F"/>
    <w:rsid w:val="009C5CA3"/>
    <w:rsid w:val="009C5DC9"/>
    <w:rsid w:val="009D3EE1"/>
    <w:rsid w:val="009D7E49"/>
    <w:rsid w:val="009E26CC"/>
    <w:rsid w:val="009E354F"/>
    <w:rsid w:val="009E3E67"/>
    <w:rsid w:val="009E51CE"/>
    <w:rsid w:val="009E5D82"/>
    <w:rsid w:val="009E734D"/>
    <w:rsid w:val="009F0667"/>
    <w:rsid w:val="009F0EAA"/>
    <w:rsid w:val="009F3021"/>
    <w:rsid w:val="009F38A2"/>
    <w:rsid w:val="009F42AB"/>
    <w:rsid w:val="009F5A9B"/>
    <w:rsid w:val="009F78CB"/>
    <w:rsid w:val="009F79DC"/>
    <w:rsid w:val="00A00A06"/>
    <w:rsid w:val="00A02310"/>
    <w:rsid w:val="00A0309C"/>
    <w:rsid w:val="00A0599B"/>
    <w:rsid w:val="00A064B1"/>
    <w:rsid w:val="00A10973"/>
    <w:rsid w:val="00A10E8B"/>
    <w:rsid w:val="00A1399E"/>
    <w:rsid w:val="00A14107"/>
    <w:rsid w:val="00A20024"/>
    <w:rsid w:val="00A20DBC"/>
    <w:rsid w:val="00A232CA"/>
    <w:rsid w:val="00A23FE4"/>
    <w:rsid w:val="00A303EE"/>
    <w:rsid w:val="00A329F6"/>
    <w:rsid w:val="00A32EDC"/>
    <w:rsid w:val="00A35817"/>
    <w:rsid w:val="00A36C54"/>
    <w:rsid w:val="00A37466"/>
    <w:rsid w:val="00A40CC4"/>
    <w:rsid w:val="00A410CD"/>
    <w:rsid w:val="00A41431"/>
    <w:rsid w:val="00A420DD"/>
    <w:rsid w:val="00A4301D"/>
    <w:rsid w:val="00A44BAC"/>
    <w:rsid w:val="00A502B4"/>
    <w:rsid w:val="00A50769"/>
    <w:rsid w:val="00A51997"/>
    <w:rsid w:val="00A52C01"/>
    <w:rsid w:val="00A54ED9"/>
    <w:rsid w:val="00A55391"/>
    <w:rsid w:val="00A63318"/>
    <w:rsid w:val="00A65678"/>
    <w:rsid w:val="00A70DD1"/>
    <w:rsid w:val="00A716CA"/>
    <w:rsid w:val="00A7397B"/>
    <w:rsid w:val="00A7451C"/>
    <w:rsid w:val="00A81299"/>
    <w:rsid w:val="00A82227"/>
    <w:rsid w:val="00A847E1"/>
    <w:rsid w:val="00A85565"/>
    <w:rsid w:val="00A85C20"/>
    <w:rsid w:val="00A86058"/>
    <w:rsid w:val="00A86985"/>
    <w:rsid w:val="00A90BD5"/>
    <w:rsid w:val="00A90F41"/>
    <w:rsid w:val="00A943B2"/>
    <w:rsid w:val="00A9602E"/>
    <w:rsid w:val="00A965CC"/>
    <w:rsid w:val="00AA0222"/>
    <w:rsid w:val="00AA4BB9"/>
    <w:rsid w:val="00AB07A4"/>
    <w:rsid w:val="00AB181B"/>
    <w:rsid w:val="00AB2E64"/>
    <w:rsid w:val="00AB423C"/>
    <w:rsid w:val="00AB4D75"/>
    <w:rsid w:val="00AB6CE7"/>
    <w:rsid w:val="00AC3B69"/>
    <w:rsid w:val="00AC3E58"/>
    <w:rsid w:val="00AC6720"/>
    <w:rsid w:val="00AC7ECD"/>
    <w:rsid w:val="00AD0766"/>
    <w:rsid w:val="00AD083F"/>
    <w:rsid w:val="00AD084A"/>
    <w:rsid w:val="00AD1541"/>
    <w:rsid w:val="00AD2170"/>
    <w:rsid w:val="00AD275A"/>
    <w:rsid w:val="00AD3D6D"/>
    <w:rsid w:val="00AD7F00"/>
    <w:rsid w:val="00AE053F"/>
    <w:rsid w:val="00AE0559"/>
    <w:rsid w:val="00AE0D97"/>
    <w:rsid w:val="00AE22BA"/>
    <w:rsid w:val="00AE3B5F"/>
    <w:rsid w:val="00AE3CFD"/>
    <w:rsid w:val="00AE55D2"/>
    <w:rsid w:val="00AE7106"/>
    <w:rsid w:val="00AF06CB"/>
    <w:rsid w:val="00AF1621"/>
    <w:rsid w:val="00AF1B84"/>
    <w:rsid w:val="00AF37BE"/>
    <w:rsid w:val="00AF3E9A"/>
    <w:rsid w:val="00AF4D16"/>
    <w:rsid w:val="00AF5B4A"/>
    <w:rsid w:val="00AF6215"/>
    <w:rsid w:val="00B03428"/>
    <w:rsid w:val="00B035CC"/>
    <w:rsid w:val="00B0606A"/>
    <w:rsid w:val="00B06606"/>
    <w:rsid w:val="00B068D9"/>
    <w:rsid w:val="00B06E83"/>
    <w:rsid w:val="00B103CA"/>
    <w:rsid w:val="00B11D24"/>
    <w:rsid w:val="00B14087"/>
    <w:rsid w:val="00B1454D"/>
    <w:rsid w:val="00B15456"/>
    <w:rsid w:val="00B222AD"/>
    <w:rsid w:val="00B23CE0"/>
    <w:rsid w:val="00B26878"/>
    <w:rsid w:val="00B268F6"/>
    <w:rsid w:val="00B34418"/>
    <w:rsid w:val="00B3452A"/>
    <w:rsid w:val="00B34F64"/>
    <w:rsid w:val="00B3703A"/>
    <w:rsid w:val="00B45E08"/>
    <w:rsid w:val="00B51E8B"/>
    <w:rsid w:val="00B522B8"/>
    <w:rsid w:val="00B53061"/>
    <w:rsid w:val="00B5338E"/>
    <w:rsid w:val="00B5561F"/>
    <w:rsid w:val="00B55C33"/>
    <w:rsid w:val="00B55F0E"/>
    <w:rsid w:val="00B80087"/>
    <w:rsid w:val="00B816CE"/>
    <w:rsid w:val="00B81712"/>
    <w:rsid w:val="00B827FF"/>
    <w:rsid w:val="00B8445D"/>
    <w:rsid w:val="00B846E1"/>
    <w:rsid w:val="00B9000E"/>
    <w:rsid w:val="00B9010E"/>
    <w:rsid w:val="00B9061C"/>
    <w:rsid w:val="00B90A67"/>
    <w:rsid w:val="00B93351"/>
    <w:rsid w:val="00B93400"/>
    <w:rsid w:val="00B93FAF"/>
    <w:rsid w:val="00B96AC7"/>
    <w:rsid w:val="00B96DBD"/>
    <w:rsid w:val="00B9744A"/>
    <w:rsid w:val="00BA08D6"/>
    <w:rsid w:val="00BA0D89"/>
    <w:rsid w:val="00BA1EAA"/>
    <w:rsid w:val="00BA6C89"/>
    <w:rsid w:val="00BC2074"/>
    <w:rsid w:val="00BC46FA"/>
    <w:rsid w:val="00BC622C"/>
    <w:rsid w:val="00BD0813"/>
    <w:rsid w:val="00BD241F"/>
    <w:rsid w:val="00BD403D"/>
    <w:rsid w:val="00BD5C05"/>
    <w:rsid w:val="00BD7002"/>
    <w:rsid w:val="00BE3C7B"/>
    <w:rsid w:val="00BE6364"/>
    <w:rsid w:val="00BF2E42"/>
    <w:rsid w:val="00BF42FD"/>
    <w:rsid w:val="00BF44AB"/>
    <w:rsid w:val="00BF6512"/>
    <w:rsid w:val="00C0427F"/>
    <w:rsid w:val="00C102B5"/>
    <w:rsid w:val="00C14296"/>
    <w:rsid w:val="00C148C1"/>
    <w:rsid w:val="00C23138"/>
    <w:rsid w:val="00C235CA"/>
    <w:rsid w:val="00C25CB9"/>
    <w:rsid w:val="00C27641"/>
    <w:rsid w:val="00C32E7A"/>
    <w:rsid w:val="00C422BC"/>
    <w:rsid w:val="00C424E9"/>
    <w:rsid w:val="00C42B47"/>
    <w:rsid w:val="00C44BBE"/>
    <w:rsid w:val="00C469A4"/>
    <w:rsid w:val="00C507C3"/>
    <w:rsid w:val="00C52188"/>
    <w:rsid w:val="00C5358D"/>
    <w:rsid w:val="00C53C00"/>
    <w:rsid w:val="00C56AB8"/>
    <w:rsid w:val="00C56D03"/>
    <w:rsid w:val="00C607F8"/>
    <w:rsid w:val="00C61603"/>
    <w:rsid w:val="00C62BBB"/>
    <w:rsid w:val="00C6302E"/>
    <w:rsid w:val="00C63B3B"/>
    <w:rsid w:val="00C64AD3"/>
    <w:rsid w:val="00C66A8B"/>
    <w:rsid w:val="00C731E8"/>
    <w:rsid w:val="00C75617"/>
    <w:rsid w:val="00C770B0"/>
    <w:rsid w:val="00C80108"/>
    <w:rsid w:val="00C8085F"/>
    <w:rsid w:val="00C832E2"/>
    <w:rsid w:val="00C83B2F"/>
    <w:rsid w:val="00C83DF8"/>
    <w:rsid w:val="00C84FA2"/>
    <w:rsid w:val="00C858FA"/>
    <w:rsid w:val="00C8699C"/>
    <w:rsid w:val="00C86A37"/>
    <w:rsid w:val="00C945DD"/>
    <w:rsid w:val="00C949CC"/>
    <w:rsid w:val="00C95364"/>
    <w:rsid w:val="00CA0DC9"/>
    <w:rsid w:val="00CA2A78"/>
    <w:rsid w:val="00CA391F"/>
    <w:rsid w:val="00CA3E81"/>
    <w:rsid w:val="00CA43A1"/>
    <w:rsid w:val="00CA4E97"/>
    <w:rsid w:val="00CA5249"/>
    <w:rsid w:val="00CB2DEC"/>
    <w:rsid w:val="00CB59D1"/>
    <w:rsid w:val="00CC06AA"/>
    <w:rsid w:val="00CC0F54"/>
    <w:rsid w:val="00CC3D0D"/>
    <w:rsid w:val="00CC6FA2"/>
    <w:rsid w:val="00CD056B"/>
    <w:rsid w:val="00CD225B"/>
    <w:rsid w:val="00CD23DC"/>
    <w:rsid w:val="00CD27C9"/>
    <w:rsid w:val="00CD33C4"/>
    <w:rsid w:val="00CD4424"/>
    <w:rsid w:val="00CD5730"/>
    <w:rsid w:val="00CD5B9E"/>
    <w:rsid w:val="00CE17A5"/>
    <w:rsid w:val="00CE44C5"/>
    <w:rsid w:val="00CE6D6D"/>
    <w:rsid w:val="00CE75BF"/>
    <w:rsid w:val="00CF1C3C"/>
    <w:rsid w:val="00CF1F0A"/>
    <w:rsid w:val="00CF561E"/>
    <w:rsid w:val="00CF6520"/>
    <w:rsid w:val="00CF65CD"/>
    <w:rsid w:val="00CF7499"/>
    <w:rsid w:val="00CF7B71"/>
    <w:rsid w:val="00D02375"/>
    <w:rsid w:val="00D03660"/>
    <w:rsid w:val="00D0366F"/>
    <w:rsid w:val="00D044DD"/>
    <w:rsid w:val="00D051DE"/>
    <w:rsid w:val="00D1044D"/>
    <w:rsid w:val="00D105D7"/>
    <w:rsid w:val="00D11503"/>
    <w:rsid w:val="00D14796"/>
    <w:rsid w:val="00D1613E"/>
    <w:rsid w:val="00D16BF1"/>
    <w:rsid w:val="00D16D7D"/>
    <w:rsid w:val="00D17ACB"/>
    <w:rsid w:val="00D20077"/>
    <w:rsid w:val="00D23445"/>
    <w:rsid w:val="00D26C0A"/>
    <w:rsid w:val="00D26EB7"/>
    <w:rsid w:val="00D308D9"/>
    <w:rsid w:val="00D30DD9"/>
    <w:rsid w:val="00D349D1"/>
    <w:rsid w:val="00D37BE9"/>
    <w:rsid w:val="00D4082E"/>
    <w:rsid w:val="00D4229E"/>
    <w:rsid w:val="00D54304"/>
    <w:rsid w:val="00D5513A"/>
    <w:rsid w:val="00D572EB"/>
    <w:rsid w:val="00D61F41"/>
    <w:rsid w:val="00D62C77"/>
    <w:rsid w:val="00D62DA7"/>
    <w:rsid w:val="00D679DE"/>
    <w:rsid w:val="00D7081E"/>
    <w:rsid w:val="00D726E8"/>
    <w:rsid w:val="00D728E0"/>
    <w:rsid w:val="00D743B6"/>
    <w:rsid w:val="00D74957"/>
    <w:rsid w:val="00D77F94"/>
    <w:rsid w:val="00D80059"/>
    <w:rsid w:val="00D81B3B"/>
    <w:rsid w:val="00D84113"/>
    <w:rsid w:val="00D86132"/>
    <w:rsid w:val="00D90479"/>
    <w:rsid w:val="00D92DC5"/>
    <w:rsid w:val="00D92E2E"/>
    <w:rsid w:val="00D94F12"/>
    <w:rsid w:val="00D94F24"/>
    <w:rsid w:val="00D9527A"/>
    <w:rsid w:val="00DA1A87"/>
    <w:rsid w:val="00DB2075"/>
    <w:rsid w:val="00DB3657"/>
    <w:rsid w:val="00DB525D"/>
    <w:rsid w:val="00DB55B9"/>
    <w:rsid w:val="00DB6EE5"/>
    <w:rsid w:val="00DC2413"/>
    <w:rsid w:val="00DC389D"/>
    <w:rsid w:val="00DC3CE7"/>
    <w:rsid w:val="00DC5857"/>
    <w:rsid w:val="00DC739A"/>
    <w:rsid w:val="00DD29DC"/>
    <w:rsid w:val="00DD4E93"/>
    <w:rsid w:val="00DD4F5E"/>
    <w:rsid w:val="00DD5BBB"/>
    <w:rsid w:val="00DE09D9"/>
    <w:rsid w:val="00DE1C54"/>
    <w:rsid w:val="00DE1FE6"/>
    <w:rsid w:val="00DE30A8"/>
    <w:rsid w:val="00DE63F9"/>
    <w:rsid w:val="00DF1A83"/>
    <w:rsid w:val="00DF238C"/>
    <w:rsid w:val="00DF4393"/>
    <w:rsid w:val="00E021E3"/>
    <w:rsid w:val="00E04447"/>
    <w:rsid w:val="00E06970"/>
    <w:rsid w:val="00E079CA"/>
    <w:rsid w:val="00E1167F"/>
    <w:rsid w:val="00E15CA5"/>
    <w:rsid w:val="00E20A2C"/>
    <w:rsid w:val="00E22258"/>
    <w:rsid w:val="00E251B6"/>
    <w:rsid w:val="00E27EFA"/>
    <w:rsid w:val="00E313DA"/>
    <w:rsid w:val="00E32A95"/>
    <w:rsid w:val="00E34923"/>
    <w:rsid w:val="00E34CA5"/>
    <w:rsid w:val="00E35E89"/>
    <w:rsid w:val="00E36862"/>
    <w:rsid w:val="00E404F9"/>
    <w:rsid w:val="00E414CC"/>
    <w:rsid w:val="00E421F0"/>
    <w:rsid w:val="00E42BC1"/>
    <w:rsid w:val="00E44374"/>
    <w:rsid w:val="00E4491D"/>
    <w:rsid w:val="00E467E7"/>
    <w:rsid w:val="00E50F60"/>
    <w:rsid w:val="00E528D1"/>
    <w:rsid w:val="00E539E7"/>
    <w:rsid w:val="00E63252"/>
    <w:rsid w:val="00E66BA4"/>
    <w:rsid w:val="00E66F0F"/>
    <w:rsid w:val="00E7095D"/>
    <w:rsid w:val="00E71F2C"/>
    <w:rsid w:val="00E72FFF"/>
    <w:rsid w:val="00E80CC5"/>
    <w:rsid w:val="00E81CC9"/>
    <w:rsid w:val="00E825CA"/>
    <w:rsid w:val="00E84118"/>
    <w:rsid w:val="00E84B8C"/>
    <w:rsid w:val="00E857E0"/>
    <w:rsid w:val="00E86979"/>
    <w:rsid w:val="00E909DE"/>
    <w:rsid w:val="00E90B3A"/>
    <w:rsid w:val="00E92EF9"/>
    <w:rsid w:val="00E95956"/>
    <w:rsid w:val="00E9692A"/>
    <w:rsid w:val="00EA055F"/>
    <w:rsid w:val="00EA1519"/>
    <w:rsid w:val="00EA1D11"/>
    <w:rsid w:val="00EA309E"/>
    <w:rsid w:val="00EA3214"/>
    <w:rsid w:val="00EB0407"/>
    <w:rsid w:val="00EB0536"/>
    <w:rsid w:val="00EB2587"/>
    <w:rsid w:val="00EB2CA2"/>
    <w:rsid w:val="00EB40C4"/>
    <w:rsid w:val="00EB42A8"/>
    <w:rsid w:val="00EB5601"/>
    <w:rsid w:val="00EB7DAF"/>
    <w:rsid w:val="00EC501A"/>
    <w:rsid w:val="00EC526F"/>
    <w:rsid w:val="00EC5C01"/>
    <w:rsid w:val="00ED0A75"/>
    <w:rsid w:val="00ED3429"/>
    <w:rsid w:val="00EE032A"/>
    <w:rsid w:val="00EF08E3"/>
    <w:rsid w:val="00EF2E4D"/>
    <w:rsid w:val="00EF3427"/>
    <w:rsid w:val="00EF5074"/>
    <w:rsid w:val="00F020F8"/>
    <w:rsid w:val="00F0278D"/>
    <w:rsid w:val="00F07203"/>
    <w:rsid w:val="00F10410"/>
    <w:rsid w:val="00F10924"/>
    <w:rsid w:val="00F1459A"/>
    <w:rsid w:val="00F14726"/>
    <w:rsid w:val="00F1548E"/>
    <w:rsid w:val="00F15CEC"/>
    <w:rsid w:val="00F16569"/>
    <w:rsid w:val="00F178DE"/>
    <w:rsid w:val="00F17EF3"/>
    <w:rsid w:val="00F2458A"/>
    <w:rsid w:val="00F31ECF"/>
    <w:rsid w:val="00F34445"/>
    <w:rsid w:val="00F34448"/>
    <w:rsid w:val="00F34BA8"/>
    <w:rsid w:val="00F40B38"/>
    <w:rsid w:val="00F43209"/>
    <w:rsid w:val="00F444B7"/>
    <w:rsid w:val="00F45304"/>
    <w:rsid w:val="00F46AB9"/>
    <w:rsid w:val="00F46B5A"/>
    <w:rsid w:val="00F46CC7"/>
    <w:rsid w:val="00F50E71"/>
    <w:rsid w:val="00F519E6"/>
    <w:rsid w:val="00F52633"/>
    <w:rsid w:val="00F52D21"/>
    <w:rsid w:val="00F53DC4"/>
    <w:rsid w:val="00F57032"/>
    <w:rsid w:val="00F6081F"/>
    <w:rsid w:val="00F6104A"/>
    <w:rsid w:val="00F65292"/>
    <w:rsid w:val="00F66234"/>
    <w:rsid w:val="00F71DDD"/>
    <w:rsid w:val="00F73CF2"/>
    <w:rsid w:val="00F75CA3"/>
    <w:rsid w:val="00F76B77"/>
    <w:rsid w:val="00F77457"/>
    <w:rsid w:val="00F80238"/>
    <w:rsid w:val="00F804D7"/>
    <w:rsid w:val="00F80EF1"/>
    <w:rsid w:val="00F8171A"/>
    <w:rsid w:val="00F83572"/>
    <w:rsid w:val="00F8357C"/>
    <w:rsid w:val="00F85E4C"/>
    <w:rsid w:val="00F86215"/>
    <w:rsid w:val="00F86688"/>
    <w:rsid w:val="00F8713D"/>
    <w:rsid w:val="00F87ECD"/>
    <w:rsid w:val="00F9009A"/>
    <w:rsid w:val="00F90B5D"/>
    <w:rsid w:val="00F90B68"/>
    <w:rsid w:val="00F90BFC"/>
    <w:rsid w:val="00F91888"/>
    <w:rsid w:val="00F919B0"/>
    <w:rsid w:val="00F93CC2"/>
    <w:rsid w:val="00F947AE"/>
    <w:rsid w:val="00F94EF4"/>
    <w:rsid w:val="00FA0A5E"/>
    <w:rsid w:val="00FA1258"/>
    <w:rsid w:val="00FA1C4A"/>
    <w:rsid w:val="00FA3625"/>
    <w:rsid w:val="00FA64DA"/>
    <w:rsid w:val="00FA652A"/>
    <w:rsid w:val="00FA7D7E"/>
    <w:rsid w:val="00FB0ED5"/>
    <w:rsid w:val="00FB0F33"/>
    <w:rsid w:val="00FB458D"/>
    <w:rsid w:val="00FB4C0B"/>
    <w:rsid w:val="00FB5BF5"/>
    <w:rsid w:val="00FB6469"/>
    <w:rsid w:val="00FB6C47"/>
    <w:rsid w:val="00FB702E"/>
    <w:rsid w:val="00FB7E2B"/>
    <w:rsid w:val="00FC1729"/>
    <w:rsid w:val="00FC21E2"/>
    <w:rsid w:val="00FC2995"/>
    <w:rsid w:val="00FC345F"/>
    <w:rsid w:val="00FC4B72"/>
    <w:rsid w:val="00FC4D89"/>
    <w:rsid w:val="00FC4F61"/>
    <w:rsid w:val="00FC5206"/>
    <w:rsid w:val="00FD028C"/>
    <w:rsid w:val="00FD2217"/>
    <w:rsid w:val="00FD5AA1"/>
    <w:rsid w:val="00FD76CC"/>
    <w:rsid w:val="00FE097C"/>
    <w:rsid w:val="00FE0CF9"/>
    <w:rsid w:val="00FE3F4D"/>
    <w:rsid w:val="00FE45A9"/>
    <w:rsid w:val="00FE5074"/>
    <w:rsid w:val="00FE5DBC"/>
    <w:rsid w:val="00FE6FDC"/>
    <w:rsid w:val="00FE71D7"/>
    <w:rsid w:val="00FF014F"/>
    <w:rsid w:val="00FF03D7"/>
    <w:rsid w:val="00FF6451"/>
    <w:rsid w:val="00FF70A4"/>
    <w:rsid w:val="00FF793B"/>
    <w:rsid w:val="0E7679F0"/>
    <w:rsid w:val="61A22CF7"/>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style="mso-position-vertical-relative:page;v-text-anchor:bottom" fill="f" fillcolor="white" stroke="f">
      <v:fill color="white" on="f"/>
      <v:stroke on="f"/>
      <v:textbox inset="0,0,0,0"/>
    </o:shapedefaults>
    <o:shapelayout v:ext="edit">
      <o:idmap v:ext="edit" data="1"/>
    </o:shapelayout>
  </w:shapeDefaults>
  <w:decimalSymbol w:val="."/>
  <w:listSeparator w:val=","/>
  <w14:docId w14:val="79E872C1"/>
  <w15:docId w15:val="{65E0330C-F002-4D84-94BB-7FEB108E9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71" w:qFormat="1"/>
    <w:lsdException w:name="heading 2" w:uiPriority="71" w:qFormat="1"/>
    <w:lsdException w:name="heading 3" w:uiPriority="71" w:qFormat="1"/>
    <w:lsdException w:name="heading 4" w:uiPriority="71" w:qFormat="1"/>
    <w:lsdException w:name="heading 5" w:uiPriority="71" w:qFormat="1"/>
    <w:lsdException w:name="heading 6" w:qFormat="1"/>
    <w:lsdException w:name="heading 7"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4"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semiHidden="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516904"/>
    <w:pPr>
      <w:spacing w:after="120"/>
    </w:pPr>
    <w:rPr>
      <w:rFonts w:eastAsia="Calibri"/>
      <w:color w:val="000000"/>
    </w:rPr>
  </w:style>
  <w:style w:type="paragraph" w:styleId="Heading1">
    <w:name w:val="heading 1"/>
    <w:next w:val="BodyText"/>
    <w:link w:val="Heading1Char"/>
    <w:uiPriority w:val="1"/>
    <w:qFormat/>
    <w:rsid w:val="006A3339"/>
    <w:pPr>
      <w:keepNext/>
      <w:keepLines/>
      <w:numPr>
        <w:numId w:val="14"/>
      </w:numPr>
      <w:tabs>
        <w:tab w:val="left" w:pos="1134"/>
      </w:tabs>
      <w:spacing w:after="960" w:line="480" w:lineRule="exact"/>
      <w:ind w:left="1134" w:hanging="1134"/>
      <w:outlineLvl w:val="0"/>
    </w:pPr>
    <w:rPr>
      <w:rFonts w:eastAsiaTheme="majorEastAsia" w:cstheme="majorBidi"/>
      <w:b/>
      <w:bCs/>
      <w:color w:val="000000" w:themeColor="text1"/>
      <w:sz w:val="44"/>
      <w:szCs w:val="28"/>
    </w:rPr>
  </w:style>
  <w:style w:type="paragraph" w:styleId="Heading2">
    <w:name w:val="heading 2"/>
    <w:basedOn w:val="Heading1"/>
    <w:next w:val="BodyText"/>
    <w:link w:val="Heading2Char"/>
    <w:uiPriority w:val="1"/>
    <w:qFormat/>
    <w:rsid w:val="00A90F41"/>
    <w:pPr>
      <w:numPr>
        <w:ilvl w:val="1"/>
      </w:numPr>
      <w:spacing w:before="360" w:after="240" w:line="240" w:lineRule="auto"/>
      <w:ind w:left="1134" w:hanging="1134"/>
      <w:outlineLvl w:val="1"/>
    </w:pPr>
    <w:rPr>
      <w:b w:val="0"/>
      <w:sz w:val="32"/>
      <w:szCs w:val="26"/>
    </w:rPr>
  </w:style>
  <w:style w:type="paragraph" w:styleId="Heading3">
    <w:name w:val="heading 3"/>
    <w:basedOn w:val="Heading2"/>
    <w:next w:val="BodyText"/>
    <w:link w:val="Heading3Char"/>
    <w:uiPriority w:val="1"/>
    <w:qFormat/>
    <w:rsid w:val="00E71F2C"/>
    <w:pPr>
      <w:numPr>
        <w:ilvl w:val="2"/>
      </w:numPr>
      <w:ind w:left="1134" w:hanging="1134"/>
      <w:outlineLvl w:val="2"/>
    </w:pPr>
    <w:rPr>
      <w:b/>
      <w:color w:val="auto"/>
      <w:sz w:val="26"/>
    </w:rPr>
  </w:style>
  <w:style w:type="paragraph" w:styleId="Heading4">
    <w:name w:val="heading 4"/>
    <w:basedOn w:val="Heading3"/>
    <w:next w:val="BodyText"/>
    <w:link w:val="Heading4Char"/>
    <w:uiPriority w:val="1"/>
    <w:qFormat/>
    <w:rsid w:val="00D1044D"/>
    <w:pPr>
      <w:numPr>
        <w:ilvl w:val="0"/>
        <w:numId w:val="0"/>
      </w:numPr>
      <w:spacing w:before="240" w:after="120"/>
      <w:outlineLvl w:val="3"/>
    </w:pPr>
    <w:rPr>
      <w:iCs/>
      <w:color w:val="248964" w:themeColor="accent1" w:themeShade="BF"/>
      <w:spacing w:val="1"/>
      <w:sz w:val="24"/>
    </w:rPr>
  </w:style>
  <w:style w:type="paragraph" w:styleId="Heading5">
    <w:name w:val="heading 5"/>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locked/>
    <w:rsid w:val="001D2813"/>
    <w:pPr>
      <w:spacing w:after="1080"/>
      <w:outlineLvl w:val="8"/>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6A3339"/>
    <w:rPr>
      <w:rFonts w:eastAsiaTheme="majorEastAsia" w:cstheme="majorBidi"/>
      <w:b/>
      <w:bCs/>
      <w:color w:val="000000" w:themeColor="text1"/>
      <w:sz w:val="44"/>
      <w:szCs w:val="28"/>
    </w:rPr>
  </w:style>
  <w:style w:type="character" w:customStyle="1" w:styleId="Heading2Char">
    <w:name w:val="Heading 2 Char"/>
    <w:basedOn w:val="DefaultParagraphFont"/>
    <w:link w:val="Heading2"/>
    <w:uiPriority w:val="1"/>
    <w:locked/>
    <w:rsid w:val="00A90F41"/>
    <w:rPr>
      <w:rFonts w:eastAsiaTheme="majorEastAsia" w:cstheme="majorBidi"/>
      <w:bCs/>
      <w:color w:val="007A53" w:themeColor="accent2"/>
      <w:sz w:val="32"/>
      <w:szCs w:val="26"/>
    </w:rPr>
  </w:style>
  <w:style w:type="character" w:customStyle="1" w:styleId="Heading3Char">
    <w:name w:val="Heading 3 Char"/>
    <w:basedOn w:val="DefaultParagraphFont"/>
    <w:link w:val="Heading3"/>
    <w:uiPriority w:val="1"/>
    <w:locked/>
    <w:rsid w:val="00E71F2C"/>
    <w:rPr>
      <w:rFonts w:eastAsiaTheme="majorEastAsia" w:cstheme="majorBidi"/>
      <w:b/>
      <w:bCs/>
      <w:sz w:val="26"/>
      <w:szCs w:val="26"/>
    </w:rPr>
  </w:style>
  <w:style w:type="character" w:customStyle="1" w:styleId="Heading4Char">
    <w:name w:val="Heading 4 Char"/>
    <w:basedOn w:val="DefaultParagraphFont"/>
    <w:link w:val="Heading4"/>
    <w:uiPriority w:val="1"/>
    <w:locked/>
    <w:rsid w:val="00D1044D"/>
    <w:rPr>
      <w:rFonts w:eastAsiaTheme="majorEastAsia" w:cstheme="majorBidi"/>
      <w:b/>
      <w:bCs/>
      <w:iCs/>
      <w:color w:val="248964" w:themeColor="accent1" w:themeShade="BF"/>
      <w:spacing w:val="1"/>
      <w:sz w:val="24"/>
      <w:szCs w:val="26"/>
    </w:rPr>
  </w:style>
  <w:style w:type="character" w:customStyle="1" w:styleId="Heading5Char">
    <w:name w:val="Heading 5 Char"/>
    <w:basedOn w:val="DefaultParagraphFont"/>
    <w:link w:val="Heading5"/>
    <w:uiPriority w:val="1"/>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1D2813"/>
    <w:rPr>
      <w:rFonts w:eastAsiaTheme="majorEastAsia" w:cstheme="majorBidi"/>
      <w:b/>
      <w:bCs/>
      <w:color w:val="000000" w:themeColor="text1"/>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BodyText"/>
    <w:link w:val="FooterChar"/>
    <w:uiPriority w:val="99"/>
    <w:qFormat/>
    <w:rsid w:val="00DC2413"/>
    <w:pPr>
      <w:tabs>
        <w:tab w:val="center" w:pos="4513"/>
        <w:tab w:val="right" w:pos="9026"/>
      </w:tabs>
      <w:spacing w:before="0" w:line="220" w:lineRule="atLeast"/>
    </w:pPr>
    <w:rPr>
      <w:color w:val="auto"/>
      <w:sz w:val="16"/>
    </w:rPr>
  </w:style>
  <w:style w:type="character" w:customStyle="1" w:styleId="FooterChar">
    <w:name w:val="Footer Char"/>
    <w:basedOn w:val="DefaultParagraphFont"/>
    <w:link w:val="Footer"/>
    <w:uiPriority w:val="99"/>
    <w:locked/>
    <w:rsid w:val="00DC2413"/>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BodyText"/>
    <w:next w:val="BodyText"/>
    <w:uiPriority w:val="2"/>
    <w:qFormat/>
    <w:rsid w:val="00D349D1"/>
    <w:pPr>
      <w:numPr>
        <w:numId w:val="5"/>
      </w:numPr>
      <w:tabs>
        <w:tab w:val="left" w:pos="397"/>
      </w:tabs>
      <w:spacing w:before="60" w:after="60"/>
      <w:ind w:left="198" w:hanging="198"/>
    </w:pPr>
  </w:style>
  <w:style w:type="paragraph" w:styleId="ListNumber">
    <w:name w:val="List Number"/>
    <w:basedOn w:val="BodyText"/>
    <w:next w:val="BodyText"/>
    <w:uiPriority w:val="2"/>
    <w:qFormat/>
    <w:rsid w:val="00D349D1"/>
    <w:pPr>
      <w:numPr>
        <w:numId w:val="9"/>
      </w:numPr>
      <w:tabs>
        <w:tab w:val="clear" w:pos="227"/>
        <w:tab w:val="left" w:pos="397"/>
      </w:tabs>
      <w:ind w:left="397" w:hanging="397"/>
    </w:pPr>
  </w:style>
  <w:style w:type="paragraph" w:styleId="ListBullet2">
    <w:name w:val="List Bullet 2"/>
    <w:basedOn w:val="ListBullet"/>
    <w:next w:val="BodyText"/>
    <w:uiPriority w:val="2"/>
    <w:qFormat/>
    <w:rsid w:val="00D349D1"/>
    <w:pPr>
      <w:numPr>
        <w:ilvl w:val="1"/>
      </w:numPr>
      <w:tabs>
        <w:tab w:val="clear" w:pos="397"/>
        <w:tab w:val="left" w:pos="794"/>
      </w:tabs>
      <w:ind w:left="794" w:hanging="357"/>
    </w:pPr>
  </w:style>
  <w:style w:type="paragraph" w:styleId="TOC1">
    <w:name w:val="toc 1"/>
    <w:basedOn w:val="BodyText"/>
    <w:next w:val="TOC2"/>
    <w:uiPriority w:val="39"/>
    <w:unhideWhenUsed/>
    <w:rsid w:val="001D2813"/>
    <w:pPr>
      <w:pBdr>
        <w:top w:val="single" w:sz="4" w:space="1" w:color="30B787" w:themeColor="accent1"/>
        <w:left w:val="single" w:sz="4" w:space="4" w:color="30B787" w:themeColor="accent1"/>
        <w:bottom w:val="single" w:sz="4" w:space="1" w:color="30B787" w:themeColor="accent1"/>
        <w:right w:val="single" w:sz="4" w:space="4" w:color="30B787" w:themeColor="accent1"/>
      </w:pBdr>
      <w:shd w:val="clear" w:color="auto" w:fill="30B787" w:themeFill="accent1"/>
      <w:tabs>
        <w:tab w:val="left" w:pos="737"/>
        <w:tab w:val="right" w:pos="9639"/>
      </w:tabs>
      <w:spacing w:before="240" w:after="180"/>
    </w:pPr>
    <w:rPr>
      <w:b/>
      <w:noProof/>
      <w:color w:val="FFFFFF"/>
    </w:rPr>
  </w:style>
  <w:style w:type="paragraph" w:styleId="TOC2">
    <w:name w:val="toc 2"/>
    <w:basedOn w:val="BodyText"/>
    <w:uiPriority w:val="39"/>
    <w:unhideWhenUsed/>
    <w:rsid w:val="001D2813"/>
    <w:pPr>
      <w:tabs>
        <w:tab w:val="left" w:pos="737"/>
        <w:tab w:val="left" w:pos="1531"/>
        <w:tab w:val="right" w:leader="dot" w:pos="9639"/>
      </w:tabs>
      <w:ind w:right="284"/>
    </w:pPr>
    <w:rPr>
      <w:noProof/>
      <w:color w:val="248964" w:themeColor="accent1" w:themeShade="BF"/>
    </w:rPr>
  </w:style>
  <w:style w:type="table" w:styleId="TableGrid">
    <w:name w:val="Table Grid"/>
    <w:basedOn w:val="TableNormal"/>
    <w:uiPriority w:val="9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rsid w:val="001D2813"/>
    <w:pPr>
      <w:tabs>
        <w:tab w:val="left" w:pos="1531"/>
        <w:tab w:val="right" w:leader="dot" w:pos="9639"/>
      </w:tabs>
      <w:spacing w:before="60"/>
      <w:ind w:left="737" w:right="284"/>
    </w:pPr>
    <w:rPr>
      <w:color w:val="248964" w:themeColor="accent1" w:themeShade="BF"/>
    </w:rPr>
  </w:style>
  <w:style w:type="paragraph" w:customStyle="1" w:styleId="CoverTitle">
    <w:name w:val="CoverTitle"/>
    <w:next w:val="CoverSubtitle"/>
    <w:uiPriority w:val="12"/>
    <w:qFormat/>
    <w:rsid w:val="001052A7"/>
    <w:pPr>
      <w:spacing w:after="170" w:line="216" w:lineRule="auto"/>
    </w:pPr>
    <w:rPr>
      <w:rFonts w:eastAsiaTheme="majorEastAsia" w:cstheme="majorBidi"/>
      <w:b/>
      <w:color w:val="30B787" w:themeColor="accent1"/>
      <w:spacing w:val="5"/>
      <w:kern w:val="28"/>
      <w:sz w:val="80"/>
      <w:szCs w:val="52"/>
    </w:rPr>
  </w:style>
  <w:style w:type="paragraph" w:customStyle="1" w:styleId="PartTitle">
    <w:name w:val="PartTitle"/>
    <w:next w:val="PartSubtitle"/>
    <w:uiPriority w:val="15"/>
    <w:qFormat/>
    <w:rsid w:val="001D2813"/>
    <w:pPr>
      <w:keepNext/>
      <w:tabs>
        <w:tab w:val="left" w:pos="2552"/>
      </w:tabs>
      <w:ind w:left="2552" w:hanging="2552"/>
      <w:outlineLvl w:val="0"/>
    </w:pPr>
    <w:rPr>
      <w:rFonts w:eastAsia="Calibri"/>
      <w:b/>
      <w:color w:val="30B787" w:themeColor="accent1"/>
      <w:sz w:val="80"/>
    </w:rPr>
  </w:style>
  <w:style w:type="paragraph" w:customStyle="1" w:styleId="PartSubtitle">
    <w:name w:val="PartSubtitle"/>
    <w:basedOn w:val="PartTitle"/>
    <w:next w:val="BodyText"/>
    <w:uiPriority w:val="15"/>
    <w:qFormat/>
    <w:rsid w:val="001D2813"/>
    <w:pPr>
      <w:spacing w:before="360" w:after="240" w:line="340" w:lineRule="atLeast"/>
      <w:outlineLvl w:val="9"/>
    </w:pPr>
    <w:rPr>
      <w:b w:val="0"/>
      <w:color w:val="000000" w:themeColor="text1"/>
      <w:sz w:val="34"/>
    </w:rPr>
  </w:style>
  <w:style w:type="paragraph" w:customStyle="1" w:styleId="ListofFiguresandTablesTOCHeading">
    <w:name w:val="List of Figures and Tables TOC Heading"/>
    <w:basedOn w:val="TOCHeading"/>
    <w:next w:val="TableofFigures"/>
    <w:uiPriority w:val="14"/>
    <w:qFormat/>
    <w:rsid w:val="00D1044D"/>
  </w:style>
  <w:style w:type="paragraph" w:styleId="ListBullet3">
    <w:name w:val="List Bullet 3"/>
    <w:basedOn w:val="ListBullet2"/>
    <w:uiPriority w:val="2"/>
    <w:rsid w:val="00D349D1"/>
    <w:pPr>
      <w:numPr>
        <w:ilvl w:val="0"/>
        <w:numId w:val="16"/>
      </w:numPr>
      <w:tabs>
        <w:tab w:val="clear" w:pos="794"/>
        <w:tab w:val="left" w:pos="851"/>
      </w:tabs>
      <w:ind w:left="1497" w:hanging="340"/>
    </w:pPr>
  </w:style>
  <w:style w:type="paragraph" w:styleId="FootnoteText">
    <w:name w:val="footnote text"/>
    <w:basedOn w:val="BodyText"/>
    <w:link w:val="FootnoteTextChar"/>
    <w:uiPriority w:val="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5"/>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8"/>
      </w:numPr>
    </w:pPr>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A303EE"/>
    <w:pPr>
      <w:numPr>
        <w:ilvl w:val="1"/>
      </w:numPr>
      <w:spacing w:after="170"/>
    </w:pPr>
    <w:rPr>
      <w:rFonts w:eastAsiaTheme="majorEastAsia" w:cstheme="majorBidi"/>
      <w:iCs/>
      <w:color w:val="000000" w:themeColor="text2"/>
      <w:spacing w:val="15"/>
      <w:sz w:val="34"/>
      <w:szCs w:val="24"/>
    </w:rPr>
  </w:style>
  <w:style w:type="paragraph" w:customStyle="1" w:styleId="BackCoverContactHeading">
    <w:name w:val="BackCover ContactHeading"/>
    <w:next w:val="BackCoverContactDetails"/>
    <w:uiPriority w:val="18"/>
    <w:qFormat/>
    <w:rsid w:val="00C53C00"/>
    <w:pPr>
      <w:spacing w:before="360" w:after="60"/>
    </w:pPr>
    <w:rPr>
      <w:rFonts w:eastAsia="Calibri"/>
      <w:caps/>
      <w:color w:val="000000" w:themeColor="text2"/>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basedOn w:val="Heading1"/>
    <w:next w:val="Normal"/>
    <w:link w:val="TOCHeadingChar"/>
    <w:uiPriority w:val="19"/>
    <w:semiHidden/>
    <w:rsid w:val="00462182"/>
    <w:pPr>
      <w:numPr>
        <w:numId w:val="0"/>
      </w:numPr>
      <w:spacing w:before="480" w:after="240"/>
      <w:outlineLvl w:val="1"/>
    </w:pPr>
    <w:rPr>
      <w:bCs w:val="0"/>
    </w:rPr>
  </w:style>
  <w:style w:type="character" w:styleId="Hyperlink">
    <w:name w:val="Hyperlink"/>
    <w:basedOn w:val="DefaultParagraphFont"/>
    <w:uiPriority w:val="99"/>
    <w:qFormat/>
    <w:rsid w:val="008631BE"/>
    <w:rPr>
      <w:rFonts w:cs="Times New Roman"/>
      <w:color w:val="248964" w:themeColor="accent1" w:themeShade="BF"/>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BodyText"/>
    <w:next w:val="BodyText"/>
    <w:uiPriority w:val="4"/>
    <w:qFormat/>
    <w:rsid w:val="00B26878"/>
    <w:pPr>
      <w:keepNext/>
      <w:spacing w:before="180" w:after="180"/>
      <w:contextualSpacing/>
    </w:pPr>
    <w:rPr>
      <w:b/>
      <w:bCs/>
      <w:color w:val="248964" w:themeColor="accent1" w:themeShade="BF"/>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C53C00"/>
    <w:rPr>
      <w:color w:val="00A9CE"/>
    </w:rPr>
  </w:style>
  <w:style w:type="paragraph" w:customStyle="1" w:styleId="Heading1notnumbered">
    <w:name w:val="Heading 1 not numbered"/>
    <w:basedOn w:val="Heading1"/>
    <w:next w:val="BodyText"/>
    <w:uiPriority w:val="1"/>
    <w:rsid w:val="00D1044D"/>
    <w:pPr>
      <w:numPr>
        <w:numId w:val="0"/>
      </w:numPr>
    </w:pPr>
  </w:style>
  <w:style w:type="paragraph" w:customStyle="1" w:styleId="Heading3notnumbered">
    <w:name w:val="Heading 3 not numbered"/>
    <w:basedOn w:val="Heading3"/>
    <w:next w:val="BodyText"/>
    <w:uiPriority w:val="1"/>
    <w:qFormat/>
    <w:rsid w:val="00752314"/>
    <w:pPr>
      <w:numPr>
        <w:ilvl w:val="0"/>
        <w:numId w:val="0"/>
      </w:numPr>
    </w:pPr>
  </w:style>
  <w:style w:type="paragraph" w:customStyle="1" w:styleId="Heading2notnumbered">
    <w:name w:val="Heading 2 not numbered"/>
    <w:basedOn w:val="Heading2"/>
    <w:next w:val="BodyText"/>
    <w:uiPriority w:val="1"/>
    <w:qFormat/>
    <w:rsid w:val="00752314"/>
    <w:pPr>
      <w:numPr>
        <w:ilvl w:val="0"/>
        <w:numId w:val="0"/>
      </w:numPr>
    </w:pPr>
  </w:style>
  <w:style w:type="paragraph" w:customStyle="1" w:styleId="Heading1noTOC">
    <w:name w:val="Heading 1 no TOC"/>
    <w:basedOn w:val="Heading1notnumbered"/>
    <w:next w:val="BodyText"/>
    <w:uiPriority w:val="1"/>
    <w:qFormat/>
    <w:rsid w:val="00C8010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30B787"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qFormat/>
    <w:locked/>
    <w:rsid w:val="00584BD4"/>
    <w:pPr>
      <w:spacing w:before="120" w:after="120" w:line="264" w:lineRule="auto"/>
    </w:pPr>
    <w:rPr>
      <w:rFonts w:eastAsia="Calibri"/>
      <w:color w:val="000000"/>
    </w:rPr>
  </w:style>
  <w:style w:type="character" w:customStyle="1" w:styleId="BodyTextChar">
    <w:name w:val="Body Text Char"/>
    <w:basedOn w:val="DefaultParagraphFont"/>
    <w:link w:val="BodyText"/>
    <w:locked/>
    <w:rsid w:val="00584BD4"/>
    <w:rPr>
      <w:rFonts w:eastAsia="Calibri"/>
      <w:color w:val="000000"/>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sz w:val="24"/>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99"/>
    <w:semiHidden/>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2"/>
    <w:locked/>
    <w:rsid w:val="00D349D1"/>
    <w:pPr>
      <w:numPr>
        <w:numId w:val="17"/>
      </w:numPr>
      <w:tabs>
        <w:tab w:val="clear" w:pos="397"/>
      </w:tabs>
      <w:ind w:left="1078" w:hanging="284"/>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semiHidden/>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u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u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u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1D2813"/>
    <w:pPr>
      <w:spacing w:before="180" w:after="60"/>
    </w:pPr>
    <w:rPr>
      <w:rFonts w:eastAsia="Times New Roman"/>
      <w:bCs/>
      <w:color w:val="248964" w:themeColor="accent1" w:themeShade="BF"/>
      <w:sz w:val="24"/>
      <w:szCs w:val="26"/>
      <w:lang w:eastAsia="en-US"/>
    </w:rPr>
  </w:style>
  <w:style w:type="paragraph" w:customStyle="1" w:styleId="BusinessUnitName">
    <w:name w:val="Business Unit Name"/>
    <w:uiPriority w:val="12"/>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8"/>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1"/>
      </w:numPr>
    </w:pPr>
  </w:style>
  <w:style w:type="numbering" w:styleId="111111">
    <w:name w:val="Outline List 2"/>
    <w:basedOn w:val="NoList"/>
    <w:uiPriority w:val="99"/>
    <w:semiHidden/>
    <w:unhideWhenUsed/>
    <w:locked/>
    <w:rsid w:val="008861FC"/>
    <w:pPr>
      <w:numPr>
        <w:numId w:val="10"/>
      </w:numPr>
    </w:pPr>
  </w:style>
  <w:style w:type="numbering" w:customStyle="1" w:styleId="Bullets">
    <w:name w:val="Bullets"/>
    <w:rsid w:val="008861FC"/>
    <w:pPr>
      <w:numPr>
        <w:numId w:val="5"/>
      </w:numPr>
    </w:pPr>
  </w:style>
  <w:style w:type="numbering" w:customStyle="1" w:styleId="Numbers">
    <w:name w:val="Numbers"/>
    <w:rsid w:val="008861FC"/>
    <w:pPr>
      <w:numPr>
        <w:numId w:val="9"/>
      </w:numPr>
    </w:pPr>
  </w:style>
  <w:style w:type="numbering" w:styleId="ArticleSection">
    <w:name w:val="Outline List 3"/>
    <w:basedOn w:val="NoList"/>
    <w:uiPriority w:val="99"/>
    <w:semiHidden/>
    <w:unhideWhenUsed/>
    <w:locked/>
    <w:rsid w:val="008861FC"/>
    <w:pPr>
      <w:numPr>
        <w:numId w:val="12"/>
      </w:numPr>
    </w:pPr>
  </w:style>
  <w:style w:type="paragraph" w:customStyle="1" w:styleId="AppendixHeading1base">
    <w:name w:val="Appendix Heading 1 base"/>
    <w:uiPriority w:val="20"/>
    <w:semiHidden/>
    <w:qFormat/>
    <w:rsid w:val="005C1B4B"/>
    <w:pPr>
      <w:keepNext/>
      <w:pageBreakBefore/>
      <w:numPr>
        <w:numId w:val="15"/>
      </w:numPr>
      <w:tabs>
        <w:tab w:val="left" w:pos="2268"/>
      </w:tabs>
    </w:pPr>
    <w:rPr>
      <w:rFonts w:eastAsiaTheme="majorEastAsia" w:cstheme="majorBidi"/>
      <w:b/>
      <w:bCs/>
      <w:color w:val="30B787" w:themeColor="accent1"/>
      <w:sz w:val="44"/>
      <w:szCs w:val="28"/>
    </w:rPr>
  </w:style>
  <w:style w:type="paragraph" w:customStyle="1" w:styleId="AppendixHeading2">
    <w:name w:val="Appendix Heading 2"/>
    <w:basedOn w:val="Heading2"/>
    <w:next w:val="BodyText"/>
    <w:uiPriority w:val="11"/>
    <w:qFormat/>
    <w:rsid w:val="00C80108"/>
    <w:pPr>
      <w:numPr>
        <w:numId w:val="15"/>
      </w:numPr>
      <w:ind w:left="1134" w:hanging="1134"/>
    </w:pPr>
  </w:style>
  <w:style w:type="paragraph" w:customStyle="1" w:styleId="AppendixHeading3">
    <w:name w:val="Appendix Heading 3"/>
    <w:basedOn w:val="Heading3"/>
    <w:next w:val="BodyText"/>
    <w:uiPriority w:val="11"/>
    <w:qFormat/>
    <w:rsid w:val="00C80108"/>
    <w:pPr>
      <w:numPr>
        <w:numId w:val="15"/>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DC2413"/>
    <w:pPr>
      <w:ind w:left="567" w:hanging="567"/>
    </w:pPr>
  </w:style>
  <w:style w:type="paragraph" w:styleId="ListNumber2">
    <w:name w:val="List Number 2"/>
    <w:basedOn w:val="ListNumber"/>
    <w:next w:val="BodyText"/>
    <w:uiPriority w:val="2"/>
    <w:qFormat/>
    <w:locked/>
    <w:rsid w:val="00D349D1"/>
    <w:pPr>
      <w:numPr>
        <w:numId w:val="13"/>
      </w:numPr>
      <w:tabs>
        <w:tab w:val="left" w:pos="794"/>
      </w:tabs>
      <w:spacing w:before="60" w:after="60"/>
      <w:ind w:left="794" w:hanging="397"/>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basedOn w:val="Normal"/>
    <w:uiPriority w:val="99"/>
    <w:qFormat/>
    <w:rsid w:val="009C5CA3"/>
    <w:pPr>
      <w:spacing w:before="180" w:line="264" w:lineRule="auto"/>
      <w:ind w:left="720"/>
      <w:contextualSpacing/>
    </w:pPr>
    <w:rPr>
      <w:sz w:val="24"/>
      <w:szCs w:val="24"/>
    </w:rPr>
  </w:style>
  <w:style w:type="character" w:styleId="IntenseEmphasis">
    <w:name w:val="Intense Emphasis"/>
    <w:basedOn w:val="DefaultParagraphFont"/>
    <w:uiPriority w:val="21"/>
    <w:semiHidden/>
    <w:qFormat/>
    <w:rsid w:val="00A65678"/>
    <w:rPr>
      <w:b/>
      <w:bCs/>
      <w:i/>
      <w:iCs/>
      <w:color w:val="007A53" w:themeColor="accent2"/>
    </w:rPr>
  </w:style>
  <w:style w:type="character" w:styleId="SubtleEmphasis">
    <w:name w:val="Subtle Emphasis"/>
    <w:basedOn w:val="DefaultParagraphFont"/>
    <w:uiPriority w:val="19"/>
    <w:semiHidden/>
    <w:qFormat/>
    <w:rsid w:val="00A65678"/>
    <w:rPr>
      <w:i/>
      <w:iCs/>
      <w:color w:val="595959" w:themeColor="text1" w:themeTint="A6"/>
    </w:rPr>
  </w:style>
  <w:style w:type="paragraph" w:styleId="IntenseQuote">
    <w:name w:val="Intense Quote"/>
    <w:basedOn w:val="Normal"/>
    <w:next w:val="Normal"/>
    <w:link w:val="IntenseQuoteChar"/>
    <w:uiPriority w:val="30"/>
    <w:semiHidden/>
    <w:qFormat/>
    <w:rsid w:val="00A65678"/>
    <w:pPr>
      <w:pBdr>
        <w:bottom w:val="single" w:sz="4" w:space="4" w:color="007A53" w:themeColor="accent2"/>
      </w:pBdr>
      <w:spacing w:before="200" w:after="280"/>
      <w:ind w:left="936" w:right="936"/>
    </w:pPr>
    <w:rPr>
      <w:b/>
      <w:bCs/>
      <w:i/>
      <w:iCs/>
      <w:color w:val="007A53" w:themeColor="accent2"/>
    </w:rPr>
  </w:style>
  <w:style w:type="character" w:customStyle="1" w:styleId="IntenseQuoteChar">
    <w:name w:val="Intense Quote Char"/>
    <w:basedOn w:val="DefaultParagraphFont"/>
    <w:link w:val="IntenseQuote"/>
    <w:uiPriority w:val="30"/>
    <w:semiHidden/>
    <w:rsid w:val="00A65678"/>
    <w:rPr>
      <w:rFonts w:eastAsia="Calibri"/>
      <w:b/>
      <w:bCs/>
      <w:i/>
      <w:iCs/>
      <w:color w:val="007A53" w:themeColor="accent2"/>
    </w:rPr>
  </w:style>
  <w:style w:type="paragraph" w:customStyle="1" w:styleId="Boxedheadinggreen">
    <w:name w:val="Boxed heading green"/>
    <w:uiPriority w:val="19"/>
    <w:qFormat/>
    <w:rsid w:val="001D2813"/>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30B787" w:themeFill="accent1"/>
      <w:spacing w:before="360" w:after="240"/>
      <w:ind w:left="227" w:right="227"/>
    </w:pPr>
    <w:rPr>
      <w:rFonts w:eastAsia="Calibri"/>
      <w:b/>
      <w:color w:val="000000"/>
      <w:sz w:val="28"/>
      <w:szCs w:val="28"/>
    </w:rPr>
  </w:style>
  <w:style w:type="paragraph" w:customStyle="1" w:styleId="Boxedtextgreen">
    <w:name w:val="Boxed text green"/>
    <w:uiPriority w:val="19"/>
    <w:qFormat/>
    <w:rsid w:val="001D2813"/>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30B787" w:themeFill="accent1"/>
      <w:spacing w:before="180" w:after="180"/>
      <w:ind w:left="227" w:right="227"/>
    </w:pPr>
    <w:rPr>
      <w:rFonts w:eastAsia="Calibri"/>
      <w:color w:val="000000"/>
      <w:sz w:val="24"/>
      <w:szCs w:val="24"/>
    </w:rPr>
  </w:style>
  <w:style w:type="paragraph" w:customStyle="1" w:styleId="BackCoverContactDetailsWhite">
    <w:name w:val="BackCover ContactDetails White"/>
    <w:basedOn w:val="BackCoverContactDetails"/>
    <w:uiPriority w:val="16"/>
    <w:qFormat/>
    <w:rsid w:val="001D2813"/>
    <w:rPr>
      <w:color w:val="FFFFFF" w:themeColor="background2"/>
      <w:szCs w:val="20"/>
    </w:rPr>
  </w:style>
  <w:style w:type="paragraph" w:customStyle="1" w:styleId="Boxedheadingmidday">
    <w:name w:val="Boxed heading midday"/>
    <w:basedOn w:val="Boxedheadinggreen"/>
    <w:uiPriority w:val="20"/>
    <w:qFormat/>
    <w:rsid w:val="0007317B"/>
    <w:pPr>
      <w:shd w:val="clear" w:color="auto" w:fill="00A9CE"/>
    </w:pPr>
  </w:style>
  <w:style w:type="paragraph" w:customStyle="1" w:styleId="Boxedtextmidday">
    <w:name w:val="Boxed text midday"/>
    <w:basedOn w:val="Boxedtextgreen"/>
    <w:uiPriority w:val="20"/>
    <w:qFormat/>
    <w:rsid w:val="0007317B"/>
    <w:pPr>
      <w:shd w:val="clear" w:color="auto" w:fill="00A9CE"/>
    </w:pPr>
  </w:style>
  <w:style w:type="paragraph" w:styleId="Bibliography">
    <w:name w:val="Bibliography"/>
    <w:basedOn w:val="Normal"/>
    <w:next w:val="Normal"/>
    <w:uiPriority w:val="99"/>
    <w:unhideWhenUsed/>
    <w:rsid w:val="006960F3"/>
    <w:pPr>
      <w:tabs>
        <w:tab w:val="left" w:pos="384"/>
      </w:tabs>
      <w:spacing w:after="0"/>
      <w:ind w:left="384" w:hanging="384"/>
    </w:pPr>
  </w:style>
  <w:style w:type="character" w:styleId="UnresolvedMention">
    <w:name w:val="Unresolved Mention"/>
    <w:basedOn w:val="DefaultParagraphFont"/>
    <w:uiPriority w:val="99"/>
    <w:semiHidden/>
    <w:unhideWhenUsed/>
    <w:rsid w:val="002E543B"/>
    <w:rPr>
      <w:color w:val="605E5C"/>
      <w:shd w:val="clear" w:color="auto" w:fill="E1DFDD"/>
    </w:rPr>
  </w:style>
  <w:style w:type="paragraph" w:customStyle="1" w:styleId="bodytext1">
    <w:name w:val="bodytext1"/>
    <w:basedOn w:val="Normal"/>
    <w:link w:val="bodytext1Char"/>
    <w:qFormat/>
    <w:rsid w:val="001035BB"/>
    <w:pPr>
      <w:jc w:val="both"/>
    </w:pPr>
  </w:style>
  <w:style w:type="character" w:customStyle="1" w:styleId="bodytext1Char">
    <w:name w:val="bodytext1 Char"/>
    <w:basedOn w:val="DefaultParagraphFont"/>
    <w:link w:val="bodytext1"/>
    <w:rsid w:val="001035BB"/>
    <w:rPr>
      <w:rFonts w:eastAsia="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932318195">
      <w:bodyDiv w:val="1"/>
      <w:marLeft w:val="0"/>
      <w:marRight w:val="0"/>
      <w:marTop w:val="0"/>
      <w:marBottom w:val="0"/>
      <w:divBdr>
        <w:top w:val="none" w:sz="0" w:space="0" w:color="auto"/>
        <w:left w:val="none" w:sz="0" w:space="0" w:color="auto"/>
        <w:bottom w:val="none" w:sz="0" w:space="0" w:color="auto"/>
        <w:right w:val="none" w:sz="0" w:space="0" w:color="auto"/>
      </w:divBdr>
    </w:div>
    <w:div w:id="1036465319">
      <w:bodyDiv w:val="1"/>
      <w:marLeft w:val="0"/>
      <w:marRight w:val="0"/>
      <w:marTop w:val="0"/>
      <w:marBottom w:val="0"/>
      <w:divBdr>
        <w:top w:val="none" w:sz="0" w:space="0" w:color="auto"/>
        <w:left w:val="none" w:sz="0" w:space="0" w:color="auto"/>
        <w:bottom w:val="none" w:sz="0" w:space="0" w:color="auto"/>
        <w:right w:val="none" w:sz="0" w:space="0" w:color="auto"/>
      </w:divBdr>
    </w:div>
    <w:div w:id="1322544740">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584021791">
      <w:bodyDiv w:val="1"/>
      <w:marLeft w:val="0"/>
      <w:marRight w:val="0"/>
      <w:marTop w:val="0"/>
      <w:marBottom w:val="0"/>
      <w:divBdr>
        <w:top w:val="none" w:sz="0" w:space="0" w:color="auto"/>
        <w:left w:val="none" w:sz="0" w:space="0" w:color="auto"/>
        <w:bottom w:val="none" w:sz="0" w:space="0" w:color="auto"/>
        <w:right w:val="none" w:sz="0" w:space="0" w:color="auto"/>
      </w:divBdr>
    </w:div>
    <w:div w:id="1594245584">
      <w:bodyDiv w:val="1"/>
      <w:marLeft w:val="0"/>
      <w:marRight w:val="0"/>
      <w:marTop w:val="0"/>
      <w:marBottom w:val="0"/>
      <w:divBdr>
        <w:top w:val="none" w:sz="0" w:space="0" w:color="auto"/>
        <w:left w:val="none" w:sz="0" w:space="0" w:color="auto"/>
        <w:bottom w:val="none" w:sz="0" w:space="0" w:color="auto"/>
        <w:right w:val="none" w:sz="0" w:space="0" w:color="auto"/>
      </w:divBdr>
    </w:div>
    <w:div w:id="1808283500">
      <w:bodyDiv w:val="1"/>
      <w:marLeft w:val="0"/>
      <w:marRight w:val="0"/>
      <w:marTop w:val="0"/>
      <w:marBottom w:val="0"/>
      <w:divBdr>
        <w:top w:val="none" w:sz="0" w:space="0" w:color="auto"/>
        <w:left w:val="none" w:sz="0" w:space="0" w:color="auto"/>
        <w:bottom w:val="none" w:sz="0" w:space="0" w:color="auto"/>
        <w:right w:val="none" w:sz="0" w:space="0" w:color="auto"/>
      </w:divBdr>
      <w:divsChild>
        <w:div w:id="1843934958">
          <w:marLeft w:val="0"/>
          <w:marRight w:val="0"/>
          <w:marTop w:val="0"/>
          <w:marBottom w:val="0"/>
          <w:divBdr>
            <w:top w:val="none" w:sz="0" w:space="0" w:color="auto"/>
            <w:left w:val="none" w:sz="0" w:space="0" w:color="auto"/>
            <w:bottom w:val="none" w:sz="0" w:space="0" w:color="auto"/>
            <w:right w:val="none" w:sz="0" w:space="0" w:color="auto"/>
          </w:divBdr>
          <w:divsChild>
            <w:div w:id="1871456518">
              <w:marLeft w:val="0"/>
              <w:marRight w:val="0"/>
              <w:marTop w:val="0"/>
              <w:marBottom w:val="0"/>
              <w:divBdr>
                <w:top w:val="none" w:sz="0" w:space="0" w:color="auto"/>
                <w:left w:val="none" w:sz="0" w:space="0" w:color="auto"/>
                <w:bottom w:val="none" w:sz="0" w:space="0" w:color="auto"/>
                <w:right w:val="none" w:sz="0" w:space="0" w:color="auto"/>
              </w:divBdr>
              <w:divsChild>
                <w:div w:id="79622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655565">
      <w:bodyDiv w:val="1"/>
      <w:marLeft w:val="0"/>
      <w:marRight w:val="0"/>
      <w:marTop w:val="0"/>
      <w:marBottom w:val="0"/>
      <w:divBdr>
        <w:top w:val="none" w:sz="0" w:space="0" w:color="auto"/>
        <w:left w:val="none" w:sz="0" w:space="0" w:color="auto"/>
        <w:bottom w:val="none" w:sz="0" w:space="0" w:color="auto"/>
        <w:right w:val="none" w:sz="0" w:space="0" w:color="auto"/>
      </w:divBdr>
    </w:div>
    <w:div w:id="2032411932">
      <w:bodyDiv w:val="1"/>
      <w:marLeft w:val="0"/>
      <w:marRight w:val="0"/>
      <w:marTop w:val="0"/>
      <w:marBottom w:val="0"/>
      <w:divBdr>
        <w:top w:val="none" w:sz="0" w:space="0" w:color="auto"/>
        <w:left w:val="none" w:sz="0" w:space="0" w:color="auto"/>
        <w:bottom w:val="none" w:sz="0" w:space="0" w:color="auto"/>
        <w:right w:val="none" w:sz="0" w:space="0" w:color="auto"/>
      </w:divBdr>
      <w:divsChild>
        <w:div w:id="26177273">
          <w:marLeft w:val="0"/>
          <w:marRight w:val="0"/>
          <w:marTop w:val="0"/>
          <w:marBottom w:val="0"/>
          <w:divBdr>
            <w:top w:val="none" w:sz="0" w:space="0" w:color="auto"/>
            <w:left w:val="none" w:sz="0" w:space="0" w:color="auto"/>
            <w:bottom w:val="none" w:sz="0" w:space="0" w:color="auto"/>
            <w:right w:val="none" w:sz="0" w:space="0" w:color="auto"/>
          </w:divBdr>
        </w:div>
        <w:div w:id="334964532">
          <w:marLeft w:val="0"/>
          <w:marRight w:val="0"/>
          <w:marTop w:val="0"/>
          <w:marBottom w:val="0"/>
          <w:divBdr>
            <w:top w:val="none" w:sz="0" w:space="0" w:color="auto"/>
            <w:left w:val="none" w:sz="0" w:space="0" w:color="auto"/>
            <w:bottom w:val="none" w:sz="0" w:space="0" w:color="auto"/>
            <w:right w:val="none" w:sz="0" w:space="0" w:color="auto"/>
          </w:divBdr>
        </w:div>
        <w:div w:id="475529593">
          <w:marLeft w:val="0"/>
          <w:marRight w:val="0"/>
          <w:marTop w:val="0"/>
          <w:marBottom w:val="0"/>
          <w:divBdr>
            <w:top w:val="none" w:sz="0" w:space="0" w:color="auto"/>
            <w:left w:val="none" w:sz="0" w:space="0" w:color="auto"/>
            <w:bottom w:val="none" w:sz="0" w:space="0" w:color="auto"/>
            <w:right w:val="none" w:sz="0" w:space="0" w:color="auto"/>
          </w:divBdr>
        </w:div>
      </w:divsChild>
    </w:div>
    <w:div w:id="2103792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siroenquiries@csiro.au"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microsoft.com/office/2016/09/relationships/commentsIds" Target="commentsIds.xml"/><Relationship Id="rId47"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comments" Target="comments.xml"/><Relationship Id="rId45"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microsoft.com/office/2018/08/relationships/commentsExtensible" Target="commentsExtensible.xm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image" Target="media/image5.png"/><Relationship Id="rId41" Type="http://schemas.microsoft.com/office/2011/relationships/commentsExtended" Target="commentsExtended.xml"/></Relationships>
</file>

<file path=word/theme/theme1.xml><?xml version="1.0" encoding="utf-8"?>
<a:theme xmlns:a="http://schemas.openxmlformats.org/drawingml/2006/main" name="Office Theme">
  <a:themeElements>
    <a:clrScheme name="CSIRO Data61">
      <a:dk1>
        <a:sysClr val="windowText" lastClr="000000"/>
      </a:dk1>
      <a:lt1>
        <a:srgbClr val="FFFFFF"/>
      </a:lt1>
      <a:dk2>
        <a:srgbClr val="000000"/>
      </a:dk2>
      <a:lt2>
        <a:srgbClr val="FFFFFF"/>
      </a:lt2>
      <a:accent1>
        <a:srgbClr val="30B787"/>
      </a:accent1>
      <a:accent2>
        <a:srgbClr val="007A53"/>
      </a:accent2>
      <a:accent3>
        <a:srgbClr val="00A9CE"/>
      </a:accent3>
      <a:accent4>
        <a:srgbClr val="6D2077"/>
      </a:accent4>
      <a:accent5>
        <a:srgbClr val="004B87"/>
      </a:accent5>
      <a:accent6>
        <a:srgbClr val="78BE20"/>
      </a:accent6>
      <a:hlink>
        <a:srgbClr val="2DCCD3"/>
      </a:hlink>
      <a:folHlink>
        <a:srgbClr val="00313C"/>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91B118B761A5E4D969E61FA6ED2B5EF" ma:contentTypeVersion="12" ma:contentTypeDescription="Create a new document." ma:contentTypeScope="" ma:versionID="a1c6b85f5e574b7f282086a9fa06ce3d">
  <xsd:schema xmlns:xsd="http://www.w3.org/2001/XMLSchema" xmlns:xs="http://www.w3.org/2001/XMLSchema" xmlns:p="http://schemas.microsoft.com/office/2006/metadata/properties" xmlns:ns2="3ec7f12a-222d-4f15-a8fa-d289869c6574" xmlns:ns3="5d48ea43-b8fa-4011-b1a0-34f235719250" targetNamespace="http://schemas.microsoft.com/office/2006/metadata/properties" ma:root="true" ma:fieldsID="a8d26c472564a3083c7a7108df6d45fe" ns2:_="" ns3:_="">
    <xsd:import namespace="3ec7f12a-222d-4f15-a8fa-d289869c6574"/>
    <xsd:import namespace="5d48ea43-b8fa-4011-b1a0-34f23571925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c7f12a-222d-4f15-a8fa-d289869c65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LengthInSeconds" ma:index="16" nillable="true" ma:displayName="Length (seconds)" ma:internalName="MediaLengthInSeconds" ma:readOnly="true">
      <xsd:simpleType>
        <xsd:restriction base="dms:Unknow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48ea43-b8fa-4011-b1a0-34f23571925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C45C450-66AC-4AF3-A1E8-E8644B6A564F}">
  <ds:schemaRefs>
    <ds:schemaRef ds:uri="http://schemas.openxmlformats.org/officeDocument/2006/bibliography"/>
  </ds:schemaRefs>
</ds:datastoreItem>
</file>

<file path=customXml/itemProps2.xml><?xml version="1.0" encoding="utf-8"?>
<ds:datastoreItem xmlns:ds="http://schemas.openxmlformats.org/officeDocument/2006/customXml" ds:itemID="{98EF60DE-F34E-408D-A5A0-B6988ABCBF33}">
  <ds:schemaRefs>
    <ds:schemaRef ds:uri="http://schemas.microsoft.com/sharepoint/v3/contenttype/forms"/>
  </ds:schemaRefs>
</ds:datastoreItem>
</file>

<file path=customXml/itemProps3.xml><?xml version="1.0" encoding="utf-8"?>
<ds:datastoreItem xmlns:ds="http://schemas.openxmlformats.org/officeDocument/2006/customXml" ds:itemID="{797D5708-77D2-4EB6-898F-2091ECE045B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589181-11F6-4C48-B846-5CAA8CBD8331}"/>
</file>

<file path=docProps/app.xml><?xml version="1.0" encoding="utf-8"?>
<Properties xmlns="http://schemas.openxmlformats.org/officeDocument/2006/extended-properties" xmlns:vt="http://schemas.openxmlformats.org/officeDocument/2006/docPropsVTypes">
  <Template>Normal.dotm</Template>
  <TotalTime>218</TotalTime>
  <Pages>20</Pages>
  <Words>1547</Words>
  <Characters>11412</Characters>
  <Application>Microsoft Office Word</Application>
  <DocSecurity>0</DocSecurity>
  <Lines>95</Lines>
  <Paragraphs>25</Paragraphs>
  <ScaleCrop>false</ScaleCrop>
  <HeadingPairs>
    <vt:vector size="2" baseType="variant">
      <vt:variant>
        <vt:lpstr>Title</vt:lpstr>
      </vt:variant>
      <vt:variant>
        <vt:i4>1</vt:i4>
      </vt:variant>
    </vt:vector>
  </HeadingPairs>
  <TitlesOfParts>
    <vt:vector size="1" baseType="lpstr">
      <vt:lpstr>Data61 report template</vt:lpstr>
    </vt:vector>
  </TitlesOfParts>
  <Company>CSIRO</Company>
  <LinksUpToDate>false</LinksUpToDate>
  <CharactersWithSpaces>1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61 report template</dc:title>
  <dc:subject/>
  <dc:creator>Lemiale, Vincent (Data61, Clayton)</dc:creator>
  <cp:keywords/>
  <dc:description/>
  <cp:lastModifiedBy>Dhirendra Singh</cp:lastModifiedBy>
  <cp:revision>100</cp:revision>
  <cp:lastPrinted>2012-02-13T06:58:00Z</cp:lastPrinted>
  <dcterms:created xsi:type="dcterms:W3CDTF">2019-11-24T23:24:00Z</dcterms:created>
  <dcterms:modified xsi:type="dcterms:W3CDTF">2021-03-16T04:41: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C91B118B761A5E4D969E61FA6ED2B5EF</vt:lpwstr>
  </property>
  <property fmtid="{D5CDD505-2E9C-101B-9397-08002B2CF9AE}" pid="5" name="ZOTERO_PREF_1">
    <vt:lpwstr>&lt;data data-version="3" zotero-version="5.0.89"&gt;&lt;session id="QYIXRmmB"/&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y fmtid="{D5CDD505-2E9C-101B-9397-08002B2CF9AE}" pid="7" name="MSIP_Label_1b52b3a1-dbcb-41fb-a452-370cf542753f_Enabled">
    <vt:lpwstr>true</vt:lpwstr>
  </property>
  <property fmtid="{D5CDD505-2E9C-101B-9397-08002B2CF9AE}" pid="8" name="MSIP_Label_1b52b3a1-dbcb-41fb-a452-370cf542753f_SetDate">
    <vt:lpwstr>2021-03-03T04:31:00Z</vt:lpwstr>
  </property>
  <property fmtid="{D5CDD505-2E9C-101B-9397-08002B2CF9AE}" pid="9" name="MSIP_Label_1b52b3a1-dbcb-41fb-a452-370cf542753f_Method">
    <vt:lpwstr>Privileged</vt:lpwstr>
  </property>
  <property fmtid="{D5CDD505-2E9C-101B-9397-08002B2CF9AE}" pid="10" name="MSIP_Label_1b52b3a1-dbcb-41fb-a452-370cf542753f_Name">
    <vt:lpwstr>Public</vt:lpwstr>
  </property>
  <property fmtid="{D5CDD505-2E9C-101B-9397-08002B2CF9AE}" pid="11" name="MSIP_Label_1b52b3a1-dbcb-41fb-a452-370cf542753f_SiteId">
    <vt:lpwstr>d1323671-cdbe-4417-b4d4-bdb24b51316b</vt:lpwstr>
  </property>
  <property fmtid="{D5CDD505-2E9C-101B-9397-08002B2CF9AE}" pid="12" name="MSIP_Label_1b52b3a1-dbcb-41fb-a452-370cf542753f_ActionId">
    <vt:lpwstr>cb220166-ba1b-449b-a022-2a6b2d3ae191</vt:lpwstr>
  </property>
  <property fmtid="{D5CDD505-2E9C-101B-9397-08002B2CF9AE}" pid="13" name="MSIP_Label_1b52b3a1-dbcb-41fb-a452-370cf542753f_ContentBits">
    <vt:lpwstr>0</vt:lpwstr>
  </property>
</Properties>
</file>